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BA601" w14:textId="77777777" w:rsidR="008A35BD" w:rsidRDefault="001C472F">
      <w:pPr>
        <w:jc w:val="center"/>
        <w:rPr>
          <w:rFonts w:ascii="Calibri" w:hAnsi="Calibri" w:cs="Calibri"/>
          <w:i/>
          <w:iCs/>
          <w:sz w:val="44"/>
          <w:szCs w:val="44"/>
          <w:lang w:val="en-GB"/>
        </w:rPr>
      </w:pPr>
      <w:bookmarkStart w:id="0" w:name="_Hlk522105683"/>
      <w:bookmarkEnd w:id="0"/>
      <w:r>
        <w:rPr>
          <w:rFonts w:ascii="Calibri" w:hAnsi="Calibri" w:cs="Calibri"/>
          <w:b/>
          <w:bCs/>
          <w:sz w:val="56"/>
          <w:szCs w:val="56"/>
          <w:lang w:val="en-GB"/>
        </w:rPr>
        <w:t>Customer Requirements Specification</w:t>
      </w:r>
      <w:r>
        <w:rPr>
          <w:rFonts w:ascii="Calibri" w:hAnsi="Calibri" w:cs="Calibri"/>
          <w:b/>
          <w:bCs/>
          <w:sz w:val="56"/>
          <w:szCs w:val="56"/>
          <w:lang w:val="en-GB"/>
        </w:rPr>
        <w:br/>
      </w:r>
    </w:p>
    <w:p w14:paraId="747C388C" w14:textId="77777777" w:rsidR="008A35BD" w:rsidRDefault="001C472F">
      <w:pPr>
        <w:jc w:val="center"/>
        <w:rPr>
          <w:rFonts w:ascii="Calibri" w:hAnsi="Calibri" w:cs="Calibri"/>
          <w:b/>
          <w:bCs/>
          <w:sz w:val="56"/>
          <w:szCs w:val="56"/>
          <w:lang w:val="en-GB"/>
        </w:rPr>
      </w:pPr>
      <w:r>
        <w:rPr>
          <w:rFonts w:ascii="Calibri" w:hAnsi="Calibri" w:cs="Calibri"/>
          <w:b/>
          <w:bCs/>
          <w:sz w:val="44"/>
          <w:szCs w:val="44"/>
          <w:lang w:val="en-GB"/>
        </w:rPr>
        <w:t>(</w:t>
      </w:r>
      <w:proofErr w:type="spellStart"/>
      <w:r>
        <w:rPr>
          <w:rFonts w:ascii="Calibri" w:hAnsi="Calibri" w:cs="Calibri"/>
          <w:b/>
          <w:bCs/>
          <w:sz w:val="44"/>
          <w:szCs w:val="44"/>
          <w:lang w:val="en-GB"/>
        </w:rPr>
        <w:t>Lastenheft</w:t>
      </w:r>
      <w:proofErr w:type="spellEnd"/>
      <w:r>
        <w:rPr>
          <w:rFonts w:ascii="Calibri" w:hAnsi="Calibri" w:cs="Calibri"/>
          <w:b/>
          <w:bCs/>
          <w:sz w:val="44"/>
          <w:szCs w:val="44"/>
          <w:lang w:val="en-GB"/>
        </w:rPr>
        <w:t>)</w:t>
      </w:r>
    </w:p>
    <w:p w14:paraId="5C9237F0" w14:textId="0FA4D752" w:rsidR="008A35BD" w:rsidRPr="00F40837" w:rsidRDefault="00E36BD3">
      <w:pPr>
        <w:spacing w:before="240" w:line="360" w:lineRule="auto"/>
        <w:jc w:val="center"/>
        <w:rPr>
          <w:rFonts w:ascii="Calibri" w:hAnsi="Calibri" w:cs="Calibri"/>
          <w:sz w:val="28"/>
          <w:szCs w:val="28"/>
          <w:lang w:val="en-GB"/>
        </w:rPr>
      </w:pPr>
      <w:r w:rsidRPr="00F40837">
        <w:rPr>
          <w:rFonts w:ascii="Calibri" w:hAnsi="Calibri" w:cs="Calibri"/>
          <w:sz w:val="28"/>
          <w:szCs w:val="28"/>
          <w:lang w:val="en-GB"/>
        </w:rPr>
        <w:t xml:space="preserve">Author: </w:t>
      </w:r>
      <w:r w:rsidR="00874160" w:rsidRPr="00F40837">
        <w:rPr>
          <w:rFonts w:ascii="Calibri" w:hAnsi="Calibri" w:cs="Calibri"/>
          <w:sz w:val="28"/>
          <w:szCs w:val="28"/>
          <w:lang w:val="en-GB"/>
        </w:rPr>
        <w:t>Lucas K</w:t>
      </w:r>
      <w:r w:rsidR="00F40837" w:rsidRPr="00F40837">
        <w:rPr>
          <w:rFonts w:ascii="Calibri" w:hAnsi="Calibri" w:cs="Calibri"/>
          <w:sz w:val="28"/>
          <w:szCs w:val="28"/>
          <w:lang w:val="en-GB"/>
        </w:rPr>
        <w:t>aczynski</w:t>
      </w:r>
    </w:p>
    <w:p w14:paraId="1339130B" w14:textId="77777777" w:rsidR="008E0208" w:rsidRPr="00D424B0" w:rsidRDefault="008E0208" w:rsidP="008E0208">
      <w:pPr>
        <w:pStyle w:val="Kopfzeile"/>
        <w:spacing w:before="240" w:line="360" w:lineRule="auto"/>
        <w:jc w:val="center"/>
        <w:rPr>
          <w:rFonts w:ascii="Calibri" w:hAnsi="Calibri" w:cs="Calibri"/>
          <w:sz w:val="28"/>
          <w:szCs w:val="28"/>
          <w:lang w:val="en-US"/>
        </w:rPr>
      </w:pPr>
      <w:r w:rsidRPr="00D424B0">
        <w:rPr>
          <w:rFonts w:ascii="Calibri" w:hAnsi="Calibri" w:cs="Calibri"/>
          <w:sz w:val="28"/>
          <w:szCs w:val="28"/>
          <w:lang w:val="en-US"/>
        </w:rPr>
        <w:t>(TINF</w:t>
      </w:r>
      <w:r>
        <w:rPr>
          <w:rFonts w:ascii="Calibri" w:hAnsi="Calibri" w:cs="Calibri"/>
          <w:sz w:val="28"/>
          <w:szCs w:val="28"/>
          <w:lang w:val="en-US"/>
        </w:rPr>
        <w:t>20</w:t>
      </w:r>
      <w:r w:rsidRPr="00D424B0">
        <w:rPr>
          <w:rFonts w:ascii="Calibri" w:hAnsi="Calibri" w:cs="Calibri"/>
          <w:sz w:val="28"/>
          <w:szCs w:val="28"/>
          <w:lang w:val="en-US"/>
        </w:rPr>
        <w:t xml:space="preserve">C, SWE I </w:t>
      </w:r>
      <w:proofErr w:type="spellStart"/>
      <w:r w:rsidRPr="00D424B0">
        <w:rPr>
          <w:rFonts w:ascii="Calibri" w:hAnsi="Calibri" w:cs="Calibri"/>
          <w:sz w:val="28"/>
          <w:szCs w:val="28"/>
          <w:lang w:val="en-US"/>
        </w:rPr>
        <w:t>Praxisprojekt</w:t>
      </w:r>
      <w:proofErr w:type="spellEnd"/>
      <w:r w:rsidRPr="00D424B0">
        <w:rPr>
          <w:rFonts w:ascii="Calibri" w:hAnsi="Calibri" w:cs="Calibri"/>
          <w:sz w:val="28"/>
          <w:szCs w:val="28"/>
          <w:lang w:val="en-US"/>
        </w:rPr>
        <w:t xml:space="preserve"> 202</w:t>
      </w:r>
      <w:r>
        <w:rPr>
          <w:rFonts w:ascii="Calibri" w:hAnsi="Calibri" w:cs="Calibri"/>
          <w:sz w:val="28"/>
          <w:szCs w:val="28"/>
          <w:lang w:val="en-US"/>
        </w:rPr>
        <w:t>1</w:t>
      </w:r>
      <w:r w:rsidRPr="00D424B0">
        <w:rPr>
          <w:rFonts w:ascii="Calibri" w:hAnsi="Calibri" w:cs="Calibri"/>
          <w:sz w:val="28"/>
          <w:szCs w:val="28"/>
          <w:lang w:val="en-US"/>
        </w:rPr>
        <w:t>/202</w:t>
      </w:r>
      <w:r>
        <w:rPr>
          <w:rFonts w:ascii="Calibri" w:hAnsi="Calibri" w:cs="Calibri"/>
          <w:sz w:val="28"/>
          <w:szCs w:val="28"/>
          <w:lang w:val="en-US"/>
        </w:rPr>
        <w:t>2</w:t>
      </w:r>
      <w:r w:rsidRPr="00D424B0">
        <w:rPr>
          <w:rFonts w:ascii="Calibri" w:hAnsi="Calibri" w:cs="Calibri"/>
          <w:sz w:val="28"/>
          <w:szCs w:val="28"/>
          <w:lang w:val="en-US"/>
        </w:rPr>
        <w:t>)</w:t>
      </w:r>
    </w:p>
    <w:p w14:paraId="0F9C50BC" w14:textId="77777777" w:rsidR="008E0208" w:rsidRPr="00D424B0" w:rsidRDefault="008E0208" w:rsidP="008E0208">
      <w:pPr>
        <w:pStyle w:val="Kopfzeile"/>
        <w:rPr>
          <w:rFonts w:ascii="Calibri" w:hAnsi="Calibri" w:cs="Calibri"/>
          <w:lang w:val="en-US"/>
        </w:rPr>
      </w:pPr>
    </w:p>
    <w:p w14:paraId="7AD1F790" w14:textId="170F48FD" w:rsidR="008A35BD" w:rsidRPr="0046653F" w:rsidRDefault="008E0208" w:rsidP="008E0208">
      <w:pPr>
        <w:pStyle w:val="Kopfzeile"/>
        <w:jc w:val="left"/>
        <w:rPr>
          <w:rFonts w:ascii="Calibri" w:hAnsi="Calibri" w:cs="Calibri"/>
          <w:sz w:val="36"/>
          <w:szCs w:val="36"/>
          <w:lang w:val="en-US"/>
        </w:rPr>
      </w:pPr>
      <w:r w:rsidRPr="005A79F7">
        <w:rPr>
          <w:rFonts w:ascii="Calibri" w:hAnsi="Calibri" w:cs="Calibri"/>
          <w:sz w:val="36"/>
          <w:szCs w:val="36"/>
          <w:lang w:val="en-US"/>
        </w:rPr>
        <w:t>Project:</w:t>
      </w:r>
      <w:r w:rsidRPr="00674E37">
        <w:rPr>
          <w:rFonts w:ascii="Calibri" w:hAnsi="Calibri" w:cs="Calibri"/>
          <w:sz w:val="16"/>
          <w:szCs w:val="16"/>
          <w:lang w:val="en-US"/>
        </w:rPr>
        <w:t xml:space="preserve"> </w:t>
      </w:r>
      <w:r w:rsidRPr="008B60F3">
        <w:rPr>
          <w:lang w:val="en-GB"/>
        </w:rPr>
        <w:tab/>
      </w:r>
      <w:r w:rsidRPr="52ECA850">
        <w:rPr>
          <w:rFonts w:ascii="Calibri" w:hAnsi="Calibri" w:cs="Calibri"/>
          <w:color w:val="000000" w:themeColor="text1"/>
          <w:sz w:val="32"/>
          <w:szCs w:val="32"/>
          <w:lang w:val="en-GB"/>
        </w:rPr>
        <w:t>WebSocket's</w:t>
      </w:r>
      <w:r w:rsidRPr="002D7A6B">
        <w:rPr>
          <w:rFonts w:ascii="Calibri" w:hAnsi="Calibri" w:cs="Calibri"/>
          <w:color w:val="000000" w:themeColor="text1"/>
          <w:sz w:val="32"/>
          <w:szCs w:val="32"/>
          <w:lang w:val="en-GB"/>
        </w:rPr>
        <w:t xml:space="preserve"> </w:t>
      </w:r>
      <w:r>
        <w:rPr>
          <w:rFonts w:ascii="Calibri" w:hAnsi="Calibri" w:cs="Calibri"/>
          <w:color w:val="000000" w:themeColor="text1"/>
          <w:sz w:val="32"/>
          <w:szCs w:val="32"/>
          <w:lang w:val="en-GB"/>
        </w:rPr>
        <w:t>in a</w:t>
      </w:r>
      <w:r w:rsidRPr="002D7A6B">
        <w:rPr>
          <w:rFonts w:ascii="Calibri" w:hAnsi="Calibri" w:cs="Calibri"/>
          <w:color w:val="000000" w:themeColor="text1"/>
          <w:sz w:val="32"/>
          <w:szCs w:val="32"/>
          <w:lang w:val="en-GB"/>
        </w:rPr>
        <w:t xml:space="preserve"> </w:t>
      </w:r>
      <w:proofErr w:type="spellStart"/>
      <w:r w:rsidRPr="002D7A6B">
        <w:rPr>
          <w:rFonts w:ascii="Calibri" w:hAnsi="Calibri" w:cs="Calibri"/>
          <w:color w:val="000000" w:themeColor="text1"/>
          <w:sz w:val="32"/>
          <w:szCs w:val="32"/>
          <w:lang w:val="en-GB"/>
        </w:rPr>
        <w:t>LwIP</w:t>
      </w:r>
      <w:proofErr w:type="spellEnd"/>
      <w:r w:rsidRPr="002D7A6B">
        <w:rPr>
          <w:rFonts w:ascii="Calibri" w:hAnsi="Calibri" w:cs="Calibri"/>
          <w:color w:val="000000" w:themeColor="text1"/>
          <w:sz w:val="32"/>
          <w:szCs w:val="32"/>
          <w:lang w:val="en-GB"/>
        </w:rPr>
        <w:t xml:space="preserve"> HTTP Server</w:t>
      </w:r>
      <w:r w:rsidRPr="00674E37">
        <w:rPr>
          <w:rStyle w:val="Verzeichnissprung"/>
          <w:rFonts w:ascii="Calibri" w:hAnsi="Calibri" w:cs="Calibri"/>
          <w:lang w:val="en-US"/>
        </w:rPr>
        <w:t xml:space="preserve"> </w:t>
      </w:r>
      <w:r w:rsidR="001C472F" w:rsidRPr="000438B2">
        <w:rPr>
          <w:rStyle w:val="Verzeichnissprung"/>
          <w:rFonts w:ascii="Calibri" w:hAnsi="Calibri" w:cs="Calibri"/>
        </w:rPr>
        <w:fldChar w:fldCharType="begin"/>
      </w:r>
      <w:r w:rsidR="001C472F" w:rsidRPr="0046653F">
        <w:rPr>
          <w:rFonts w:ascii="Calibri" w:hAnsi="Calibri" w:cs="Calibri"/>
          <w:lang w:val="en-US"/>
        </w:rPr>
        <w:instrText xml:space="preserve"> ASK "Hier den Namen des Projektes eingeben." MERGEFORMAT \d </w:instrText>
      </w:r>
      <w:r w:rsidR="001C472F" w:rsidRPr="000438B2">
        <w:rPr>
          <w:rStyle w:val="Verzeichnissprung"/>
          <w:rFonts w:ascii="Calibri" w:hAnsi="Calibri" w:cs="Calibri"/>
        </w:rPr>
        <w:fldChar w:fldCharType="end"/>
      </w:r>
      <w:bookmarkStart w:id="1" w:name="WWSetBkmk1"/>
      <w:bookmarkEnd w:id="1"/>
      <w:r w:rsidR="001C472F" w:rsidRPr="000438B2">
        <w:rPr>
          <w:rStyle w:val="Verzeichnissprung"/>
          <w:rFonts w:ascii="Calibri" w:hAnsi="Calibri" w:cs="Calibri"/>
        </w:rPr>
        <w:fldChar w:fldCharType="begin"/>
      </w:r>
      <w:r w:rsidR="001C472F" w:rsidRPr="0046653F">
        <w:rPr>
          <w:rFonts w:ascii="Calibri" w:hAnsi="Calibri" w:cs="Calibri"/>
          <w:lang w:val="en-US"/>
        </w:rPr>
        <w:instrText xml:space="preserve"> FILLIN "Hier den Namen des Projektes eingeben!"</w:instrText>
      </w:r>
      <w:r w:rsidR="001C472F" w:rsidRPr="000438B2">
        <w:rPr>
          <w:rStyle w:val="Verzeichnissprung"/>
          <w:rFonts w:ascii="Calibri" w:hAnsi="Calibri" w:cs="Calibri"/>
        </w:rPr>
        <w:fldChar w:fldCharType="end"/>
      </w:r>
      <w:r w:rsidR="001C472F" w:rsidRPr="000438B2">
        <w:rPr>
          <w:rStyle w:val="Verzeichnissprung"/>
          <w:rFonts w:ascii="Calibri" w:hAnsi="Calibri" w:cs="Calibri"/>
        </w:rPr>
        <w:fldChar w:fldCharType="begin"/>
      </w:r>
      <w:r w:rsidR="001C472F" w:rsidRPr="0046653F">
        <w:rPr>
          <w:rFonts w:ascii="Calibri" w:hAnsi="Calibri" w:cs="Calibri"/>
          <w:lang w:val="en-US"/>
        </w:rPr>
        <w:instrText xml:space="preserve"> ASK "Hier den Namen des Projektes eingeben!" Hier den Namen des Projektes eingeben. \d </w:instrText>
      </w:r>
      <w:r w:rsidR="001C472F" w:rsidRPr="000438B2">
        <w:rPr>
          <w:rStyle w:val="Verzeichnissprung"/>
          <w:rFonts w:ascii="Calibri" w:hAnsi="Calibri" w:cs="Calibri"/>
        </w:rPr>
        <w:fldChar w:fldCharType="end"/>
      </w:r>
      <w:bookmarkStart w:id="2" w:name="WWSetBkmk2"/>
      <w:bookmarkEnd w:id="2"/>
    </w:p>
    <w:p w14:paraId="5204021D" w14:textId="77777777" w:rsidR="008A35BD" w:rsidRPr="0046653F" w:rsidRDefault="008A35BD" w:rsidP="008E0208">
      <w:pPr>
        <w:pStyle w:val="Kopfzeile"/>
        <w:rPr>
          <w:rFonts w:ascii="Calibri" w:hAnsi="Calibri" w:cs="Calibri"/>
          <w:sz w:val="36"/>
          <w:szCs w:val="36"/>
          <w:lang w:val="en-US"/>
        </w:rPr>
      </w:pPr>
    </w:p>
    <w:p w14:paraId="7ED1EF4B" w14:textId="77777777" w:rsidR="008E0208" w:rsidRPr="00CA0DCB" w:rsidRDefault="008E0208" w:rsidP="008E0208">
      <w:pPr>
        <w:spacing w:line="276" w:lineRule="auto"/>
        <w:rPr>
          <w:rFonts w:ascii="Calibri" w:hAnsi="Calibri" w:cs="Calibri"/>
          <w:color w:val="000000" w:themeColor="text1"/>
          <w:sz w:val="28"/>
          <w:szCs w:val="32"/>
        </w:rPr>
      </w:pPr>
      <w:r>
        <w:rPr>
          <w:rFonts w:ascii="Calibri" w:hAnsi="Calibri" w:cs="Calibri"/>
          <w:sz w:val="36"/>
          <w:szCs w:val="36"/>
        </w:rPr>
        <w:t>Customer:</w:t>
      </w:r>
      <w:r>
        <w:rPr>
          <w:rFonts w:ascii="Calibri" w:hAnsi="Calibri" w:cs="Calibri"/>
        </w:rPr>
        <w:t xml:space="preserve"> </w:t>
      </w:r>
      <w:r>
        <w:rPr>
          <w:rFonts w:ascii="Calibri" w:hAnsi="Calibri" w:cs="Calibri"/>
        </w:rPr>
        <w:tab/>
        <w:t xml:space="preserve">    </w:t>
      </w:r>
      <w:r w:rsidRPr="00CA0DCB">
        <w:rPr>
          <w:rFonts w:ascii="Calibri" w:hAnsi="Calibri" w:cs="Calibri"/>
          <w:color w:val="000000" w:themeColor="text1"/>
          <w:sz w:val="28"/>
          <w:szCs w:val="28"/>
        </w:rPr>
        <w:t xml:space="preserve">Rentschler &amp; Holder </w:t>
      </w:r>
    </w:p>
    <w:p w14:paraId="56D60B81" w14:textId="77777777" w:rsidR="008E0208" w:rsidRPr="00CA0DCB" w:rsidRDefault="008E0208" w:rsidP="008E0208">
      <w:pPr>
        <w:spacing w:line="276" w:lineRule="auto"/>
        <w:rPr>
          <w:rFonts w:ascii="Calibri" w:hAnsi="Calibri" w:cs="Calibri"/>
          <w:color w:val="000000" w:themeColor="text1"/>
          <w:sz w:val="28"/>
        </w:rPr>
      </w:pPr>
      <w:r w:rsidRPr="00CA0DCB">
        <w:rPr>
          <w:rFonts w:ascii="Calibri" w:hAnsi="Calibri" w:cs="Calibri"/>
          <w:color w:val="000000" w:themeColor="text1"/>
          <w:sz w:val="28"/>
        </w:rPr>
        <w:tab/>
      </w:r>
      <w:r w:rsidRPr="00CA0DCB">
        <w:rPr>
          <w:rFonts w:ascii="Calibri" w:hAnsi="Calibri" w:cs="Calibri"/>
          <w:color w:val="000000" w:themeColor="text1"/>
          <w:sz w:val="28"/>
        </w:rPr>
        <w:tab/>
      </w:r>
      <w:r w:rsidRPr="00CA0DCB">
        <w:rPr>
          <w:rFonts w:ascii="Calibri" w:hAnsi="Calibri" w:cs="Calibri"/>
          <w:color w:val="000000" w:themeColor="text1"/>
          <w:sz w:val="28"/>
        </w:rPr>
        <w:tab/>
      </w:r>
      <w:r>
        <w:rPr>
          <w:rFonts w:ascii="Calibri" w:hAnsi="Calibri" w:cs="Calibri"/>
          <w:color w:val="000000" w:themeColor="text1"/>
          <w:sz w:val="28"/>
        </w:rPr>
        <w:t xml:space="preserve">   </w:t>
      </w:r>
      <w:r w:rsidRPr="00CA0DCB">
        <w:rPr>
          <w:rFonts w:ascii="Calibri" w:hAnsi="Calibri" w:cs="Calibri"/>
          <w:color w:val="000000" w:themeColor="text1"/>
          <w:sz w:val="28"/>
        </w:rPr>
        <w:t>Rotebühlplatz 41</w:t>
      </w:r>
    </w:p>
    <w:p w14:paraId="6C84260F" w14:textId="77777777" w:rsidR="008E0208" w:rsidRDefault="008E0208" w:rsidP="008E0208">
      <w:pPr>
        <w:spacing w:line="276" w:lineRule="auto"/>
        <w:rPr>
          <w:rFonts w:ascii="Calibri" w:hAnsi="Calibri" w:cs="Calibri"/>
          <w:color w:val="000000" w:themeColor="text1"/>
          <w:szCs w:val="18"/>
        </w:rPr>
      </w:pPr>
      <w:r w:rsidRPr="00CA0DCB">
        <w:rPr>
          <w:rFonts w:ascii="Calibri" w:hAnsi="Calibri" w:cs="Calibri"/>
          <w:color w:val="000000" w:themeColor="text1"/>
          <w:sz w:val="28"/>
        </w:rPr>
        <w:tab/>
      </w:r>
      <w:r w:rsidRPr="00CA0DCB">
        <w:rPr>
          <w:rFonts w:ascii="Calibri" w:hAnsi="Calibri" w:cs="Calibri"/>
          <w:color w:val="000000" w:themeColor="text1"/>
          <w:sz w:val="28"/>
        </w:rPr>
        <w:tab/>
      </w:r>
      <w:r w:rsidRPr="00CA0DCB">
        <w:rPr>
          <w:rFonts w:ascii="Calibri" w:hAnsi="Calibri" w:cs="Calibri"/>
          <w:color w:val="000000" w:themeColor="text1"/>
          <w:sz w:val="28"/>
        </w:rPr>
        <w:tab/>
      </w:r>
      <w:r>
        <w:rPr>
          <w:rFonts w:ascii="Calibri" w:hAnsi="Calibri" w:cs="Calibri"/>
          <w:color w:val="000000" w:themeColor="text1"/>
          <w:sz w:val="28"/>
        </w:rPr>
        <w:t xml:space="preserve">   </w:t>
      </w:r>
      <w:r w:rsidRPr="00CA0DCB">
        <w:rPr>
          <w:rFonts w:ascii="Calibri" w:hAnsi="Calibri" w:cs="Calibri"/>
          <w:color w:val="000000" w:themeColor="text1"/>
          <w:sz w:val="28"/>
        </w:rPr>
        <w:t>70178 Stuttgart</w:t>
      </w:r>
    </w:p>
    <w:p w14:paraId="4C98225B" w14:textId="036991A4" w:rsidR="008E0208" w:rsidRPr="0054053A" w:rsidRDefault="008E0208" w:rsidP="008E0208">
      <w:pPr>
        <w:pStyle w:val="Kopfzeile"/>
        <w:spacing w:line="276" w:lineRule="auto"/>
        <w:rPr>
          <w:rFonts w:cstheme="minorHAnsi"/>
          <w:sz w:val="24"/>
          <w:szCs w:val="24"/>
        </w:rPr>
      </w:pPr>
      <w:r w:rsidRPr="000438B2">
        <w:rPr>
          <w:rStyle w:val="Verzeichnissprung"/>
          <w:rFonts w:cstheme="minorHAnsi"/>
        </w:rPr>
        <w:tab/>
      </w:r>
      <w:r w:rsidRPr="000438B2">
        <w:rPr>
          <w:rStyle w:val="Verzeichnissprung"/>
          <w:rFonts w:cstheme="minorHAnsi"/>
        </w:rPr>
        <w:tab/>
      </w:r>
    </w:p>
    <w:p w14:paraId="036ACB70" w14:textId="77777777" w:rsidR="008E0208" w:rsidRPr="005B5F91" w:rsidRDefault="008E0208" w:rsidP="008E0208">
      <w:pPr>
        <w:spacing w:line="276" w:lineRule="auto"/>
        <w:ind w:left="1418" w:hanging="1420"/>
        <w:rPr>
          <w:rFonts w:ascii="Calibri" w:hAnsi="Calibri" w:cs="Calibri"/>
          <w:color w:val="000000" w:themeColor="text1"/>
          <w:sz w:val="28"/>
          <w:szCs w:val="28"/>
        </w:rPr>
      </w:pPr>
      <w:r w:rsidRPr="005B5F91">
        <w:rPr>
          <w:rFonts w:ascii="Calibri" w:hAnsi="Calibri" w:cs="Calibri"/>
          <w:sz w:val="36"/>
          <w:szCs w:val="36"/>
        </w:rPr>
        <w:t>Supplier:</w:t>
      </w:r>
      <w:r w:rsidRPr="005B5F91">
        <w:rPr>
          <w:rFonts w:ascii="Calibri" w:hAnsi="Calibri" w:cs="Calibri"/>
        </w:rPr>
        <w:t xml:space="preserve"> </w:t>
      </w:r>
      <w:r w:rsidRPr="005B5F91">
        <w:rPr>
          <w:rFonts w:ascii="Calibri" w:hAnsi="Calibri" w:cs="Calibri"/>
          <w:sz w:val="28"/>
          <w:szCs w:val="28"/>
        </w:rPr>
        <w:t xml:space="preserve">Team </w:t>
      </w:r>
      <w:r w:rsidRPr="005B5F91">
        <w:rPr>
          <w:rFonts w:ascii="Calibri" w:hAnsi="Calibri" w:cs="Calibri"/>
          <w:color w:val="000000" w:themeColor="text1"/>
          <w:sz w:val="28"/>
          <w:szCs w:val="28"/>
        </w:rPr>
        <w:t>4:</w:t>
      </w:r>
      <w:r w:rsidRPr="005B5F91">
        <w:rPr>
          <w:rFonts w:ascii="Calibri" w:hAnsi="Calibri" w:cs="Calibri"/>
          <w:color w:val="1F4E79" w:themeColor="accent1" w:themeShade="80"/>
          <w:sz w:val="28"/>
          <w:szCs w:val="28"/>
        </w:rPr>
        <w:t xml:space="preserve"> </w:t>
      </w:r>
      <w:r w:rsidRPr="005B5F91">
        <w:rPr>
          <w:rFonts w:ascii="Calibri" w:hAnsi="Calibri" w:cs="Calibri"/>
          <w:color w:val="000000" w:themeColor="text1"/>
          <w:sz w:val="28"/>
          <w:szCs w:val="28"/>
        </w:rPr>
        <w:t xml:space="preserve">Laura </w:t>
      </w:r>
      <w:proofErr w:type="spellStart"/>
      <w:r w:rsidRPr="005B5F91">
        <w:rPr>
          <w:color w:val="000000" w:themeColor="text1"/>
          <w:sz w:val="28"/>
          <w:szCs w:val="28"/>
        </w:rPr>
        <w:t>Reeken</w:t>
      </w:r>
      <w:proofErr w:type="spellEnd"/>
      <w:r w:rsidRPr="005B5F91">
        <w:rPr>
          <w:color w:val="000000" w:themeColor="text1"/>
          <w:sz w:val="28"/>
          <w:szCs w:val="28"/>
        </w:rPr>
        <w:t>, inf20051@lehre.dhbw-stuttgart.de</w:t>
      </w:r>
      <w:r w:rsidRPr="005B5F91">
        <w:rPr>
          <w:rStyle w:val="eop"/>
          <w:rFonts w:ascii="Calibri" w:eastAsia="Arial" w:hAnsi="Calibri" w:cs="Calibri"/>
          <w:color w:val="000000"/>
          <w:shd w:val="clear" w:color="auto" w:fill="FFFFFF"/>
        </w:rPr>
        <w:t> </w:t>
      </w:r>
    </w:p>
    <w:p w14:paraId="330B3B04" w14:textId="77777777" w:rsidR="008E0208" w:rsidRPr="00F30464" w:rsidRDefault="008E0208" w:rsidP="008E0208">
      <w:pPr>
        <w:spacing w:line="276" w:lineRule="auto"/>
        <w:ind w:left="2126"/>
        <w:rPr>
          <w:rFonts w:ascii="Calibri" w:hAnsi="Calibri" w:cs="Calibri"/>
          <w:color w:val="000000" w:themeColor="text1"/>
          <w:sz w:val="28"/>
          <w:szCs w:val="28"/>
        </w:rPr>
      </w:pPr>
      <w:r w:rsidRPr="005B5F91">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Benjamin Esenwein, </w:t>
      </w:r>
      <w:r w:rsidRPr="00F30464">
        <w:rPr>
          <w:color w:val="000000" w:themeColor="text1"/>
          <w:sz w:val="28"/>
          <w:szCs w:val="28"/>
        </w:rPr>
        <w:t>inf200</w:t>
      </w:r>
      <w:r>
        <w:rPr>
          <w:color w:val="000000" w:themeColor="text1"/>
          <w:sz w:val="28"/>
          <w:szCs w:val="28"/>
        </w:rPr>
        <w:t>74</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50E3CC30" w14:textId="77777777" w:rsidR="008E0208" w:rsidRPr="00F30464" w:rsidRDefault="008E0208" w:rsidP="008E0208">
      <w:pPr>
        <w:spacing w:line="276" w:lineRule="auto"/>
        <w:ind w:left="2126"/>
        <w:rPr>
          <w:rFonts w:ascii="Calibri" w:hAnsi="Calibri" w:cs="Calibri"/>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Yannis </w:t>
      </w:r>
      <w:proofErr w:type="spellStart"/>
      <w:r w:rsidRPr="00CA0DCB">
        <w:rPr>
          <w:rFonts w:ascii="Calibri" w:hAnsi="Calibri" w:cs="Calibri"/>
          <w:color w:val="000000" w:themeColor="text1"/>
          <w:sz w:val="28"/>
          <w:szCs w:val="28"/>
        </w:rPr>
        <w:t>Plaschko</w:t>
      </w:r>
      <w:proofErr w:type="spellEnd"/>
      <w:r w:rsidRPr="00CA0DCB">
        <w:rPr>
          <w:rFonts w:ascii="Calibri" w:hAnsi="Calibri" w:cs="Calibri"/>
          <w:color w:val="000000" w:themeColor="text1"/>
          <w:sz w:val="28"/>
          <w:szCs w:val="28"/>
        </w:rPr>
        <w:t xml:space="preserve">, </w:t>
      </w:r>
      <w:r w:rsidRPr="00F30464">
        <w:rPr>
          <w:color w:val="000000" w:themeColor="text1"/>
          <w:sz w:val="28"/>
          <w:szCs w:val="28"/>
        </w:rPr>
        <w:t>inf200</w:t>
      </w:r>
      <w:r>
        <w:rPr>
          <w:color w:val="000000" w:themeColor="text1"/>
          <w:sz w:val="28"/>
          <w:szCs w:val="28"/>
        </w:rPr>
        <w:t>93</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4E1D2F12" w14:textId="77777777" w:rsidR="008E0208" w:rsidRPr="00F30464" w:rsidRDefault="008E0208" w:rsidP="008E0208">
      <w:pPr>
        <w:spacing w:line="276" w:lineRule="auto"/>
        <w:ind w:left="2126"/>
        <w:rPr>
          <w:rFonts w:ascii="Calibri" w:hAnsi="Calibri" w:cs="Calibri"/>
          <w:i/>
          <w:iCs/>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Maximilian Meier, </w:t>
      </w:r>
      <w:r w:rsidRPr="00F30464">
        <w:rPr>
          <w:color w:val="000000" w:themeColor="text1"/>
          <w:sz w:val="28"/>
          <w:szCs w:val="28"/>
        </w:rPr>
        <w:t>inf200</w:t>
      </w:r>
      <w:r>
        <w:rPr>
          <w:color w:val="000000" w:themeColor="text1"/>
          <w:sz w:val="28"/>
          <w:szCs w:val="28"/>
        </w:rPr>
        <w:t>84</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50A39304" w14:textId="77777777" w:rsidR="008E0208" w:rsidRPr="00F30464" w:rsidRDefault="008E0208" w:rsidP="008E0208">
      <w:pPr>
        <w:spacing w:line="276" w:lineRule="auto"/>
        <w:ind w:left="1418" w:firstLine="706"/>
        <w:rPr>
          <w:rFonts w:ascii="Calibri" w:hAnsi="Calibri" w:cs="Calibri"/>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 xml:space="preserve">Lucas Kaczynski, </w:t>
      </w:r>
      <w:r w:rsidRPr="00F30464">
        <w:rPr>
          <w:color w:val="000000" w:themeColor="text1"/>
          <w:sz w:val="28"/>
          <w:szCs w:val="28"/>
        </w:rPr>
        <w:t>inf20</w:t>
      </w:r>
      <w:r>
        <w:rPr>
          <w:color w:val="000000" w:themeColor="text1"/>
          <w:sz w:val="28"/>
          <w:szCs w:val="28"/>
        </w:rPr>
        <w:t>147</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2E4BD340" w14:textId="77777777" w:rsidR="008E0208" w:rsidRPr="00F30464" w:rsidRDefault="008E0208" w:rsidP="008E0208">
      <w:pPr>
        <w:spacing w:line="276" w:lineRule="auto"/>
        <w:ind w:left="1418" w:firstLine="706"/>
        <w:rPr>
          <w:rFonts w:ascii="Calibri" w:hAnsi="Calibri" w:cs="Calibri"/>
          <w:color w:val="000000" w:themeColor="text1"/>
          <w:sz w:val="28"/>
          <w:szCs w:val="28"/>
        </w:rPr>
      </w:pPr>
      <w:r>
        <w:rPr>
          <w:rFonts w:ascii="Calibri" w:hAnsi="Calibri" w:cs="Calibri"/>
          <w:color w:val="000000" w:themeColor="text1"/>
          <w:sz w:val="28"/>
          <w:szCs w:val="28"/>
        </w:rPr>
        <w:t xml:space="preserve">   </w:t>
      </w:r>
      <w:r w:rsidRPr="00CA0DCB">
        <w:rPr>
          <w:rFonts w:ascii="Calibri" w:hAnsi="Calibri" w:cs="Calibri"/>
          <w:color w:val="000000" w:themeColor="text1"/>
          <w:sz w:val="28"/>
          <w:szCs w:val="28"/>
        </w:rPr>
        <w:t>Isabel Schwalm</w:t>
      </w:r>
      <w:r>
        <w:rPr>
          <w:rFonts w:ascii="Calibri" w:hAnsi="Calibri" w:cs="Calibri"/>
          <w:color w:val="000000" w:themeColor="text1"/>
          <w:sz w:val="28"/>
          <w:szCs w:val="28"/>
        </w:rPr>
        <w:t xml:space="preserve">, </w:t>
      </w:r>
      <w:r w:rsidRPr="00F30464">
        <w:rPr>
          <w:color w:val="000000" w:themeColor="text1"/>
          <w:sz w:val="28"/>
          <w:szCs w:val="28"/>
        </w:rPr>
        <w:t>inf200</w:t>
      </w:r>
      <w:r>
        <w:rPr>
          <w:color w:val="000000" w:themeColor="text1"/>
          <w:sz w:val="28"/>
          <w:szCs w:val="28"/>
        </w:rPr>
        <w:t>85</w:t>
      </w:r>
      <w:r w:rsidRPr="00F30464">
        <w:rPr>
          <w:color w:val="000000" w:themeColor="text1"/>
          <w:sz w:val="28"/>
          <w:szCs w:val="28"/>
        </w:rPr>
        <w:t>@lehre.dhbw-stuttgart.de</w:t>
      </w:r>
      <w:r w:rsidRPr="00F30464">
        <w:rPr>
          <w:rStyle w:val="eop"/>
          <w:rFonts w:ascii="Calibri" w:eastAsia="Arial" w:hAnsi="Calibri" w:cs="Calibri"/>
          <w:color w:val="000000"/>
          <w:shd w:val="clear" w:color="auto" w:fill="FFFFFF"/>
        </w:rPr>
        <w:t> </w:t>
      </w:r>
    </w:p>
    <w:p w14:paraId="2DF40D13" w14:textId="77777777" w:rsidR="008E0208" w:rsidRPr="00CA0DCB" w:rsidRDefault="008E0208" w:rsidP="008E0208">
      <w:pPr>
        <w:spacing w:line="276" w:lineRule="auto"/>
        <w:rPr>
          <w:rFonts w:ascii="Calibri" w:hAnsi="Calibri" w:cs="Calibri"/>
          <w:i/>
          <w:iCs/>
          <w:color w:val="000000" w:themeColor="text1"/>
          <w:sz w:val="28"/>
          <w:szCs w:val="28"/>
        </w:rPr>
      </w:pPr>
      <w:r w:rsidRPr="00CA0DCB">
        <w:rPr>
          <w:rFonts w:ascii="Calibri" w:hAnsi="Calibri" w:cs="Calibri"/>
          <w:color w:val="000000" w:themeColor="text1"/>
          <w:sz w:val="28"/>
          <w:szCs w:val="28"/>
        </w:rPr>
        <w:tab/>
      </w:r>
      <w:r w:rsidRPr="00CA0DCB">
        <w:rPr>
          <w:rFonts w:ascii="Calibri" w:hAnsi="Calibri" w:cs="Calibri"/>
          <w:color w:val="000000" w:themeColor="text1"/>
          <w:sz w:val="28"/>
          <w:szCs w:val="28"/>
        </w:rPr>
        <w:tab/>
      </w:r>
      <w:r>
        <w:rPr>
          <w:rFonts w:ascii="Calibri" w:hAnsi="Calibri" w:cs="Calibri"/>
          <w:color w:val="000000" w:themeColor="text1"/>
          <w:sz w:val="28"/>
          <w:szCs w:val="28"/>
        </w:rPr>
        <w:tab/>
        <w:t xml:space="preserve">   </w:t>
      </w:r>
      <w:r w:rsidRPr="00CA0DCB">
        <w:rPr>
          <w:rFonts w:ascii="Calibri" w:hAnsi="Calibri" w:cs="Calibri"/>
          <w:color w:val="000000" w:themeColor="text1"/>
          <w:sz w:val="28"/>
          <w:szCs w:val="28"/>
        </w:rPr>
        <w:t>Rotebühlplatz 41</w:t>
      </w:r>
    </w:p>
    <w:p w14:paraId="6FE5F6EB" w14:textId="06A66F0B" w:rsidR="008A35BD" w:rsidRPr="00FB02BB" w:rsidRDefault="008E0208">
      <w:pPr>
        <w:spacing w:line="276" w:lineRule="auto"/>
        <w:rPr>
          <w:rFonts w:ascii="Calibri" w:hAnsi="Calibri" w:cs="Calibri"/>
          <w:szCs w:val="18"/>
        </w:rPr>
      </w:pPr>
      <w:r w:rsidRPr="00CA0DCB">
        <w:rPr>
          <w:rFonts w:ascii="Calibri" w:hAnsi="Calibri" w:cs="Calibri"/>
          <w:color w:val="000000" w:themeColor="text1"/>
          <w:sz w:val="28"/>
          <w:szCs w:val="28"/>
        </w:rPr>
        <w:tab/>
      </w:r>
      <w:r w:rsidRPr="00CA0DCB">
        <w:rPr>
          <w:rFonts w:ascii="Calibri" w:hAnsi="Calibri" w:cs="Calibri"/>
          <w:color w:val="000000" w:themeColor="text1"/>
          <w:sz w:val="28"/>
          <w:szCs w:val="28"/>
        </w:rPr>
        <w:tab/>
      </w:r>
      <w:r>
        <w:rPr>
          <w:rFonts w:ascii="Calibri" w:hAnsi="Calibri" w:cs="Calibri"/>
          <w:color w:val="000000" w:themeColor="text1"/>
          <w:sz w:val="28"/>
          <w:szCs w:val="28"/>
        </w:rPr>
        <w:tab/>
        <w:t xml:space="preserve">   </w:t>
      </w:r>
      <w:r w:rsidR="002D7A6B" w:rsidRPr="00CA0DCB">
        <w:rPr>
          <w:rFonts w:ascii="Calibri" w:hAnsi="Calibri" w:cs="Calibri"/>
          <w:color w:val="000000" w:themeColor="text1"/>
          <w:sz w:val="28"/>
          <w:szCs w:val="28"/>
        </w:rPr>
        <w:t>70178 Stuttgart</w:t>
      </w:r>
      <w:r w:rsidR="001C472F" w:rsidRPr="00FB02BB">
        <w:rPr>
          <w:rFonts w:ascii="Calibri" w:hAnsi="Calibri" w:cs="Calibri"/>
          <w:szCs w:val="18"/>
        </w:rPr>
        <w:tab/>
      </w:r>
      <w:r w:rsidR="001C472F" w:rsidRPr="00FB02BB">
        <w:rPr>
          <w:rFonts w:ascii="Calibri" w:hAnsi="Calibri" w:cs="Calibri"/>
          <w:szCs w:val="18"/>
        </w:rPr>
        <w:tab/>
      </w:r>
    </w:p>
    <w:p w14:paraId="643E7D98" w14:textId="77777777" w:rsidR="008A35BD" w:rsidRPr="00FB02BB" w:rsidRDefault="008A35BD">
      <w:pPr>
        <w:rPr>
          <w:rFonts w:ascii="Calibri" w:hAnsi="Calibri" w:cs="Calibri"/>
          <w:sz w:val="24"/>
          <w:szCs w:val="24"/>
        </w:rPr>
      </w:pPr>
    </w:p>
    <w:p w14:paraId="6C95D7F2" w14:textId="77777777" w:rsidR="00C55A13" w:rsidRPr="00FB02BB" w:rsidRDefault="00C55A13">
      <w:pPr>
        <w:rPr>
          <w:rFonts w:ascii="Calibri" w:hAnsi="Calibri" w:cs="Calibri"/>
          <w:sz w:val="24"/>
          <w:szCs w:val="24"/>
        </w:rPr>
      </w:pPr>
    </w:p>
    <w:p w14:paraId="4C652388" w14:textId="77777777" w:rsidR="008A35BD" w:rsidRPr="00FB02BB" w:rsidRDefault="008A35BD">
      <w:pPr>
        <w:rPr>
          <w:rFonts w:ascii="Calibri" w:hAnsi="Calibri" w:cs="Calibri"/>
        </w:rPr>
      </w:pPr>
    </w:p>
    <w:tbl>
      <w:tblPr>
        <w:tblW w:w="0" w:type="auto"/>
        <w:tblInd w:w="463" w:type="dxa"/>
        <w:tblLayout w:type="fixed"/>
        <w:tblLook w:val="04A0" w:firstRow="1" w:lastRow="0" w:firstColumn="1" w:lastColumn="0" w:noHBand="0" w:noVBand="1"/>
      </w:tblPr>
      <w:tblGrid>
        <w:gridCol w:w="1260"/>
        <w:gridCol w:w="1620"/>
        <w:gridCol w:w="1620"/>
        <w:gridCol w:w="3970"/>
      </w:tblGrid>
      <w:tr w:rsidR="008A35BD" w14:paraId="174C2516"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5F110726" w14:textId="77777777" w:rsidR="008A35BD" w:rsidRDefault="001C472F">
            <w:pPr>
              <w:rPr>
                <w:rFonts w:ascii="Calibri" w:hAnsi="Calibri" w:cs="Calibri"/>
                <w:b/>
                <w:bCs/>
              </w:rPr>
            </w:pPr>
            <w:r>
              <w:rPr>
                <w:rFonts w:ascii="Calibri" w:hAnsi="Calibri" w:cs="Calibri"/>
                <w:b/>
                <w:bCs/>
              </w:rPr>
              <w:t>Version</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B4C287A" w14:textId="77777777" w:rsidR="008A35BD" w:rsidRDefault="001C472F">
            <w:pPr>
              <w:rPr>
                <w:rFonts w:ascii="Calibri" w:hAnsi="Calibri" w:cs="Calibri"/>
                <w:b/>
                <w:bCs/>
              </w:rPr>
            </w:pPr>
            <w:r>
              <w:rPr>
                <w:rFonts w:ascii="Calibri" w:hAnsi="Calibri" w:cs="Calibri"/>
                <w:b/>
                <w:bCs/>
              </w:rPr>
              <w:t>Date</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shd w:val="clear" w:color="auto" w:fill="D9D9D9" w:themeFill="background1" w:themeFillShade="D9"/>
          </w:tcPr>
          <w:p w14:paraId="23B9AAD6" w14:textId="77777777" w:rsidR="008A35BD" w:rsidRDefault="001C472F">
            <w:pPr>
              <w:rPr>
                <w:rFonts w:ascii="Calibri" w:hAnsi="Calibri" w:cs="Calibri"/>
                <w:b/>
                <w:bCs/>
              </w:rPr>
            </w:pPr>
            <w:proofErr w:type="spellStart"/>
            <w:r>
              <w:rPr>
                <w:rFonts w:ascii="Calibri" w:hAnsi="Calibri" w:cs="Calibri"/>
                <w:b/>
                <w:bCs/>
              </w:rPr>
              <w:t>Author</w:t>
            </w:r>
            <w:proofErr w:type="spellEnd"/>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tcPr>
          <w:p w14:paraId="24DB9768" w14:textId="77777777" w:rsidR="008A35BD" w:rsidRDefault="001C472F">
            <w:pPr>
              <w:rPr>
                <w:rFonts w:ascii="Calibri" w:hAnsi="Calibri" w:cs="Calibri"/>
                <w:b/>
                <w:bCs/>
              </w:rPr>
            </w:pPr>
            <w:r>
              <w:rPr>
                <w:rFonts w:ascii="Calibri" w:hAnsi="Calibri" w:cs="Calibri"/>
                <w:b/>
                <w:bCs/>
              </w:rPr>
              <w:t>Comment</w:t>
            </w:r>
          </w:p>
        </w:tc>
      </w:tr>
      <w:tr w:rsidR="008A35BD" w:rsidRPr="000E0848" w14:paraId="5CBDBDF2"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F376839" w14:textId="77777777" w:rsidR="008A35BD" w:rsidRDefault="001C472F">
            <w:pPr>
              <w:rPr>
                <w:rFonts w:ascii="Calibri" w:hAnsi="Calibri" w:cs="Calibri"/>
              </w:rPr>
            </w:pPr>
            <w:r>
              <w:rPr>
                <w:rFonts w:ascii="Calibri" w:hAnsi="Calibri" w:cs="Calibri"/>
              </w:rPr>
              <w:t>0.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BA64B7D" w14:textId="7492B99F" w:rsidR="008A35BD" w:rsidRDefault="00FB02BB">
            <w:pPr>
              <w:rPr>
                <w:rFonts w:ascii="Calibri" w:hAnsi="Calibri" w:cs="Calibri"/>
              </w:rPr>
            </w:pPr>
            <w:r>
              <w:rPr>
                <w:rFonts w:ascii="Calibri" w:hAnsi="Calibri" w:cs="Calibri"/>
              </w:rPr>
              <w:t>20</w:t>
            </w:r>
            <w:r w:rsidR="001C472F">
              <w:rPr>
                <w:rFonts w:ascii="Calibri" w:hAnsi="Calibri" w:cs="Calibri"/>
              </w:rPr>
              <w:t>.09.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65AAF31E" w14:textId="0D66D48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C57E35C" w14:textId="1056EA15" w:rsidR="00FF443F" w:rsidRPr="00FF443F" w:rsidRDefault="00FF443F">
            <w:pPr>
              <w:rPr>
                <w:rFonts w:ascii="Calibri" w:hAnsi="Calibri" w:cs="Calibri"/>
                <w:lang w:val="en-US"/>
              </w:rPr>
            </w:pPr>
            <w:r w:rsidRPr="00FF443F">
              <w:rPr>
                <w:rFonts w:ascii="Calibri" w:hAnsi="Calibri" w:cs="Calibri"/>
                <w:lang w:val="en-US"/>
              </w:rPr>
              <w:t>Do</w:t>
            </w:r>
            <w:r>
              <w:rPr>
                <w:rFonts w:ascii="Calibri" w:hAnsi="Calibri" w:cs="Calibri"/>
                <w:lang w:val="en-US"/>
              </w:rPr>
              <w:t xml:space="preserve">cument created. </w:t>
            </w:r>
            <w:r w:rsidRPr="1F5D44CD">
              <w:rPr>
                <w:rFonts w:ascii="Calibri" w:hAnsi="Calibri" w:cs="Calibri"/>
                <w:lang w:val="en-GB"/>
              </w:rPr>
              <w:t>Formulated</w:t>
            </w:r>
            <w:r w:rsidRPr="00D52339">
              <w:rPr>
                <w:rFonts w:ascii="Calibri" w:hAnsi="Calibri" w:cs="Calibri"/>
                <w:lang w:val="en-GB"/>
              </w:rPr>
              <w:t xml:space="preserve"> the general components of the project using the CRS template</w:t>
            </w:r>
            <w:r>
              <w:rPr>
                <w:rFonts w:ascii="Calibri" w:hAnsi="Calibri" w:cs="Calibri"/>
                <w:lang w:val="en-GB"/>
              </w:rPr>
              <w:t>.</w:t>
            </w:r>
          </w:p>
          <w:p w14:paraId="4A410160" w14:textId="77777777" w:rsidR="00FF443F" w:rsidRDefault="00FF443F">
            <w:pPr>
              <w:rPr>
                <w:rFonts w:ascii="Calibri" w:hAnsi="Calibri" w:cs="Calibri"/>
                <w:lang w:val="en-GB"/>
              </w:rPr>
            </w:pPr>
            <w:r>
              <w:rPr>
                <w:rFonts w:ascii="Calibri" w:hAnsi="Calibri" w:cs="Calibri"/>
                <w:lang w:val="en-GB"/>
              </w:rPr>
              <w:t>Cleaned up the goal description. Added a Product Environment description.</w:t>
            </w:r>
          </w:p>
          <w:p w14:paraId="6A3DB7B6" w14:textId="5B56D5BD" w:rsidR="00FF443F" w:rsidRPr="009B7274" w:rsidRDefault="00FF443F">
            <w:pPr>
              <w:rPr>
                <w:rFonts w:ascii="Calibri" w:hAnsi="Calibri" w:cs="Calibri"/>
                <w:lang w:val="en-US"/>
              </w:rPr>
            </w:pPr>
            <w:r>
              <w:rPr>
                <w:rFonts w:ascii="Calibri" w:hAnsi="Calibri" w:cs="Calibri"/>
                <w:lang w:val="en-GB"/>
              </w:rPr>
              <w:t>Improved spelling and grammar. Added English translation.</w:t>
            </w:r>
          </w:p>
        </w:tc>
      </w:tr>
      <w:tr w:rsidR="008A35BD" w:rsidRPr="000E0848" w14:paraId="10C26348"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62CDE47" w14:textId="31CCD60F" w:rsidR="008A35BD" w:rsidRDefault="00FF443F">
            <w:pPr>
              <w:rPr>
                <w:rFonts w:ascii="Calibri" w:hAnsi="Calibri" w:cs="Calibri"/>
              </w:rPr>
            </w:pPr>
            <w:r>
              <w:rPr>
                <w:rFonts w:ascii="Calibri" w:hAnsi="Calibri" w:cs="Calibri"/>
              </w:rPr>
              <w:t>1.0</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3258432E" w14:textId="5C651CD5" w:rsidR="008A35BD" w:rsidRDefault="00DE77D5">
            <w:pPr>
              <w:rPr>
                <w:rFonts w:ascii="Calibri" w:hAnsi="Calibri" w:cs="Calibri"/>
              </w:rPr>
            </w:pPr>
            <w:r>
              <w:rPr>
                <w:rFonts w:ascii="Calibri" w:hAnsi="Calibri" w:cs="Calibri"/>
              </w:rPr>
              <w:t>10</w:t>
            </w:r>
            <w:r w:rsidR="00FF443F">
              <w:rPr>
                <w:rFonts w:ascii="Calibri" w:hAnsi="Calibri" w:cs="Calibri"/>
              </w:rPr>
              <w:t>.11.202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7F15F913" w14:textId="788B86AA" w:rsidR="008A35BD" w:rsidRDefault="00FF443F">
            <w:pPr>
              <w:rPr>
                <w:rFonts w:ascii="Calibri" w:hAnsi="Calibri" w:cs="Calibri"/>
              </w:rPr>
            </w:pPr>
            <w:r>
              <w:rPr>
                <w:rFonts w:ascii="Calibri" w:hAnsi="Calibri" w:cs="Calibri"/>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0901450B" w14:textId="2D52A148" w:rsidR="008A35BD" w:rsidRPr="00D52339" w:rsidRDefault="00FF443F">
            <w:pPr>
              <w:rPr>
                <w:rFonts w:ascii="Calibri" w:hAnsi="Calibri" w:cs="Calibri"/>
                <w:lang w:val="en-GB"/>
              </w:rPr>
            </w:pPr>
            <w:r>
              <w:rPr>
                <w:rFonts w:ascii="Calibri" w:hAnsi="Calibri" w:cs="Calibri"/>
                <w:lang w:val="en-GB"/>
              </w:rPr>
              <w:t>Content review. Document clean-up</w:t>
            </w:r>
          </w:p>
        </w:tc>
      </w:tr>
      <w:tr w:rsidR="00F73760" w:rsidRPr="00F73760" w14:paraId="51F08C66" w14:textId="77777777" w:rsidTr="7E6A7C63">
        <w:trPr>
          <w:trHeight w:val="340"/>
        </w:trPr>
        <w:tc>
          <w:tcPr>
            <w:tcW w:w="126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141C3995" w14:textId="268E0334" w:rsidR="00F73760" w:rsidRPr="00F73760" w:rsidRDefault="00F73760">
            <w:pPr>
              <w:rPr>
                <w:rFonts w:ascii="Calibri" w:hAnsi="Calibri" w:cs="Calibri"/>
                <w:lang w:val="en-GB"/>
              </w:rPr>
            </w:pPr>
            <w:r>
              <w:rPr>
                <w:rFonts w:ascii="Calibri" w:hAnsi="Calibri" w:cs="Calibri"/>
                <w:lang w:val="en-GB"/>
              </w:rPr>
              <w:t>1.1</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19D9CC0B" w14:textId="3D777D0E" w:rsidR="00F73760" w:rsidRPr="00F73760" w:rsidRDefault="00F73760">
            <w:pPr>
              <w:rPr>
                <w:rFonts w:ascii="Calibri" w:hAnsi="Calibri" w:cs="Calibri"/>
                <w:lang w:val="en-GB"/>
              </w:rPr>
            </w:pPr>
            <w:r>
              <w:rPr>
                <w:rFonts w:ascii="Calibri" w:hAnsi="Calibri" w:cs="Calibri"/>
                <w:lang w:val="en-GB"/>
              </w:rPr>
              <w:t>05.05.2022</w:t>
            </w:r>
          </w:p>
        </w:tc>
        <w:tc>
          <w:tcPr>
            <w:tcW w:w="1620" w:type="dxa"/>
            <w:tcBorders>
              <w:top w:val="single" w:sz="4" w:space="0" w:color="000000" w:themeColor="text1"/>
              <w:left w:val="single" w:sz="4" w:space="0" w:color="000000" w:themeColor="text1"/>
              <w:bottom w:val="single" w:sz="4" w:space="0" w:color="000000" w:themeColor="text1"/>
              <w:right w:val="none" w:sz="4" w:space="0" w:color="000000" w:themeColor="text1"/>
            </w:tcBorders>
            <w:vAlign w:val="center"/>
          </w:tcPr>
          <w:p w14:paraId="53757D57" w14:textId="012645F8" w:rsidR="00F73760" w:rsidRPr="00F73760" w:rsidRDefault="00F73760">
            <w:pPr>
              <w:rPr>
                <w:rFonts w:ascii="Calibri" w:hAnsi="Calibri" w:cs="Calibri"/>
                <w:lang w:val="en-GB"/>
              </w:rPr>
            </w:pPr>
            <w:r>
              <w:rPr>
                <w:rFonts w:ascii="Calibri" w:hAnsi="Calibri" w:cs="Calibri"/>
                <w:lang w:val="en-GB"/>
              </w:rPr>
              <w:t>Lucas Kaczynski</w:t>
            </w:r>
          </w:p>
        </w:tc>
        <w:tc>
          <w:tcPr>
            <w:tcW w:w="3970"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5D56470C" w14:textId="0F4D5364" w:rsidR="00F73760" w:rsidRDefault="00F73760">
            <w:pPr>
              <w:rPr>
                <w:rFonts w:ascii="Calibri" w:hAnsi="Calibri" w:cs="Calibri"/>
                <w:lang w:val="en-GB"/>
              </w:rPr>
            </w:pPr>
            <w:r>
              <w:rPr>
                <w:rFonts w:ascii="Calibri" w:hAnsi="Calibri" w:cs="Calibri"/>
                <w:lang w:val="en-GB"/>
              </w:rPr>
              <w:t>Document format fix</w:t>
            </w:r>
          </w:p>
        </w:tc>
      </w:tr>
    </w:tbl>
    <w:p w14:paraId="1E7EC48B" w14:textId="77777777" w:rsidR="008A35BD" w:rsidRPr="00D52339" w:rsidRDefault="008A35BD">
      <w:pPr>
        <w:rPr>
          <w:rFonts w:ascii="Calibri" w:hAnsi="Calibri" w:cs="Calibri"/>
          <w:lang w:val="en-GB"/>
        </w:rPr>
      </w:pPr>
    </w:p>
    <w:p w14:paraId="5974F18C" w14:textId="77777777" w:rsidR="008A35BD" w:rsidRPr="00404878" w:rsidRDefault="001C472F" w:rsidP="00673C78">
      <w:pPr>
        <w:jc w:val="center"/>
        <w:rPr>
          <w:rFonts w:ascii="Calibri" w:hAnsi="Calibri" w:cs="Calibri"/>
          <w:b/>
          <w:bCs/>
          <w:sz w:val="28"/>
          <w:szCs w:val="21"/>
          <w:lang w:val="en-US"/>
        </w:rPr>
      </w:pPr>
      <w:r w:rsidRPr="00404878">
        <w:rPr>
          <w:rFonts w:ascii="Calibri" w:hAnsi="Calibri" w:cs="Calibri"/>
          <w:b/>
          <w:bCs/>
          <w:sz w:val="28"/>
          <w:szCs w:val="21"/>
          <w:lang w:val="en-US"/>
        </w:rPr>
        <w:lastRenderedPageBreak/>
        <w:t>CONTENTS</w:t>
      </w:r>
    </w:p>
    <w:p w14:paraId="76636DC2" w14:textId="77777777" w:rsidR="008A35BD" w:rsidRPr="00A24558" w:rsidRDefault="008A35BD">
      <w:pPr>
        <w:rPr>
          <w:rFonts w:asciiTheme="majorHAnsi" w:hAnsiTheme="majorHAnsi" w:cstheme="majorHAnsi"/>
          <w:lang w:val="en-US"/>
        </w:rPr>
      </w:pPr>
    </w:p>
    <w:p w14:paraId="0553312E" w14:textId="4D0D6573" w:rsidR="00A24558" w:rsidRPr="00A24558" w:rsidRDefault="001C472F">
      <w:pPr>
        <w:pStyle w:val="Verzeichnis1"/>
        <w:tabs>
          <w:tab w:val="left" w:pos="426"/>
          <w:tab w:val="right" w:leader="dot" w:pos="9060"/>
        </w:tabs>
        <w:rPr>
          <w:rFonts w:asciiTheme="majorHAnsi" w:eastAsiaTheme="minorEastAsia" w:hAnsiTheme="majorHAnsi" w:cstheme="majorHAnsi"/>
          <w:b w:val="0"/>
          <w:noProof/>
        </w:rPr>
      </w:pPr>
      <w:r w:rsidRPr="00A24558">
        <w:rPr>
          <w:rFonts w:asciiTheme="majorHAnsi" w:hAnsiTheme="majorHAnsi" w:cstheme="majorHAnsi"/>
          <w:b w:val="0"/>
        </w:rPr>
        <w:fldChar w:fldCharType="begin"/>
      </w:r>
      <w:r w:rsidRPr="00A24558">
        <w:rPr>
          <w:rFonts w:asciiTheme="majorHAnsi" w:hAnsiTheme="majorHAnsi" w:cstheme="majorHAnsi"/>
          <w:lang w:val="en-US"/>
        </w:rPr>
        <w:instrText xml:space="preserve"> TOC \o "1-3" </w:instrText>
      </w:r>
      <w:r w:rsidRPr="00A24558">
        <w:rPr>
          <w:rFonts w:asciiTheme="majorHAnsi" w:hAnsiTheme="majorHAnsi" w:cstheme="majorHAnsi"/>
          <w:b w:val="0"/>
        </w:rPr>
        <w:fldChar w:fldCharType="separate"/>
      </w:r>
      <w:r w:rsidR="00A24558" w:rsidRPr="00A24558">
        <w:rPr>
          <w:rFonts w:asciiTheme="majorHAnsi" w:hAnsiTheme="majorHAnsi" w:cstheme="majorHAnsi"/>
          <w:i/>
          <w:noProof/>
        </w:rPr>
        <w:t>1.</w:t>
      </w:r>
      <w:r w:rsidR="00A24558" w:rsidRPr="00A24558">
        <w:rPr>
          <w:rFonts w:asciiTheme="majorHAnsi" w:eastAsiaTheme="minorEastAsia" w:hAnsiTheme="majorHAnsi" w:cstheme="majorHAnsi"/>
          <w:b w:val="0"/>
          <w:noProof/>
        </w:rPr>
        <w:tab/>
      </w:r>
      <w:r w:rsidR="00A24558" w:rsidRPr="00A24558">
        <w:rPr>
          <w:rFonts w:asciiTheme="majorHAnsi" w:hAnsiTheme="majorHAnsi" w:cstheme="majorHAnsi"/>
          <w:noProof/>
        </w:rPr>
        <w:t>Goal</w:t>
      </w:r>
      <w:r w:rsidR="00A24558" w:rsidRPr="00A24558">
        <w:rPr>
          <w:rFonts w:asciiTheme="majorHAnsi" w:hAnsiTheme="majorHAnsi" w:cstheme="majorHAnsi"/>
          <w:noProof/>
        </w:rPr>
        <w:tab/>
      </w:r>
      <w:r w:rsidR="00A24558" w:rsidRPr="00A24558">
        <w:rPr>
          <w:rFonts w:asciiTheme="majorHAnsi" w:hAnsiTheme="majorHAnsi" w:cstheme="majorHAnsi"/>
          <w:noProof/>
        </w:rPr>
        <w:fldChar w:fldCharType="begin"/>
      </w:r>
      <w:r w:rsidR="00A24558" w:rsidRPr="00A24558">
        <w:rPr>
          <w:rFonts w:asciiTheme="majorHAnsi" w:hAnsiTheme="majorHAnsi" w:cstheme="majorHAnsi"/>
          <w:noProof/>
        </w:rPr>
        <w:instrText xml:space="preserve"> PAGEREF _Toc102676257 \h </w:instrText>
      </w:r>
      <w:r w:rsidR="00A24558" w:rsidRPr="00A24558">
        <w:rPr>
          <w:rFonts w:asciiTheme="majorHAnsi" w:hAnsiTheme="majorHAnsi" w:cstheme="majorHAnsi"/>
          <w:noProof/>
        </w:rPr>
      </w:r>
      <w:r w:rsidR="00A24558" w:rsidRPr="00A24558">
        <w:rPr>
          <w:rFonts w:asciiTheme="majorHAnsi" w:hAnsiTheme="majorHAnsi" w:cstheme="majorHAnsi"/>
          <w:noProof/>
        </w:rPr>
        <w:fldChar w:fldCharType="separate"/>
      </w:r>
      <w:r w:rsidR="008B60F3">
        <w:rPr>
          <w:rFonts w:asciiTheme="majorHAnsi" w:hAnsiTheme="majorHAnsi" w:cstheme="majorHAnsi"/>
          <w:noProof/>
        </w:rPr>
        <w:t>3</w:t>
      </w:r>
      <w:r w:rsidR="00A24558" w:rsidRPr="00A24558">
        <w:rPr>
          <w:rFonts w:asciiTheme="majorHAnsi" w:hAnsiTheme="majorHAnsi" w:cstheme="majorHAnsi"/>
          <w:noProof/>
        </w:rPr>
        <w:fldChar w:fldCharType="end"/>
      </w:r>
    </w:p>
    <w:p w14:paraId="63926C4E" w14:textId="28A1BFF4" w:rsidR="00A24558" w:rsidRPr="00A24558" w:rsidRDefault="00A24558">
      <w:pPr>
        <w:pStyle w:val="Verzeichnis1"/>
        <w:tabs>
          <w:tab w:val="left" w:pos="426"/>
          <w:tab w:val="right" w:leader="dot" w:pos="9060"/>
        </w:tabs>
        <w:rPr>
          <w:rFonts w:asciiTheme="majorHAnsi" w:eastAsiaTheme="minorEastAsia" w:hAnsiTheme="majorHAnsi" w:cstheme="majorHAnsi"/>
          <w:b w:val="0"/>
          <w:noProof/>
        </w:rPr>
      </w:pPr>
      <w:r w:rsidRPr="00A24558">
        <w:rPr>
          <w:rFonts w:asciiTheme="majorHAnsi" w:hAnsiTheme="majorHAnsi" w:cstheme="majorHAnsi"/>
          <w:noProof/>
        </w:rPr>
        <w:t>2.</w:t>
      </w:r>
      <w:r w:rsidRPr="00A24558">
        <w:rPr>
          <w:rFonts w:asciiTheme="majorHAnsi" w:eastAsiaTheme="minorEastAsia" w:hAnsiTheme="majorHAnsi" w:cstheme="majorHAnsi"/>
          <w:b w:val="0"/>
          <w:noProof/>
        </w:rPr>
        <w:tab/>
      </w:r>
      <w:r w:rsidRPr="00A24558">
        <w:rPr>
          <w:rFonts w:asciiTheme="majorHAnsi" w:hAnsiTheme="majorHAnsi" w:cstheme="majorHAnsi"/>
          <w:noProof/>
        </w:rPr>
        <w:t>Product Environment</w:t>
      </w:r>
      <w:r w:rsidRPr="00A24558">
        <w:rPr>
          <w:rFonts w:asciiTheme="majorHAnsi" w:hAnsiTheme="majorHAnsi" w:cstheme="majorHAnsi"/>
          <w:noProof/>
        </w:rPr>
        <w:tab/>
      </w:r>
      <w:r w:rsidRPr="00A24558">
        <w:rPr>
          <w:rFonts w:asciiTheme="majorHAnsi" w:hAnsiTheme="majorHAnsi" w:cstheme="majorHAnsi"/>
          <w:noProof/>
        </w:rPr>
        <w:fldChar w:fldCharType="begin"/>
      </w:r>
      <w:r w:rsidRPr="00A24558">
        <w:rPr>
          <w:rFonts w:asciiTheme="majorHAnsi" w:hAnsiTheme="majorHAnsi" w:cstheme="majorHAnsi"/>
          <w:noProof/>
        </w:rPr>
        <w:instrText xml:space="preserve"> PAGEREF _Toc102676258 \h </w:instrText>
      </w:r>
      <w:r w:rsidRPr="00A24558">
        <w:rPr>
          <w:rFonts w:asciiTheme="majorHAnsi" w:hAnsiTheme="majorHAnsi" w:cstheme="majorHAnsi"/>
          <w:noProof/>
        </w:rPr>
      </w:r>
      <w:r w:rsidRPr="00A24558">
        <w:rPr>
          <w:rFonts w:asciiTheme="majorHAnsi" w:hAnsiTheme="majorHAnsi" w:cstheme="majorHAnsi"/>
          <w:noProof/>
        </w:rPr>
        <w:fldChar w:fldCharType="separate"/>
      </w:r>
      <w:r w:rsidR="008B60F3">
        <w:rPr>
          <w:rFonts w:asciiTheme="majorHAnsi" w:hAnsiTheme="majorHAnsi" w:cstheme="majorHAnsi"/>
          <w:noProof/>
        </w:rPr>
        <w:t>4</w:t>
      </w:r>
      <w:r w:rsidRPr="00A24558">
        <w:rPr>
          <w:rFonts w:asciiTheme="majorHAnsi" w:hAnsiTheme="majorHAnsi" w:cstheme="majorHAnsi"/>
          <w:noProof/>
        </w:rPr>
        <w:fldChar w:fldCharType="end"/>
      </w:r>
    </w:p>
    <w:p w14:paraId="0351C7D4" w14:textId="21EDCF16" w:rsidR="00A24558" w:rsidRPr="00A24558" w:rsidRDefault="00A24558">
      <w:pPr>
        <w:pStyle w:val="Verzeichnis1"/>
        <w:tabs>
          <w:tab w:val="left" w:pos="426"/>
          <w:tab w:val="right" w:leader="dot" w:pos="9060"/>
        </w:tabs>
        <w:rPr>
          <w:rFonts w:asciiTheme="majorHAnsi" w:eastAsiaTheme="minorEastAsia" w:hAnsiTheme="majorHAnsi" w:cstheme="majorHAnsi"/>
          <w:b w:val="0"/>
          <w:noProof/>
        </w:rPr>
      </w:pPr>
      <w:r w:rsidRPr="00A24558">
        <w:rPr>
          <w:rFonts w:asciiTheme="majorHAnsi" w:hAnsiTheme="majorHAnsi" w:cstheme="majorHAnsi"/>
          <w:noProof/>
          <w:color w:val="000000"/>
        </w:rPr>
        <w:t>3.</w:t>
      </w:r>
      <w:r w:rsidRPr="00A24558">
        <w:rPr>
          <w:rFonts w:asciiTheme="majorHAnsi" w:eastAsiaTheme="minorEastAsia" w:hAnsiTheme="majorHAnsi" w:cstheme="majorHAnsi"/>
          <w:b w:val="0"/>
          <w:noProof/>
        </w:rPr>
        <w:tab/>
      </w:r>
      <w:r w:rsidRPr="00A24558">
        <w:rPr>
          <w:rFonts w:asciiTheme="majorHAnsi" w:hAnsiTheme="majorHAnsi" w:cstheme="majorHAnsi"/>
          <w:noProof/>
        </w:rPr>
        <w:t>Product Usage</w:t>
      </w:r>
      <w:r w:rsidRPr="00A24558">
        <w:rPr>
          <w:rFonts w:asciiTheme="majorHAnsi" w:hAnsiTheme="majorHAnsi" w:cstheme="majorHAnsi"/>
          <w:noProof/>
        </w:rPr>
        <w:tab/>
      </w:r>
      <w:r w:rsidRPr="00A24558">
        <w:rPr>
          <w:rFonts w:asciiTheme="majorHAnsi" w:hAnsiTheme="majorHAnsi" w:cstheme="majorHAnsi"/>
          <w:noProof/>
        </w:rPr>
        <w:fldChar w:fldCharType="begin"/>
      </w:r>
      <w:r w:rsidRPr="00A24558">
        <w:rPr>
          <w:rFonts w:asciiTheme="majorHAnsi" w:hAnsiTheme="majorHAnsi" w:cstheme="majorHAnsi"/>
          <w:noProof/>
        </w:rPr>
        <w:instrText xml:space="preserve"> PAGEREF _Toc102676259 \h </w:instrText>
      </w:r>
      <w:r w:rsidRPr="00A24558">
        <w:rPr>
          <w:rFonts w:asciiTheme="majorHAnsi" w:hAnsiTheme="majorHAnsi" w:cstheme="majorHAnsi"/>
          <w:noProof/>
        </w:rPr>
      </w:r>
      <w:r w:rsidRPr="00A24558">
        <w:rPr>
          <w:rFonts w:asciiTheme="majorHAnsi" w:hAnsiTheme="majorHAnsi" w:cstheme="majorHAnsi"/>
          <w:noProof/>
        </w:rPr>
        <w:fldChar w:fldCharType="separate"/>
      </w:r>
      <w:r w:rsidR="008B60F3">
        <w:rPr>
          <w:rFonts w:asciiTheme="majorHAnsi" w:hAnsiTheme="majorHAnsi" w:cstheme="majorHAnsi"/>
          <w:noProof/>
        </w:rPr>
        <w:t>5</w:t>
      </w:r>
      <w:r w:rsidRPr="00A24558">
        <w:rPr>
          <w:rFonts w:asciiTheme="majorHAnsi" w:hAnsiTheme="majorHAnsi" w:cstheme="majorHAnsi"/>
          <w:noProof/>
        </w:rPr>
        <w:fldChar w:fldCharType="end"/>
      </w:r>
    </w:p>
    <w:p w14:paraId="736BBB2C" w14:textId="7686B4EF" w:rsidR="00A24558" w:rsidRPr="00A24558" w:rsidRDefault="00A24558">
      <w:pPr>
        <w:pStyle w:val="Verzeichnis2"/>
        <w:tabs>
          <w:tab w:val="left" w:pos="1415"/>
        </w:tabs>
        <w:rPr>
          <w:rFonts w:asciiTheme="majorHAnsi" w:eastAsiaTheme="minorEastAsia" w:hAnsiTheme="majorHAnsi" w:cstheme="majorHAnsi"/>
          <w:b w:val="0"/>
          <w:noProof/>
          <w:sz w:val="22"/>
        </w:rPr>
      </w:pPr>
      <w:r w:rsidRPr="00A24558">
        <w:rPr>
          <w:rFonts w:asciiTheme="majorHAnsi" w:hAnsiTheme="majorHAnsi" w:cstheme="majorHAnsi"/>
          <w:noProof/>
          <w:sz w:val="22"/>
        </w:rPr>
        <w:t>3.1.</w:t>
      </w:r>
      <w:r w:rsidRPr="00A24558">
        <w:rPr>
          <w:rFonts w:asciiTheme="majorHAnsi" w:eastAsiaTheme="minorEastAsia" w:hAnsiTheme="majorHAnsi" w:cstheme="majorHAnsi"/>
          <w:b w:val="0"/>
          <w:noProof/>
          <w:sz w:val="22"/>
        </w:rPr>
        <w:tab/>
      </w:r>
      <w:r w:rsidRPr="00A24558">
        <w:rPr>
          <w:rFonts w:asciiTheme="majorHAnsi" w:hAnsiTheme="majorHAnsi" w:cstheme="majorHAnsi"/>
          <w:noProof/>
          <w:sz w:val="22"/>
        </w:rPr>
        <w:t>Business Processes</w:t>
      </w:r>
      <w:r w:rsidRPr="00A24558">
        <w:rPr>
          <w:rFonts w:asciiTheme="majorHAnsi" w:hAnsiTheme="majorHAnsi" w:cstheme="majorHAnsi"/>
          <w:noProof/>
          <w:sz w:val="22"/>
        </w:rPr>
        <w:tab/>
      </w:r>
      <w:r w:rsidRPr="00A24558">
        <w:rPr>
          <w:rFonts w:asciiTheme="majorHAnsi" w:hAnsiTheme="majorHAnsi" w:cstheme="majorHAnsi"/>
          <w:noProof/>
          <w:sz w:val="22"/>
        </w:rPr>
        <w:fldChar w:fldCharType="begin"/>
      </w:r>
      <w:r w:rsidRPr="00A24558">
        <w:rPr>
          <w:rFonts w:asciiTheme="majorHAnsi" w:hAnsiTheme="majorHAnsi" w:cstheme="majorHAnsi"/>
          <w:noProof/>
          <w:sz w:val="22"/>
        </w:rPr>
        <w:instrText xml:space="preserve"> PAGEREF _Toc102676260 \h </w:instrText>
      </w:r>
      <w:r w:rsidRPr="00A24558">
        <w:rPr>
          <w:rFonts w:asciiTheme="majorHAnsi" w:hAnsiTheme="majorHAnsi" w:cstheme="majorHAnsi"/>
          <w:noProof/>
          <w:sz w:val="22"/>
        </w:rPr>
      </w:r>
      <w:r w:rsidRPr="00A24558">
        <w:rPr>
          <w:rFonts w:asciiTheme="majorHAnsi" w:hAnsiTheme="majorHAnsi" w:cstheme="majorHAnsi"/>
          <w:noProof/>
          <w:sz w:val="22"/>
        </w:rPr>
        <w:fldChar w:fldCharType="separate"/>
      </w:r>
      <w:r w:rsidR="008B60F3">
        <w:rPr>
          <w:rFonts w:asciiTheme="majorHAnsi" w:hAnsiTheme="majorHAnsi" w:cstheme="majorHAnsi"/>
          <w:noProof/>
          <w:sz w:val="22"/>
        </w:rPr>
        <w:t>5</w:t>
      </w:r>
      <w:r w:rsidRPr="00A24558">
        <w:rPr>
          <w:rFonts w:asciiTheme="majorHAnsi" w:hAnsiTheme="majorHAnsi" w:cstheme="majorHAnsi"/>
          <w:noProof/>
          <w:sz w:val="22"/>
        </w:rPr>
        <w:fldChar w:fldCharType="end"/>
      </w:r>
    </w:p>
    <w:p w14:paraId="06F878CE" w14:textId="09C79BAC" w:rsidR="00A24558" w:rsidRPr="00A24558" w:rsidRDefault="00A24558">
      <w:pPr>
        <w:pStyle w:val="Verzeichnis2"/>
        <w:tabs>
          <w:tab w:val="left" w:pos="1415"/>
        </w:tabs>
        <w:rPr>
          <w:rFonts w:asciiTheme="majorHAnsi" w:eastAsiaTheme="minorEastAsia" w:hAnsiTheme="majorHAnsi" w:cstheme="majorHAnsi"/>
          <w:b w:val="0"/>
          <w:noProof/>
          <w:sz w:val="22"/>
        </w:rPr>
      </w:pPr>
      <w:r w:rsidRPr="00A24558">
        <w:rPr>
          <w:rFonts w:asciiTheme="majorHAnsi" w:hAnsiTheme="majorHAnsi" w:cstheme="majorHAnsi"/>
          <w:noProof/>
          <w:sz w:val="22"/>
        </w:rPr>
        <w:t>3.2.</w:t>
      </w:r>
      <w:r w:rsidRPr="00A24558">
        <w:rPr>
          <w:rFonts w:asciiTheme="majorHAnsi" w:eastAsiaTheme="minorEastAsia" w:hAnsiTheme="majorHAnsi" w:cstheme="majorHAnsi"/>
          <w:b w:val="0"/>
          <w:noProof/>
          <w:sz w:val="22"/>
        </w:rPr>
        <w:tab/>
      </w:r>
      <w:r w:rsidRPr="00A24558">
        <w:rPr>
          <w:rFonts w:asciiTheme="majorHAnsi" w:hAnsiTheme="majorHAnsi" w:cstheme="majorHAnsi"/>
          <w:noProof/>
          <w:sz w:val="22"/>
        </w:rPr>
        <w:t>Use Cases</w:t>
      </w:r>
      <w:r w:rsidRPr="00A24558">
        <w:rPr>
          <w:rFonts w:asciiTheme="majorHAnsi" w:hAnsiTheme="majorHAnsi" w:cstheme="majorHAnsi"/>
          <w:noProof/>
          <w:sz w:val="22"/>
        </w:rPr>
        <w:tab/>
      </w:r>
      <w:r w:rsidRPr="00A24558">
        <w:rPr>
          <w:rFonts w:asciiTheme="majorHAnsi" w:hAnsiTheme="majorHAnsi" w:cstheme="majorHAnsi"/>
          <w:noProof/>
          <w:sz w:val="22"/>
        </w:rPr>
        <w:fldChar w:fldCharType="begin"/>
      </w:r>
      <w:r w:rsidRPr="00A24558">
        <w:rPr>
          <w:rFonts w:asciiTheme="majorHAnsi" w:hAnsiTheme="majorHAnsi" w:cstheme="majorHAnsi"/>
          <w:noProof/>
          <w:sz w:val="22"/>
        </w:rPr>
        <w:instrText xml:space="preserve"> PAGEREF _Toc102676261 \h </w:instrText>
      </w:r>
      <w:r w:rsidRPr="00A24558">
        <w:rPr>
          <w:rFonts w:asciiTheme="majorHAnsi" w:hAnsiTheme="majorHAnsi" w:cstheme="majorHAnsi"/>
          <w:noProof/>
          <w:sz w:val="22"/>
        </w:rPr>
      </w:r>
      <w:r w:rsidRPr="00A24558">
        <w:rPr>
          <w:rFonts w:asciiTheme="majorHAnsi" w:hAnsiTheme="majorHAnsi" w:cstheme="majorHAnsi"/>
          <w:noProof/>
          <w:sz w:val="22"/>
        </w:rPr>
        <w:fldChar w:fldCharType="separate"/>
      </w:r>
      <w:r w:rsidR="008B60F3">
        <w:rPr>
          <w:rFonts w:asciiTheme="majorHAnsi" w:hAnsiTheme="majorHAnsi" w:cstheme="majorHAnsi"/>
          <w:noProof/>
          <w:sz w:val="22"/>
        </w:rPr>
        <w:t>5</w:t>
      </w:r>
      <w:r w:rsidRPr="00A24558">
        <w:rPr>
          <w:rFonts w:asciiTheme="majorHAnsi" w:hAnsiTheme="majorHAnsi" w:cstheme="majorHAnsi"/>
          <w:noProof/>
          <w:sz w:val="22"/>
        </w:rPr>
        <w:fldChar w:fldCharType="end"/>
      </w:r>
    </w:p>
    <w:p w14:paraId="053F3DF2" w14:textId="5F37EC4E" w:rsidR="00A24558" w:rsidRPr="00A24558" w:rsidRDefault="00A24558">
      <w:pPr>
        <w:pStyle w:val="Verzeichnis1"/>
        <w:tabs>
          <w:tab w:val="left" w:pos="426"/>
          <w:tab w:val="right" w:leader="dot" w:pos="9060"/>
        </w:tabs>
        <w:rPr>
          <w:rFonts w:asciiTheme="majorHAnsi" w:eastAsiaTheme="minorEastAsia" w:hAnsiTheme="majorHAnsi" w:cstheme="majorHAnsi"/>
          <w:b w:val="0"/>
          <w:noProof/>
        </w:rPr>
      </w:pPr>
      <w:r w:rsidRPr="00A24558">
        <w:rPr>
          <w:rFonts w:asciiTheme="majorHAnsi" w:hAnsiTheme="majorHAnsi" w:cstheme="majorHAnsi"/>
          <w:i/>
          <w:noProof/>
        </w:rPr>
        <w:t>4.</w:t>
      </w:r>
      <w:r w:rsidRPr="00A24558">
        <w:rPr>
          <w:rFonts w:asciiTheme="majorHAnsi" w:eastAsiaTheme="minorEastAsia" w:hAnsiTheme="majorHAnsi" w:cstheme="majorHAnsi"/>
          <w:b w:val="0"/>
          <w:noProof/>
        </w:rPr>
        <w:tab/>
      </w:r>
      <w:r w:rsidRPr="00A24558">
        <w:rPr>
          <w:rFonts w:asciiTheme="majorHAnsi" w:hAnsiTheme="majorHAnsi" w:cstheme="majorHAnsi"/>
          <w:noProof/>
        </w:rPr>
        <w:t>Other Product Characteristics</w:t>
      </w:r>
      <w:r w:rsidRPr="00A24558">
        <w:rPr>
          <w:rFonts w:asciiTheme="majorHAnsi" w:hAnsiTheme="majorHAnsi" w:cstheme="majorHAnsi"/>
          <w:noProof/>
        </w:rPr>
        <w:tab/>
      </w:r>
      <w:r w:rsidRPr="00A24558">
        <w:rPr>
          <w:rFonts w:asciiTheme="majorHAnsi" w:hAnsiTheme="majorHAnsi" w:cstheme="majorHAnsi"/>
          <w:noProof/>
        </w:rPr>
        <w:fldChar w:fldCharType="begin"/>
      </w:r>
      <w:r w:rsidRPr="00A24558">
        <w:rPr>
          <w:rFonts w:asciiTheme="majorHAnsi" w:hAnsiTheme="majorHAnsi" w:cstheme="majorHAnsi"/>
          <w:noProof/>
        </w:rPr>
        <w:instrText xml:space="preserve"> PAGEREF _Toc102676262 \h </w:instrText>
      </w:r>
      <w:r w:rsidRPr="00A24558">
        <w:rPr>
          <w:rFonts w:asciiTheme="majorHAnsi" w:hAnsiTheme="majorHAnsi" w:cstheme="majorHAnsi"/>
          <w:noProof/>
        </w:rPr>
      </w:r>
      <w:r w:rsidRPr="00A24558">
        <w:rPr>
          <w:rFonts w:asciiTheme="majorHAnsi" w:hAnsiTheme="majorHAnsi" w:cstheme="majorHAnsi"/>
          <w:noProof/>
        </w:rPr>
        <w:fldChar w:fldCharType="separate"/>
      </w:r>
      <w:r w:rsidR="008B60F3">
        <w:rPr>
          <w:rFonts w:asciiTheme="majorHAnsi" w:hAnsiTheme="majorHAnsi" w:cstheme="majorHAnsi"/>
          <w:noProof/>
        </w:rPr>
        <w:t>6</w:t>
      </w:r>
      <w:r w:rsidRPr="00A24558">
        <w:rPr>
          <w:rFonts w:asciiTheme="majorHAnsi" w:hAnsiTheme="majorHAnsi" w:cstheme="majorHAnsi"/>
          <w:noProof/>
        </w:rPr>
        <w:fldChar w:fldCharType="end"/>
      </w:r>
    </w:p>
    <w:p w14:paraId="66382ED9" w14:textId="3808593C" w:rsidR="00A24558" w:rsidRPr="00A24558" w:rsidRDefault="00A24558">
      <w:pPr>
        <w:pStyle w:val="Verzeichnis1"/>
        <w:tabs>
          <w:tab w:val="left" w:pos="426"/>
          <w:tab w:val="right" w:leader="dot" w:pos="9060"/>
        </w:tabs>
        <w:rPr>
          <w:rFonts w:asciiTheme="majorHAnsi" w:eastAsiaTheme="minorEastAsia" w:hAnsiTheme="majorHAnsi" w:cstheme="majorHAnsi"/>
          <w:b w:val="0"/>
          <w:noProof/>
        </w:rPr>
      </w:pPr>
      <w:r w:rsidRPr="00A24558">
        <w:rPr>
          <w:rFonts w:asciiTheme="majorHAnsi" w:hAnsiTheme="majorHAnsi" w:cstheme="majorHAnsi"/>
          <w:noProof/>
        </w:rPr>
        <w:t>5.</w:t>
      </w:r>
      <w:r w:rsidRPr="00A24558">
        <w:rPr>
          <w:rFonts w:asciiTheme="majorHAnsi" w:eastAsiaTheme="minorEastAsia" w:hAnsiTheme="majorHAnsi" w:cstheme="majorHAnsi"/>
          <w:b w:val="0"/>
          <w:noProof/>
        </w:rPr>
        <w:tab/>
      </w:r>
      <w:r w:rsidRPr="00A24558">
        <w:rPr>
          <w:rFonts w:asciiTheme="majorHAnsi" w:hAnsiTheme="majorHAnsi" w:cstheme="majorHAnsi"/>
          <w:noProof/>
        </w:rPr>
        <w:t>References</w:t>
      </w:r>
      <w:r w:rsidRPr="00A24558">
        <w:rPr>
          <w:rFonts w:asciiTheme="majorHAnsi" w:hAnsiTheme="majorHAnsi" w:cstheme="majorHAnsi"/>
          <w:noProof/>
        </w:rPr>
        <w:tab/>
      </w:r>
      <w:r w:rsidRPr="00A24558">
        <w:rPr>
          <w:rFonts w:asciiTheme="majorHAnsi" w:hAnsiTheme="majorHAnsi" w:cstheme="majorHAnsi"/>
          <w:noProof/>
        </w:rPr>
        <w:fldChar w:fldCharType="begin"/>
      </w:r>
      <w:r w:rsidRPr="00A24558">
        <w:rPr>
          <w:rFonts w:asciiTheme="majorHAnsi" w:hAnsiTheme="majorHAnsi" w:cstheme="majorHAnsi"/>
          <w:noProof/>
        </w:rPr>
        <w:instrText xml:space="preserve"> PAGEREF _Toc102676263 \h </w:instrText>
      </w:r>
      <w:r w:rsidRPr="00A24558">
        <w:rPr>
          <w:rFonts w:asciiTheme="majorHAnsi" w:hAnsiTheme="majorHAnsi" w:cstheme="majorHAnsi"/>
          <w:noProof/>
        </w:rPr>
      </w:r>
      <w:r w:rsidRPr="00A24558">
        <w:rPr>
          <w:rFonts w:asciiTheme="majorHAnsi" w:hAnsiTheme="majorHAnsi" w:cstheme="majorHAnsi"/>
          <w:noProof/>
        </w:rPr>
        <w:fldChar w:fldCharType="separate"/>
      </w:r>
      <w:r w:rsidR="008B60F3">
        <w:rPr>
          <w:rFonts w:asciiTheme="majorHAnsi" w:hAnsiTheme="majorHAnsi" w:cstheme="majorHAnsi"/>
          <w:noProof/>
        </w:rPr>
        <w:t>6</w:t>
      </w:r>
      <w:r w:rsidRPr="00A24558">
        <w:rPr>
          <w:rFonts w:asciiTheme="majorHAnsi" w:hAnsiTheme="majorHAnsi" w:cstheme="majorHAnsi"/>
          <w:noProof/>
        </w:rPr>
        <w:fldChar w:fldCharType="end"/>
      </w:r>
    </w:p>
    <w:p w14:paraId="52004CA7" w14:textId="0C147A29" w:rsidR="005D3593" w:rsidRDefault="001C472F">
      <w:pPr>
        <w:rPr>
          <w:rFonts w:asciiTheme="majorHAnsi" w:hAnsiTheme="majorHAnsi" w:cstheme="majorHAnsi"/>
          <w:b/>
        </w:rPr>
      </w:pPr>
      <w:r w:rsidRPr="00A24558">
        <w:rPr>
          <w:rFonts w:asciiTheme="majorHAnsi" w:hAnsiTheme="majorHAnsi" w:cstheme="majorHAnsi"/>
          <w:b/>
        </w:rPr>
        <w:fldChar w:fldCharType="end"/>
      </w:r>
    </w:p>
    <w:p w14:paraId="089F2E0C" w14:textId="77777777" w:rsidR="005D3593" w:rsidRDefault="005D3593">
      <w:pPr>
        <w:jc w:val="left"/>
        <w:rPr>
          <w:rFonts w:asciiTheme="majorHAnsi" w:hAnsiTheme="majorHAnsi" w:cstheme="majorHAnsi"/>
          <w:b/>
        </w:rPr>
      </w:pPr>
      <w:r>
        <w:rPr>
          <w:rFonts w:asciiTheme="majorHAnsi" w:hAnsiTheme="majorHAnsi" w:cstheme="majorHAnsi"/>
          <w:b/>
        </w:rPr>
        <w:br w:type="page"/>
      </w:r>
    </w:p>
    <w:p w14:paraId="1FC60E04" w14:textId="77777777" w:rsidR="008A35BD" w:rsidRDefault="008A35BD">
      <w:pPr>
        <w:rPr>
          <w:rFonts w:ascii="Calibri" w:hAnsi="Calibri" w:cs="Calibri"/>
        </w:rPr>
        <w:sectPr w:rsidR="008A35BD">
          <w:headerReference w:type="default" r:id="rId9"/>
          <w:footerReference w:type="default" r:id="rId10"/>
          <w:type w:val="continuous"/>
          <w:pgSz w:w="11906" w:h="16838"/>
          <w:pgMar w:top="1418" w:right="1418" w:bottom="907" w:left="1418" w:header="709" w:footer="709" w:gutter="0"/>
          <w:cols w:space="720"/>
          <w:docGrid w:linePitch="360"/>
        </w:sectPr>
      </w:pPr>
    </w:p>
    <w:p w14:paraId="70899322" w14:textId="77777777" w:rsidR="008A35BD" w:rsidRDefault="001C472F">
      <w:pPr>
        <w:pStyle w:val="berschrift1"/>
        <w:rPr>
          <w:rFonts w:ascii="Calibri" w:hAnsi="Calibri" w:cs="Calibri"/>
          <w:i/>
          <w:szCs w:val="28"/>
        </w:rPr>
      </w:pPr>
      <w:bookmarkStart w:id="3" w:name="_Toc522094874"/>
      <w:bookmarkStart w:id="4" w:name="_Toc522094926"/>
      <w:bookmarkStart w:id="5" w:name="_Toc522168322"/>
      <w:bookmarkStart w:id="6" w:name="_Toc522174211"/>
      <w:bookmarkStart w:id="7" w:name="_Toc86995815"/>
      <w:bookmarkStart w:id="8" w:name="_Toc102676257"/>
      <w:r>
        <w:rPr>
          <w:rFonts w:ascii="Calibri" w:hAnsi="Calibri" w:cs="Calibri"/>
          <w:szCs w:val="28"/>
        </w:rPr>
        <w:lastRenderedPageBreak/>
        <w:t>Goal</w:t>
      </w:r>
      <w:bookmarkEnd w:id="3"/>
      <w:bookmarkEnd w:id="4"/>
      <w:bookmarkEnd w:id="5"/>
      <w:bookmarkEnd w:id="6"/>
      <w:bookmarkEnd w:id="7"/>
      <w:bookmarkEnd w:id="8"/>
    </w:p>
    <w:p w14:paraId="77DD0D1A" w14:textId="5DC654FE" w:rsidR="00130DF1" w:rsidRDefault="0046653F" w:rsidP="00231354">
      <w:pPr>
        <w:rPr>
          <w:rFonts w:ascii="Calibri" w:hAnsi="Calibri" w:cs="Calibri"/>
          <w:color w:val="000000" w:themeColor="text1"/>
          <w:lang w:val="en-US"/>
        </w:rPr>
      </w:pPr>
      <w:proofErr w:type="spellStart"/>
      <w:r w:rsidRPr="11EFEA5A">
        <w:rPr>
          <w:rFonts w:ascii="Calibri" w:hAnsi="Calibri" w:cs="Calibri"/>
          <w:color w:val="000000" w:themeColor="text1"/>
          <w:lang w:val="en-US"/>
        </w:rPr>
        <w:t>l</w:t>
      </w:r>
      <w:r w:rsidR="00130DF1" w:rsidRPr="11EFEA5A">
        <w:rPr>
          <w:rFonts w:ascii="Calibri" w:hAnsi="Calibri" w:cs="Calibri"/>
          <w:color w:val="000000" w:themeColor="text1"/>
          <w:lang w:val="en-US"/>
        </w:rPr>
        <w:t>wIP</w:t>
      </w:r>
      <w:proofErr w:type="spellEnd"/>
      <w:r w:rsidR="00130DF1" w:rsidRPr="11EFEA5A">
        <w:rPr>
          <w:rFonts w:ascii="Calibri" w:hAnsi="Calibri" w:cs="Calibri"/>
          <w:color w:val="000000" w:themeColor="text1"/>
          <w:lang w:val="en-US"/>
        </w:rPr>
        <w:t xml:space="preserve"> is a fully functional TCP/IP stack, focusing on consuming as few </w:t>
      </w:r>
      <w:r w:rsidR="00497A71" w:rsidRPr="11EFEA5A">
        <w:rPr>
          <w:rFonts w:ascii="Calibri" w:hAnsi="Calibri" w:cs="Calibri"/>
          <w:color w:val="000000" w:themeColor="text1"/>
          <w:lang w:val="en-US"/>
        </w:rPr>
        <w:t>resources</w:t>
      </w:r>
      <w:r w:rsidR="00130DF1" w:rsidRPr="11EFEA5A">
        <w:rPr>
          <w:rFonts w:ascii="Calibri" w:hAnsi="Calibri" w:cs="Calibri"/>
          <w:color w:val="000000" w:themeColor="text1"/>
          <w:lang w:val="en-US"/>
        </w:rPr>
        <w:t xml:space="preserve"> as possible</w:t>
      </w:r>
      <w:r w:rsidR="008151CC" w:rsidRPr="11EFEA5A">
        <w:rPr>
          <w:rFonts w:ascii="Calibri" w:hAnsi="Calibri" w:cs="Calibri"/>
          <w:color w:val="000000" w:themeColor="text1"/>
          <w:lang w:val="en-US"/>
        </w:rPr>
        <w:t>. It is written In the C programming language and is usable for free.</w:t>
      </w:r>
    </w:p>
    <w:p w14:paraId="7A35593F" w14:textId="32F946B2"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Because of its high efficiency,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is used for example by Intel, Xilinx and Analog Devices in embedded systems</w:t>
      </w:r>
      <w:r w:rsidR="0005291C">
        <w:rPr>
          <w:rFonts w:ascii="Calibri" w:hAnsi="Calibri" w:cs="Calibri"/>
          <w:color w:val="000000" w:themeColor="text1"/>
          <w:lang w:val="en-US"/>
        </w:rPr>
        <w:t xml:space="preserve"> </w:t>
      </w:r>
      <w:r w:rsidR="0005291C">
        <w:rPr>
          <w:rFonts w:ascii="Calibri" w:hAnsi="Calibri" w:cs="Calibri"/>
          <w:color w:val="000000" w:themeColor="text1"/>
          <w:lang w:val="en-US"/>
        </w:rPr>
        <w:fldChar w:fldCharType="begin"/>
      </w:r>
      <w:r w:rsidR="00D47DDC">
        <w:rPr>
          <w:rFonts w:ascii="Calibri" w:hAnsi="Calibri" w:cs="Calibri"/>
          <w:color w:val="000000" w:themeColor="text1"/>
          <w:lang w:val="en-US"/>
        </w:rPr>
        <w:instrText xml:space="preserve"> ADDIN ZOTERO_ITEM CSL_CITATION {"citationID":"15bHYXde","properties":{"formattedCitation":"[1]","plainCitation":"[1]","noteIndex":0},"citationItems":[{"id":1644,"uris":["http://zotero.org/users/local/CN3PbOkW/items/E7TJ4FNM"],"uri":["http://zotero.org/users/local/CN3PbOkW/items/E7TJ4FNM"],"itemData":{"id":1644,"type":"article-journal","abstract":"This document describes how to use the lwIP library to add networking capability to an embedded system and develops these applications: echo server, web server, Trivial File Transfer Protocol (TFTP) server, and receive and transmit throughput tests. Summary Lightweight IP (lwIP) is an open source TCP/IP networking stack for embedded systems. The Xilinx® Software Development Kit (SDK) provides lwIP software customized to run on various Xilinx embedded systems that can be MicroBlaze™ or PowerPC® processor based. The Xilinx SDK provided lwIP software can also be run on ARM®-based Xilinx Zynq®-7000 All Programmable (AP) SoC. The information in this application note applies to MicroBlaze processors and ARM-based Zynq-7000 AP SoC systems. This document describes how to use the lwIP library to add networking capability to an embedded system. In particular, lwIP is utilized to develop these applications: echo server, web server, Trivial File Transfer Protocol (TFTP) server, and receive and transmit throughput tests. You can download the Reference Design Files for this application note from the Xilinx website. For detailed information about the design files, see Reference Design.","language":"en","source":"www.semanticscholar.org","title":"LightWeight IP Application Examples","URL":"https://www.semanticscholar.org/paper/LightWeight-IP-Application-Examples-Sarangi-MacMahon/46a49c7c0430240263f0496a7216fe7f6bf8f60b","author":[{"family":"Sarangi","given":"A."},{"family":"MacMahon","given":"S."},{"family":"Cherukupaly","given":"Upender"}],"accessed":{"date-parts":[["2021",11,5]]},"issued":{"date-parts":[["2014"]]}}}],"schema":"https://github.com/citation-style-language/schema/raw/master/csl-citation.json"} </w:instrText>
      </w:r>
      <w:r w:rsidR="0005291C">
        <w:rPr>
          <w:rFonts w:ascii="Calibri" w:hAnsi="Calibri" w:cs="Calibri"/>
          <w:color w:val="000000" w:themeColor="text1"/>
          <w:lang w:val="en-US"/>
        </w:rPr>
        <w:fldChar w:fldCharType="separate"/>
      </w:r>
      <w:r w:rsidR="0005291C" w:rsidRPr="001362F1">
        <w:rPr>
          <w:rFonts w:ascii="Calibri" w:hAnsi="Calibri" w:cs="Calibri"/>
          <w:lang w:val="en-US"/>
        </w:rPr>
        <w:t>[1]</w:t>
      </w:r>
      <w:r w:rsidR="0005291C">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For example, </w:t>
      </w:r>
      <w:proofErr w:type="spellStart"/>
      <w:r w:rsidR="0046653F">
        <w:rPr>
          <w:rFonts w:ascii="Calibri" w:hAnsi="Calibri" w:cs="Calibri"/>
          <w:color w:val="000000" w:themeColor="text1"/>
          <w:lang w:val="en-US"/>
        </w:rPr>
        <w:t>l</w:t>
      </w:r>
      <w:r w:rsidRPr="00231354">
        <w:rPr>
          <w:rFonts w:ascii="Calibri" w:hAnsi="Calibri" w:cs="Calibri"/>
          <w:color w:val="000000" w:themeColor="text1"/>
          <w:lang w:val="en-US"/>
        </w:rPr>
        <w:t>wIP</w:t>
      </w:r>
      <w:proofErr w:type="spellEnd"/>
      <w:r w:rsidRPr="00231354">
        <w:rPr>
          <w:rFonts w:ascii="Calibri" w:hAnsi="Calibri" w:cs="Calibri"/>
          <w:color w:val="000000" w:themeColor="text1"/>
          <w:lang w:val="en-US"/>
        </w:rPr>
        <w:t xml:space="preserve"> can be used on an ESP8266 </w:t>
      </w:r>
      <w:r w:rsidR="00334E11">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eidzGFN3","properties":{"formattedCitation":"[2]","plainCitation":"[2]","noteIndex":0},"citationItems":[{"id":1606,"uris":["http://zotero.org/users/local/CN3PbOkW/items/HCCUZWPK"],"uri":["http://zotero.org/users/local/CN3PbOkW/items/HCCUZWPK"],"itemData":{"id":1606,"type":"webpage","abstract":"This article will cover implementing a basic HTTP server on top of LwIP for ESP8266 and dive into the implementation of WebSockets.","container-title":"lujji","title":"HTTP server with WebSockets on ESP8266","URL":"http://lujji.github.io/blog/esp-httpd/index.html","author":[{"family":"lujji","given":""}],"accessed":{"date-parts":[["2021",10,15]]}}}],"schema":"https://github.com/citation-style-language/schema/raw/master/csl-citation.json"} </w:instrText>
      </w:r>
      <w:r w:rsidR="00334E11">
        <w:rPr>
          <w:rFonts w:ascii="Calibri" w:hAnsi="Calibri" w:cs="Calibri"/>
          <w:color w:val="000000" w:themeColor="text1"/>
          <w:lang w:val="en-US"/>
        </w:rPr>
        <w:fldChar w:fldCharType="separate"/>
      </w:r>
      <w:r w:rsidR="00334E11" w:rsidRPr="000B640E">
        <w:rPr>
          <w:rFonts w:ascii="Calibri" w:hAnsi="Calibri" w:cs="Calibri"/>
          <w:lang w:val="en-US"/>
        </w:rPr>
        <w:t>[2]</w:t>
      </w:r>
      <w:r w:rsidR="00334E11">
        <w:rPr>
          <w:rFonts w:ascii="Calibri" w:hAnsi="Calibri" w:cs="Calibri"/>
          <w:color w:val="000000" w:themeColor="text1"/>
          <w:lang w:val="en-US"/>
        </w:rPr>
        <w:fldChar w:fldCharType="end"/>
      </w:r>
      <w:r w:rsidR="000B640E">
        <w:rPr>
          <w:rFonts w:ascii="Calibri" w:hAnsi="Calibri" w:cs="Calibri"/>
          <w:color w:val="000000" w:themeColor="text1"/>
          <w:lang w:val="en-US"/>
        </w:rPr>
        <w:t>.</w:t>
      </w:r>
    </w:p>
    <w:p w14:paraId="6BADC51D" w14:textId="37246757"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The goal of this project is to address the architectural deficiencies of patch "#9525 (httpd: add </w:t>
      </w:r>
      <w:r w:rsidRPr="5F1CC4F6">
        <w:rPr>
          <w:rFonts w:ascii="Calibri" w:hAnsi="Calibri" w:cs="Calibri"/>
          <w:color w:val="000000" w:themeColor="text1"/>
          <w:lang w:val="en-US"/>
        </w:rPr>
        <w:t>WebSocket</w:t>
      </w:r>
      <w:r w:rsidRPr="00231354">
        <w:rPr>
          <w:rFonts w:ascii="Calibri" w:hAnsi="Calibri" w:cs="Calibri"/>
          <w:color w:val="000000" w:themeColor="text1"/>
          <w:lang w:val="en-US"/>
        </w:rPr>
        <w:t xml:space="preserve"> support)" </w:t>
      </w:r>
      <w:r w:rsidR="00C4247F">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O1wHIlWz","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C4247F">
        <w:rPr>
          <w:rFonts w:ascii="Calibri" w:hAnsi="Calibri" w:cs="Calibri"/>
          <w:color w:val="000000" w:themeColor="text1"/>
          <w:lang w:val="en-US"/>
        </w:rPr>
        <w:fldChar w:fldCharType="separate"/>
      </w:r>
      <w:r w:rsidR="00334E11" w:rsidRPr="00334E11">
        <w:rPr>
          <w:rFonts w:ascii="Calibri" w:hAnsi="Calibri" w:cs="Calibri"/>
          <w:lang w:val="en-US"/>
        </w:rPr>
        <w:t>[3]</w:t>
      </w:r>
      <w:r w:rsidR="00C4247F">
        <w:rPr>
          <w:rFonts w:ascii="Calibri" w:hAnsi="Calibri" w:cs="Calibri"/>
          <w:color w:val="000000" w:themeColor="text1"/>
          <w:lang w:val="en-US"/>
        </w:rPr>
        <w:fldChar w:fldCharType="end"/>
      </w:r>
      <w:r w:rsidRPr="00231354">
        <w:rPr>
          <w:rFonts w:ascii="Calibri" w:hAnsi="Calibri" w:cs="Calibri"/>
          <w:color w:val="000000" w:themeColor="text1"/>
          <w:lang w:val="en-US"/>
        </w:rPr>
        <w:t xml:space="preserve"> in coordination with the project community. This experimental base is to be improved and brought through the approval process in the open</w:t>
      </w:r>
      <w:r w:rsidR="001508CF" w:rsidRPr="00231354">
        <w:rPr>
          <w:rFonts w:ascii="Calibri" w:hAnsi="Calibri" w:cs="Calibri"/>
          <w:color w:val="000000" w:themeColor="text1"/>
          <w:lang w:val="en-US"/>
        </w:rPr>
        <w:t>-</w:t>
      </w:r>
      <w:r w:rsidRPr="00231354">
        <w:rPr>
          <w:rFonts w:ascii="Calibri" w:hAnsi="Calibri" w:cs="Calibri"/>
          <w:color w:val="000000" w:themeColor="text1"/>
          <w:lang w:val="en-US"/>
        </w:rPr>
        <w:t>source project.</w:t>
      </w:r>
    </w:p>
    <w:p w14:paraId="046FD3DD" w14:textId="12C94F5A" w:rsidR="00231354" w:rsidRPr="00231354"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Furthermore, a demo server is to be designed and implemented in a virtual environment under Windows.</w:t>
      </w:r>
    </w:p>
    <w:p w14:paraId="511F6F2B" w14:textId="2707CAA5" w:rsidR="00EB0D36" w:rsidRDefault="00231354" w:rsidP="00231354">
      <w:pPr>
        <w:rPr>
          <w:rFonts w:ascii="Calibri" w:hAnsi="Calibri" w:cs="Calibri"/>
          <w:color w:val="000000" w:themeColor="text1"/>
          <w:lang w:val="en-US"/>
        </w:rPr>
      </w:pPr>
      <w:r w:rsidRPr="00231354">
        <w:rPr>
          <w:rFonts w:ascii="Calibri" w:hAnsi="Calibri" w:cs="Calibri"/>
          <w:color w:val="000000" w:themeColor="text1"/>
          <w:lang w:val="en-US"/>
        </w:rPr>
        <w:t xml:space="preserve">For demonstration and testing purposes of the features, a GUI-based </w:t>
      </w:r>
      <w:r w:rsidR="00645456">
        <w:rPr>
          <w:rFonts w:ascii="Calibri" w:hAnsi="Calibri" w:cs="Calibri"/>
          <w:color w:val="000000" w:themeColor="text1"/>
          <w:lang w:val="en-US"/>
        </w:rPr>
        <w:t xml:space="preserve">performance </w:t>
      </w:r>
      <w:r w:rsidRPr="00231354">
        <w:rPr>
          <w:rFonts w:ascii="Calibri" w:hAnsi="Calibri" w:cs="Calibri"/>
          <w:color w:val="000000" w:themeColor="text1"/>
          <w:lang w:val="en-US"/>
        </w:rPr>
        <w:t>test client shall be designed and implemented.</w:t>
      </w:r>
    </w:p>
    <w:p w14:paraId="70F5DDBA" w14:textId="77777777" w:rsidR="00EB0D36" w:rsidRDefault="00EB0D36">
      <w:pPr>
        <w:jc w:val="left"/>
        <w:rPr>
          <w:rFonts w:ascii="Calibri" w:hAnsi="Calibri" w:cs="Calibri"/>
          <w:color w:val="000000" w:themeColor="text1"/>
          <w:lang w:val="en-US"/>
        </w:rPr>
      </w:pPr>
      <w:r>
        <w:rPr>
          <w:rFonts w:ascii="Calibri" w:hAnsi="Calibri" w:cs="Calibri"/>
          <w:color w:val="000000" w:themeColor="text1"/>
          <w:lang w:val="en-US"/>
        </w:rPr>
        <w:br w:type="page"/>
      </w:r>
    </w:p>
    <w:p w14:paraId="586E7F96" w14:textId="77777777" w:rsidR="008A35BD" w:rsidRDefault="001C472F">
      <w:pPr>
        <w:pStyle w:val="berschrift1"/>
        <w:rPr>
          <w:rFonts w:ascii="Calibri" w:hAnsi="Calibri" w:cs="Calibri"/>
          <w:szCs w:val="28"/>
        </w:rPr>
      </w:pPr>
      <w:bookmarkStart w:id="9" w:name="_Toc522094875"/>
      <w:bookmarkStart w:id="10" w:name="_Toc522094927"/>
      <w:bookmarkStart w:id="11" w:name="_Toc522168323"/>
      <w:bookmarkStart w:id="12" w:name="_Toc522174212"/>
      <w:bookmarkStart w:id="13" w:name="_Toc86995816"/>
      <w:bookmarkStart w:id="14" w:name="_Toc102676258"/>
      <w:proofErr w:type="spellStart"/>
      <w:r>
        <w:rPr>
          <w:rFonts w:ascii="Calibri" w:hAnsi="Calibri" w:cs="Calibri"/>
          <w:szCs w:val="28"/>
        </w:rPr>
        <w:lastRenderedPageBreak/>
        <w:t>Product</w:t>
      </w:r>
      <w:proofErr w:type="spellEnd"/>
      <w:r>
        <w:rPr>
          <w:rFonts w:ascii="Calibri" w:hAnsi="Calibri" w:cs="Calibri"/>
          <w:szCs w:val="28"/>
        </w:rPr>
        <w:t xml:space="preserve"> Environment</w:t>
      </w:r>
      <w:bookmarkEnd w:id="9"/>
      <w:bookmarkEnd w:id="10"/>
      <w:bookmarkEnd w:id="11"/>
      <w:bookmarkEnd w:id="12"/>
      <w:bookmarkEnd w:id="13"/>
      <w:bookmarkEnd w:id="14"/>
    </w:p>
    <w:p w14:paraId="59B8E34C" w14:textId="01D5B57C" w:rsidR="00940F80" w:rsidRPr="00C3054E" w:rsidRDefault="00E2568F" w:rsidP="00C3054E">
      <w:pPr>
        <w:rPr>
          <w:rFonts w:ascii="Calibri" w:hAnsi="Calibri" w:cs="Calibri"/>
          <w:color w:val="000000" w:themeColor="text1"/>
          <w:lang w:val="en-US"/>
        </w:rPr>
      </w:pPr>
      <w:bookmarkStart w:id="15" w:name="_Hlk522167040"/>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is used in embedded systems that act as web servers. The client makes a communication request to the web server and </w:t>
      </w:r>
      <w:proofErr w:type="spellStart"/>
      <w:r w:rsidRPr="00E2568F">
        <w:rPr>
          <w:rFonts w:ascii="Calibri" w:hAnsi="Calibri" w:cs="Calibri"/>
          <w:color w:val="000000" w:themeColor="text1"/>
          <w:lang w:val="en-US"/>
        </w:rPr>
        <w:t>lwIP</w:t>
      </w:r>
      <w:proofErr w:type="spellEnd"/>
      <w:r w:rsidRPr="00E2568F">
        <w:rPr>
          <w:rFonts w:ascii="Calibri" w:hAnsi="Calibri" w:cs="Calibri"/>
          <w:color w:val="000000" w:themeColor="text1"/>
          <w:lang w:val="en-US"/>
        </w:rPr>
        <w:t xml:space="preserve"> establishes a connection between the two communication endpoints. </w:t>
      </w:r>
      <w:r w:rsidR="00A163F2" w:rsidRPr="001F764C">
        <w:rPr>
          <w:rFonts w:ascii="Calibri" w:hAnsi="Calibri" w:cs="Calibri"/>
          <w:color w:val="000000" w:themeColor="text1"/>
          <w:lang w:val="en-US"/>
        </w:rPr>
        <w:t>These communication endpoints are also called sockets. Data can be sent and received by both parties. However, this procedure causes delays because the client must first send a request to the server before the web page can be sent to the client</w:t>
      </w:r>
      <w:r w:rsidR="006A2578">
        <w:rPr>
          <w:rFonts w:ascii="Calibri" w:hAnsi="Calibri" w:cs="Calibri"/>
          <w:color w:val="000000" w:themeColor="text1"/>
          <w:lang w:val="en-US"/>
        </w:rPr>
        <w:t xml:space="preserve"> </w:t>
      </w:r>
      <w:r w:rsidR="006A2578">
        <w:rPr>
          <w:rFonts w:ascii="Calibri" w:hAnsi="Calibri" w:cs="Calibri"/>
          <w:color w:val="000000" w:themeColor="text1"/>
          <w:lang w:val="en-US"/>
        </w:rPr>
        <w:fldChar w:fldCharType="begin"/>
      </w:r>
      <w:r w:rsidR="006A2578">
        <w:rPr>
          <w:rFonts w:ascii="Calibri" w:hAnsi="Calibri" w:cs="Calibri"/>
          <w:color w:val="000000" w:themeColor="text1"/>
          <w:lang w:val="en-US"/>
        </w:rPr>
        <w:instrText xml:space="preserve"> ADDIN ZOTERO_ITEM CSL_CITATION {"citationID":"1CfWg3c8","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6A2578">
        <w:rPr>
          <w:rFonts w:ascii="Calibri" w:hAnsi="Calibri" w:cs="Calibri"/>
          <w:color w:val="000000" w:themeColor="text1"/>
          <w:lang w:val="en-US"/>
        </w:rPr>
        <w:fldChar w:fldCharType="separate"/>
      </w:r>
      <w:r w:rsidR="006A2578" w:rsidRPr="006A2578">
        <w:rPr>
          <w:rFonts w:ascii="Calibri" w:hAnsi="Calibri" w:cs="Calibri"/>
          <w:lang w:val="en-US"/>
        </w:rPr>
        <w:t>[4]</w:t>
      </w:r>
      <w:r w:rsidR="006A2578">
        <w:rPr>
          <w:rFonts w:ascii="Calibri" w:hAnsi="Calibri" w:cs="Calibri"/>
          <w:color w:val="000000" w:themeColor="text1"/>
          <w:lang w:val="en-US"/>
        </w:rPr>
        <w:fldChar w:fldCharType="end"/>
      </w:r>
      <w:r w:rsidR="00A163F2" w:rsidRPr="001F764C">
        <w:rPr>
          <w:rFonts w:ascii="Calibri" w:hAnsi="Calibri" w:cs="Calibri"/>
          <w:color w:val="000000" w:themeColor="text1"/>
          <w:lang w:val="en-US"/>
        </w:rPr>
        <w:t>.</w:t>
      </w:r>
      <w:r w:rsidR="00C3054E" w:rsidRPr="00C3054E">
        <w:rPr>
          <w:rFonts w:ascii="Calibri" w:hAnsi="Calibri" w:cs="Calibri"/>
          <w:color w:val="000000" w:themeColor="text1"/>
          <w:lang w:val="en-US"/>
        </w:rPr>
        <w:t xml:space="preserve"> </w:t>
      </w:r>
      <w:r w:rsidR="00301C55" w:rsidRPr="00301C55">
        <w:rPr>
          <w:rFonts w:ascii="Calibri" w:hAnsi="Calibri" w:cs="Calibri"/>
          <w:color w:val="000000" w:themeColor="text1"/>
          <w:lang w:val="en-US"/>
        </w:rPr>
        <w:t>The basic functionality can be seen in figure 1.</w:t>
      </w:r>
    </w:p>
    <w:p w14:paraId="06E629CC" w14:textId="77777777" w:rsidR="00C3054E" w:rsidRDefault="00C3054E" w:rsidP="00C3054E">
      <w:pPr>
        <w:keepNext/>
      </w:pPr>
      <w:r>
        <w:rPr>
          <w:rFonts w:ascii="Calibri" w:hAnsi="Calibri" w:cs="Calibri"/>
          <w:noProof/>
          <w:color w:val="000000" w:themeColor="text1"/>
        </w:rPr>
        <w:drawing>
          <wp:inline distT="0" distB="0" distL="0" distR="0" wp14:anchorId="49A02B1C" wp14:editId="20F1E967">
            <wp:extent cx="5756982" cy="1007321"/>
            <wp:effectExtent l="0" t="0" r="0" b="254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35869" b="32980"/>
                    <a:stretch/>
                  </pic:blipFill>
                  <pic:spPr bwMode="auto">
                    <a:xfrm>
                      <a:off x="0" y="0"/>
                      <a:ext cx="5757545" cy="1007420"/>
                    </a:xfrm>
                    <a:prstGeom prst="rect">
                      <a:avLst/>
                    </a:prstGeom>
                    <a:noFill/>
                    <a:ln>
                      <a:noFill/>
                    </a:ln>
                    <a:extLst>
                      <a:ext uri="{53640926-AAD7-44D8-BBD7-CCE9431645EC}">
                        <a14:shadowObscured xmlns:a14="http://schemas.microsoft.com/office/drawing/2010/main"/>
                      </a:ext>
                    </a:extLst>
                  </pic:spPr>
                </pic:pic>
              </a:graphicData>
            </a:graphic>
          </wp:inline>
        </w:drawing>
      </w:r>
    </w:p>
    <w:p w14:paraId="62D2AF49" w14:textId="318303B8" w:rsidR="00CA1E69" w:rsidRPr="00094F9F" w:rsidRDefault="00C3054E" w:rsidP="00301C55">
      <w:pPr>
        <w:pStyle w:val="Beschriftung"/>
        <w:rPr>
          <w:rFonts w:ascii="Calibri" w:hAnsi="Calibri" w:cs="Calibri"/>
          <w:color w:val="000000" w:themeColor="text1"/>
          <w:lang w:val="en-US"/>
        </w:rPr>
      </w:pPr>
      <w:r w:rsidRPr="00094F9F">
        <w:rPr>
          <w:lang w:val="en-US"/>
        </w:rPr>
        <w:t xml:space="preserve">Figure </w:t>
      </w:r>
      <w:r w:rsidR="005157CD">
        <w:fldChar w:fldCharType="begin"/>
      </w:r>
      <w:r w:rsidR="005157CD" w:rsidRPr="00094F9F">
        <w:rPr>
          <w:lang w:val="en-US"/>
        </w:rPr>
        <w:instrText xml:space="preserve"> SEQ Figure \* ARABIC </w:instrText>
      </w:r>
      <w:r w:rsidR="005157CD">
        <w:fldChar w:fldCharType="separate"/>
      </w:r>
      <w:r w:rsidR="008B60F3">
        <w:rPr>
          <w:noProof/>
          <w:lang w:val="en-US"/>
        </w:rPr>
        <w:t>1</w:t>
      </w:r>
      <w:r w:rsidR="005157CD">
        <w:rPr>
          <w:noProof/>
        </w:rPr>
        <w:fldChar w:fldCharType="end"/>
      </w:r>
      <w:r w:rsidRPr="00094F9F">
        <w:rPr>
          <w:lang w:val="en-US"/>
        </w:rPr>
        <w:t xml:space="preserve">. </w:t>
      </w:r>
      <w:proofErr w:type="spellStart"/>
      <w:r w:rsidRPr="00094F9F">
        <w:rPr>
          <w:lang w:val="en-US"/>
        </w:rPr>
        <w:t>lwIP</w:t>
      </w:r>
      <w:proofErr w:type="spellEnd"/>
      <w:r w:rsidRPr="00094F9F">
        <w:rPr>
          <w:lang w:val="en-US"/>
        </w:rPr>
        <w:t xml:space="preserve"> basic functionality</w:t>
      </w:r>
      <w:r w:rsidR="00C4247F" w:rsidRPr="00094F9F">
        <w:rPr>
          <w:lang w:val="en-US"/>
        </w:rPr>
        <w:t>.</w:t>
      </w:r>
    </w:p>
    <w:p w14:paraId="432505FC" w14:textId="0B22C6CE" w:rsidR="00815D03" w:rsidRP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 xml:space="preserve">Building on this, </w:t>
      </w:r>
      <w:r w:rsidRPr="21D9F01B">
        <w:rPr>
          <w:rFonts w:ascii="Calibri" w:hAnsi="Calibri" w:cs="Calibri"/>
          <w:color w:val="000000" w:themeColor="text1"/>
          <w:lang w:val="en-US"/>
        </w:rPr>
        <w:t>WebSocket's</w:t>
      </w:r>
      <w:r w:rsidRPr="00815D03">
        <w:rPr>
          <w:rFonts w:ascii="Calibri" w:hAnsi="Calibri" w:cs="Calibri"/>
          <w:color w:val="000000" w:themeColor="text1"/>
          <w:lang w:val="en-US"/>
        </w:rPr>
        <w:t xml:space="preserve"> extend this connection and make it bidirectional. Data can be sent and received between the sockets simultaneously. A client gets the web page immediately when it opens a connection to the server. </w:t>
      </w:r>
    </w:p>
    <w:p w14:paraId="7E636D55" w14:textId="1E971472" w:rsidR="00815D03" w:rsidRDefault="00815D03" w:rsidP="00815D03">
      <w:pPr>
        <w:rPr>
          <w:rFonts w:ascii="Calibri" w:hAnsi="Calibri" w:cs="Calibri"/>
          <w:color w:val="000000" w:themeColor="text1"/>
          <w:lang w:val="en-US"/>
        </w:rPr>
      </w:pPr>
      <w:r w:rsidRPr="00815D03">
        <w:rPr>
          <w:rFonts w:ascii="Calibri" w:hAnsi="Calibri" w:cs="Calibri"/>
          <w:color w:val="000000" w:themeColor="text1"/>
          <w:lang w:val="en-US"/>
        </w:rPr>
        <w:t>The connection between the server and the client remains open. Thus, the server can send information to the client without</w:t>
      </w:r>
      <w:r w:rsidR="00C54DA6">
        <w:rPr>
          <w:rFonts w:ascii="Calibri" w:hAnsi="Calibri" w:cs="Calibri"/>
          <w:color w:val="000000" w:themeColor="text1"/>
          <w:lang w:val="en-US"/>
        </w:rPr>
        <w:t xml:space="preserve"> the client needing to</w:t>
      </w:r>
      <w:r w:rsidRPr="00815D03">
        <w:rPr>
          <w:rFonts w:ascii="Calibri" w:hAnsi="Calibri" w:cs="Calibri"/>
          <w:color w:val="000000" w:themeColor="text1"/>
          <w:lang w:val="en-US"/>
        </w:rPr>
        <w:t xml:space="preserve"> request </w:t>
      </w:r>
      <w:r w:rsidR="00C54DA6">
        <w:rPr>
          <w:rFonts w:ascii="Calibri" w:hAnsi="Calibri" w:cs="Calibri"/>
          <w:color w:val="000000" w:themeColor="text1"/>
          <w:lang w:val="en-US"/>
        </w:rPr>
        <w:t>it</w:t>
      </w:r>
      <w:r w:rsidR="006C692D">
        <w:rPr>
          <w:rFonts w:ascii="Calibri" w:hAnsi="Calibri" w:cs="Calibri"/>
          <w:color w:val="000000" w:themeColor="text1"/>
          <w:lang w:val="en-US"/>
        </w:rPr>
        <w:t xml:space="preserve"> </w:t>
      </w:r>
      <w:r w:rsidR="00263B49">
        <w:rPr>
          <w:rFonts w:ascii="Calibri" w:hAnsi="Calibri" w:cs="Calibri"/>
          <w:color w:val="000000" w:themeColor="text1"/>
          <w:lang w:val="en-US"/>
        </w:rPr>
        <w:fldChar w:fldCharType="begin"/>
      </w:r>
      <w:r w:rsidR="00334E11">
        <w:rPr>
          <w:rFonts w:ascii="Calibri" w:hAnsi="Calibri" w:cs="Calibri"/>
          <w:color w:val="000000" w:themeColor="text1"/>
          <w:lang w:val="en-US"/>
        </w:rPr>
        <w:instrText xml:space="preserve"> ADDIN ZOTERO_ITEM CSL_CITATION {"citationID":"w14BeFdL","properties":{"formattedCitation":"[4]","plainCitation":"[4]","noteIndex":0},"citationItems":[{"id":1600,"uris":["http://zotero.org/users/local/CN3PbOkW/items/Z6BQU7Q8"],"uri":["http://zotero.org/users/local/CN3PbOkW/items/Z6BQU7Q8"],"itemData":{"id":1600,"type":"webpage","abstract":"Mithilfe von WebSocket kann eine direkte Kommunikation zwischen Client und Server stattfinden. Das Protokoll ermöglicht einen schnellen Datentransfer.","container-title":"IONOS Digitalguide","language":"de","title":"Was ist WebSocket?","URL":"https://www.ionos.de/digitalguide/websites/web-entwicklung/was-ist-websocket/","accessed":{"date-parts":[["2021",10,15]]},"issued":{"date-parts":[["2020",3,16]]}}}],"schema":"https://github.com/citation-style-language/schema/raw/master/csl-citation.json"} </w:instrText>
      </w:r>
      <w:r w:rsidR="00263B49">
        <w:rPr>
          <w:rFonts w:ascii="Calibri" w:hAnsi="Calibri" w:cs="Calibri"/>
          <w:color w:val="000000" w:themeColor="text1"/>
          <w:lang w:val="en-US"/>
        </w:rPr>
        <w:fldChar w:fldCharType="separate"/>
      </w:r>
      <w:r w:rsidR="00334E11" w:rsidRPr="000B640E">
        <w:rPr>
          <w:rFonts w:ascii="Calibri" w:hAnsi="Calibri" w:cs="Calibri"/>
          <w:lang w:val="en-US"/>
        </w:rPr>
        <w:t>[4]</w:t>
      </w:r>
      <w:r w:rsidR="00263B49">
        <w:rPr>
          <w:rFonts w:ascii="Calibri" w:hAnsi="Calibri" w:cs="Calibri"/>
          <w:color w:val="000000" w:themeColor="text1"/>
          <w:lang w:val="en-US"/>
        </w:rPr>
        <w:fldChar w:fldCharType="end"/>
      </w:r>
      <w:r w:rsidR="006C692D" w:rsidRPr="006C692D">
        <w:rPr>
          <w:rFonts w:ascii="Calibri" w:hAnsi="Calibri" w:cs="Calibri"/>
          <w:color w:val="000000" w:themeColor="text1"/>
          <w:lang w:val="en-US"/>
        </w:rPr>
        <w:t>.</w:t>
      </w:r>
      <w:r w:rsidRPr="00815D03">
        <w:rPr>
          <w:rFonts w:ascii="Calibri" w:hAnsi="Calibri" w:cs="Calibri"/>
          <w:color w:val="000000" w:themeColor="text1"/>
          <w:lang w:val="en-US"/>
        </w:rPr>
        <w:t xml:space="preserve"> </w:t>
      </w:r>
      <w:r w:rsidRPr="006C692D">
        <w:rPr>
          <w:rFonts w:ascii="Calibri" w:hAnsi="Calibri" w:cs="Calibri"/>
          <w:color w:val="000000" w:themeColor="text1"/>
          <w:lang w:val="en-US"/>
        </w:rPr>
        <w:t xml:space="preserve">This process can be seen in figure </w:t>
      </w:r>
      <w:r w:rsidR="006A2578">
        <w:rPr>
          <w:rFonts w:ascii="Calibri" w:hAnsi="Calibri" w:cs="Calibri"/>
          <w:color w:val="000000" w:themeColor="text1"/>
          <w:lang w:val="en-US"/>
        </w:rPr>
        <w:t>2</w:t>
      </w:r>
      <w:r w:rsidR="006C692D" w:rsidRPr="006C692D">
        <w:rPr>
          <w:rFonts w:ascii="Calibri" w:hAnsi="Calibri" w:cs="Calibri"/>
          <w:color w:val="000000" w:themeColor="text1"/>
          <w:lang w:val="en-US"/>
        </w:rPr>
        <w:t>.</w:t>
      </w:r>
    </w:p>
    <w:p w14:paraId="28148782" w14:textId="2884568E" w:rsidR="00B0075A" w:rsidRPr="00E3034B" w:rsidRDefault="006A2578" w:rsidP="00E3034B">
      <w:pPr>
        <w:rPr>
          <w:rFonts w:ascii="Calibri" w:hAnsi="Calibri" w:cs="Calibri"/>
          <w:color w:val="000000" w:themeColor="text1"/>
          <w:lang w:val="en-GB"/>
        </w:rPr>
      </w:pPr>
      <w:r>
        <w:rPr>
          <w:noProof/>
        </w:rPr>
        <w:drawing>
          <wp:inline distT="0" distB="0" distL="0" distR="0" wp14:anchorId="17073B76" wp14:editId="1788CAFA">
            <wp:extent cx="5759450" cy="323977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3239770"/>
                    </a:xfrm>
                    <a:prstGeom prst="rect">
                      <a:avLst/>
                    </a:prstGeom>
                    <a:noFill/>
                    <a:ln>
                      <a:noFill/>
                    </a:ln>
                  </pic:spPr>
                </pic:pic>
              </a:graphicData>
            </a:graphic>
          </wp:inline>
        </w:drawing>
      </w:r>
    </w:p>
    <w:p w14:paraId="369F4F48" w14:textId="7558D976" w:rsidR="00EB0D36" w:rsidRDefault="00B0075A" w:rsidP="00B0075A">
      <w:pPr>
        <w:pStyle w:val="Beschriftung"/>
        <w:rPr>
          <w:lang w:val="en-GB"/>
        </w:rPr>
      </w:pPr>
      <w:r w:rsidRPr="00A7311A">
        <w:rPr>
          <w:lang w:val="en-GB"/>
        </w:rPr>
        <w:t xml:space="preserve">Figure </w:t>
      </w:r>
      <w:r w:rsidR="00A224A4">
        <w:fldChar w:fldCharType="begin"/>
      </w:r>
      <w:r w:rsidR="00A224A4" w:rsidRPr="00A7311A">
        <w:rPr>
          <w:lang w:val="en-GB"/>
        </w:rPr>
        <w:instrText xml:space="preserve"> SEQ Figure \* ARABIC </w:instrText>
      </w:r>
      <w:r w:rsidR="00A224A4">
        <w:fldChar w:fldCharType="separate"/>
      </w:r>
      <w:r w:rsidR="008B60F3">
        <w:rPr>
          <w:noProof/>
          <w:lang w:val="en-GB"/>
        </w:rPr>
        <w:t>2</w:t>
      </w:r>
      <w:r w:rsidR="00A224A4">
        <w:rPr>
          <w:noProof/>
        </w:rPr>
        <w:fldChar w:fldCharType="end"/>
      </w:r>
      <w:r w:rsidRPr="00A7311A">
        <w:rPr>
          <w:lang w:val="en-GB"/>
        </w:rPr>
        <w:t xml:space="preserve">. </w:t>
      </w:r>
      <w:r w:rsidRPr="5F1CC4F6">
        <w:rPr>
          <w:lang w:val="en-GB"/>
        </w:rPr>
        <w:t>WebSocket</w:t>
      </w:r>
      <w:r w:rsidRPr="00A7311A">
        <w:rPr>
          <w:lang w:val="en-GB"/>
        </w:rPr>
        <w:t xml:space="preserve"> Protocol.</w:t>
      </w:r>
    </w:p>
    <w:p w14:paraId="193BB242" w14:textId="77777777" w:rsidR="00EB0D36" w:rsidRDefault="00EB0D36">
      <w:pPr>
        <w:jc w:val="left"/>
        <w:rPr>
          <w:rFonts w:cs="Mangal"/>
          <w:i/>
          <w:iCs/>
          <w:lang w:val="en-GB"/>
        </w:rPr>
      </w:pPr>
      <w:r>
        <w:rPr>
          <w:lang w:val="en-GB"/>
        </w:rPr>
        <w:br w:type="page"/>
      </w:r>
    </w:p>
    <w:p w14:paraId="2BE8AF2B" w14:textId="77777777" w:rsidR="008A35BD" w:rsidRDefault="001C472F">
      <w:pPr>
        <w:pStyle w:val="berschrift1"/>
        <w:rPr>
          <w:rFonts w:ascii="Calibri" w:hAnsi="Calibri" w:cs="Calibri"/>
          <w:color w:val="000000"/>
          <w:szCs w:val="28"/>
        </w:rPr>
      </w:pPr>
      <w:bookmarkStart w:id="16" w:name="_Toc522168324"/>
      <w:bookmarkStart w:id="17" w:name="_Toc522174213"/>
      <w:bookmarkStart w:id="18" w:name="_Toc86995817"/>
      <w:bookmarkStart w:id="19" w:name="_Toc102676259"/>
      <w:bookmarkEnd w:id="15"/>
      <w:proofErr w:type="spellStart"/>
      <w:r>
        <w:rPr>
          <w:rFonts w:ascii="Calibri" w:hAnsi="Calibri" w:cs="Calibri"/>
          <w:szCs w:val="28"/>
        </w:rPr>
        <w:lastRenderedPageBreak/>
        <w:t>Product</w:t>
      </w:r>
      <w:proofErr w:type="spellEnd"/>
      <w:r>
        <w:rPr>
          <w:rFonts w:ascii="Calibri" w:hAnsi="Calibri" w:cs="Calibri"/>
          <w:szCs w:val="28"/>
        </w:rPr>
        <w:t xml:space="preserve"> </w:t>
      </w:r>
      <w:proofErr w:type="spellStart"/>
      <w:r>
        <w:rPr>
          <w:rFonts w:ascii="Calibri" w:hAnsi="Calibri" w:cs="Calibri"/>
          <w:szCs w:val="28"/>
        </w:rPr>
        <w:t>Usage</w:t>
      </w:r>
      <w:bookmarkEnd w:id="16"/>
      <w:bookmarkEnd w:id="17"/>
      <w:bookmarkEnd w:id="18"/>
      <w:bookmarkEnd w:id="19"/>
      <w:proofErr w:type="spellEnd"/>
    </w:p>
    <w:p w14:paraId="20E32EE8" w14:textId="3D377D8F" w:rsidR="008F56DC" w:rsidRPr="00933111" w:rsidRDefault="0059794F">
      <w:pPr>
        <w:rPr>
          <w:rFonts w:ascii="Calibri" w:hAnsi="Calibri" w:cs="Calibri"/>
          <w:lang w:val="en-US"/>
        </w:rPr>
      </w:pPr>
      <w:r w:rsidRPr="0059794F">
        <w:rPr>
          <w:rFonts w:ascii="Calibri" w:hAnsi="Calibri" w:cs="Calibri"/>
          <w:lang w:val="en-US"/>
        </w:rPr>
        <w:t xml:space="preserve">The users are looking for a stable, established TCP/IP stack, which is continuously developed further. </w:t>
      </w:r>
      <w:proofErr w:type="spellStart"/>
      <w:r w:rsidRPr="0059794F">
        <w:rPr>
          <w:rFonts w:ascii="Calibri" w:hAnsi="Calibri" w:cs="Calibri"/>
          <w:lang w:val="en-US"/>
        </w:rPr>
        <w:t>lwIP</w:t>
      </w:r>
      <w:proofErr w:type="spellEnd"/>
      <w:r w:rsidRPr="0059794F">
        <w:rPr>
          <w:rFonts w:ascii="Calibri" w:hAnsi="Calibri" w:cs="Calibri"/>
          <w:lang w:val="en-US"/>
        </w:rPr>
        <w:t xml:space="preserve"> fulfills these conditions. So far, however, </w:t>
      </w:r>
      <w:proofErr w:type="spellStart"/>
      <w:r w:rsidRPr="0059794F">
        <w:rPr>
          <w:rFonts w:ascii="Calibri" w:hAnsi="Calibri" w:cs="Calibri"/>
          <w:lang w:val="en-US"/>
        </w:rPr>
        <w:t>lwIP</w:t>
      </w:r>
      <w:proofErr w:type="spellEnd"/>
      <w:r w:rsidRPr="0059794F">
        <w:rPr>
          <w:rFonts w:ascii="Calibri" w:hAnsi="Calibri" w:cs="Calibri"/>
          <w:lang w:val="en-US"/>
        </w:rPr>
        <w:t xml:space="preserve"> does not support </w:t>
      </w:r>
      <w:r w:rsidRPr="709217B3">
        <w:rPr>
          <w:rFonts w:ascii="Calibri" w:hAnsi="Calibri" w:cs="Calibri"/>
          <w:lang w:val="en-US"/>
        </w:rPr>
        <w:t>WebSocket's</w:t>
      </w:r>
      <w:r w:rsidRPr="0059794F">
        <w:rPr>
          <w:rFonts w:ascii="Calibri" w:hAnsi="Calibri" w:cs="Calibri"/>
          <w:lang w:val="en-US"/>
        </w:rPr>
        <w:t xml:space="preserve">, which is why </w:t>
      </w:r>
      <w:r w:rsidRPr="60577A6A">
        <w:rPr>
          <w:rFonts w:ascii="Calibri" w:hAnsi="Calibri" w:cs="Calibri"/>
          <w:lang w:val="en-US"/>
        </w:rPr>
        <w:t>WebSocket</w:t>
      </w:r>
      <w:r w:rsidRPr="0059794F">
        <w:rPr>
          <w:rFonts w:ascii="Calibri" w:hAnsi="Calibri" w:cs="Calibri"/>
          <w:lang w:val="en-US"/>
        </w:rPr>
        <w:t xml:space="preserve"> support is to be added in this project</w:t>
      </w:r>
      <w:r w:rsidR="00E63FC7">
        <w:rPr>
          <w:rFonts w:ascii="Calibri" w:hAnsi="Calibri" w:cs="Calibri"/>
          <w:lang w:val="en-US"/>
        </w:rPr>
        <w:t xml:space="preserve"> </w:t>
      </w:r>
      <w:r w:rsidR="006D70B0">
        <w:rPr>
          <w:rFonts w:ascii="Calibri" w:hAnsi="Calibri" w:cs="Calibri"/>
          <w:lang w:val="en-US"/>
        </w:rPr>
        <w:fldChar w:fldCharType="begin"/>
      </w:r>
      <w:r w:rsidR="00510AE0">
        <w:rPr>
          <w:rFonts w:ascii="Calibri" w:hAnsi="Calibri" w:cs="Calibri"/>
          <w:lang w:val="en-US"/>
        </w:rPr>
        <w:instrText xml:space="preserve"> ADDIN ZOTERO_ITEM CSL_CITATION {"citationID":"sLSfeOdr","properties":{"formattedCitation":"[3]","plainCitation":"[3]","noteIndex":0},"citationItems":[{"id":1646,"uris":["http://zotero.org/users/local/CN3PbOkW/items/S5TYR7MC"],"uri":["http://zotero.org/users/local/CN3PbOkW/items/S5TYR7MC"],"itemData":{"id":1646,"type":"webpage","title":"lwIP - A Lightweight TCP/IP stack - Patches: patch #9525, httpd: add Websocket support [Savannah]","URL":"https://savannah.nongnu.org/patch/?9525","author":[{"family":"Kapanen","given":"Sakari"}],"accessed":{"date-parts":[["2021",11,5]]},"issued":{"date-parts":[["2017",12,21]]}}}],"schema":"https://github.com/citation-style-language/schema/raw/master/csl-citation.json"} </w:instrText>
      </w:r>
      <w:r w:rsidR="006D70B0">
        <w:rPr>
          <w:rFonts w:ascii="Calibri" w:hAnsi="Calibri" w:cs="Calibri"/>
          <w:lang w:val="en-US"/>
        </w:rPr>
        <w:fldChar w:fldCharType="separate"/>
      </w:r>
      <w:r w:rsidR="00510AE0" w:rsidRPr="00510AE0">
        <w:rPr>
          <w:rFonts w:ascii="Calibri" w:hAnsi="Calibri" w:cs="Calibri"/>
          <w:lang w:val="en-US"/>
        </w:rPr>
        <w:t>[3]</w:t>
      </w:r>
      <w:r w:rsidR="006D70B0">
        <w:rPr>
          <w:rFonts w:ascii="Calibri" w:hAnsi="Calibri" w:cs="Calibri"/>
          <w:lang w:val="en-US"/>
        </w:rPr>
        <w:fldChar w:fldCharType="end"/>
      </w:r>
      <w:r w:rsidRPr="0059794F">
        <w:rPr>
          <w:rFonts w:ascii="Calibri" w:hAnsi="Calibri" w:cs="Calibri"/>
          <w:lang w:val="en-US"/>
        </w:rPr>
        <w:t xml:space="preserve">. </w:t>
      </w:r>
      <w:r w:rsidR="00933111" w:rsidRPr="00027852">
        <w:rPr>
          <w:rFonts w:ascii="Calibri" w:hAnsi="Calibri" w:cs="Calibri"/>
          <w:lang w:val="en-US"/>
        </w:rPr>
        <w:t xml:space="preserve">For this purpose, the documentation of </w:t>
      </w:r>
      <w:proofErr w:type="spellStart"/>
      <w:r w:rsidR="00933111" w:rsidRPr="00027852">
        <w:rPr>
          <w:rFonts w:ascii="Calibri" w:hAnsi="Calibri" w:cs="Calibri"/>
          <w:lang w:val="en-US"/>
        </w:rPr>
        <w:t>lwIP</w:t>
      </w:r>
      <w:proofErr w:type="spellEnd"/>
      <w:r w:rsidR="00933111" w:rsidRPr="00027852">
        <w:rPr>
          <w:rFonts w:ascii="Calibri" w:hAnsi="Calibri" w:cs="Calibri"/>
          <w:lang w:val="en-US"/>
        </w:rPr>
        <w:t xml:space="preserve"> is supplemented with instructions on the use of </w:t>
      </w:r>
      <w:r w:rsidR="00933111" w:rsidRPr="60577A6A">
        <w:rPr>
          <w:rFonts w:ascii="Calibri" w:hAnsi="Calibri" w:cs="Calibri"/>
          <w:lang w:val="en-US"/>
        </w:rPr>
        <w:t>WebSocket's</w:t>
      </w:r>
      <w:r w:rsidR="00933111" w:rsidRPr="00027852">
        <w:rPr>
          <w:rFonts w:ascii="Calibri" w:hAnsi="Calibri" w:cs="Calibri"/>
          <w:lang w:val="en-US"/>
        </w:rPr>
        <w:t xml:space="preserve"> and code examples. The user can set up a demo server running a rudimentary HTTP server whose communication is realized using a </w:t>
      </w:r>
      <w:r w:rsidR="00933111" w:rsidRPr="60577A6A">
        <w:rPr>
          <w:rFonts w:ascii="Calibri" w:hAnsi="Calibri" w:cs="Calibri"/>
          <w:lang w:val="en-US"/>
        </w:rPr>
        <w:t>WebSocket.</w:t>
      </w:r>
      <w:r w:rsidR="00933111" w:rsidRPr="00027852">
        <w:rPr>
          <w:rFonts w:ascii="Calibri" w:hAnsi="Calibri" w:cs="Calibri"/>
          <w:lang w:val="en-US"/>
        </w:rPr>
        <w:t xml:space="preserve"> The HTTP server can be accessed through a simple GUI and allows the user to check the features of the HTTP server.</w:t>
      </w:r>
    </w:p>
    <w:p w14:paraId="4D9A9104" w14:textId="08ADFD8B" w:rsidR="0002375B" w:rsidRPr="00404878" w:rsidRDefault="001C472F" w:rsidP="00404878">
      <w:pPr>
        <w:pStyle w:val="berschrift2"/>
      </w:pPr>
      <w:bookmarkStart w:id="20" w:name="_Toc522168325"/>
      <w:bookmarkStart w:id="21" w:name="_Toc522174214"/>
      <w:bookmarkStart w:id="22" w:name="_Toc86995818"/>
      <w:bookmarkStart w:id="23" w:name="_Toc102676260"/>
      <w:r w:rsidRPr="00404878">
        <w:t xml:space="preserve">Business </w:t>
      </w:r>
      <w:proofErr w:type="spellStart"/>
      <w:r w:rsidRPr="00404878">
        <w:t>Processes</w:t>
      </w:r>
      <w:bookmarkEnd w:id="20"/>
      <w:bookmarkEnd w:id="21"/>
      <w:bookmarkEnd w:id="22"/>
      <w:bookmarkEnd w:id="23"/>
      <w:proofErr w:type="spellEnd"/>
    </w:p>
    <w:p w14:paraId="40870369" w14:textId="79454830" w:rsidR="00F9165D" w:rsidRDefault="00B5179E" w:rsidP="00F9165D">
      <w:pPr>
        <w:rPr>
          <w:rFonts w:ascii="Calibri" w:hAnsi="Calibri" w:cs="Calibri"/>
          <w:color w:val="000000" w:themeColor="text1"/>
          <w:lang w:val="en-US"/>
        </w:rPr>
      </w:pPr>
      <w:r w:rsidRPr="00B5179E">
        <w:rPr>
          <w:rFonts w:ascii="Calibri" w:hAnsi="Calibri" w:cs="Calibri"/>
          <w:color w:val="000000" w:themeColor="text1"/>
          <w:lang w:val="en-US"/>
        </w:rPr>
        <w:t xml:space="preserve">This is an </w:t>
      </w:r>
      <w:r w:rsidR="00A224A4" w:rsidRPr="00B5179E">
        <w:rPr>
          <w:rFonts w:ascii="Calibri" w:hAnsi="Calibri" w:cs="Calibri"/>
          <w:color w:val="000000" w:themeColor="text1"/>
          <w:lang w:val="en-US"/>
        </w:rPr>
        <w:t>open-source</w:t>
      </w:r>
      <w:r w:rsidRPr="00B5179E">
        <w:rPr>
          <w:rFonts w:ascii="Calibri" w:hAnsi="Calibri" w:cs="Calibri"/>
          <w:color w:val="000000" w:themeColor="text1"/>
          <w:lang w:val="en-US"/>
        </w:rPr>
        <w:t xml:space="preserve"> project. Accordingly, profit is not the primary interest of this project. The project is developed with the aim to represent a time and cost saving for companies and developers.</w:t>
      </w:r>
    </w:p>
    <w:p w14:paraId="297FF859" w14:textId="3B0E6A9E" w:rsidR="007F70AE" w:rsidRPr="00580B17" w:rsidRDefault="007F70AE" w:rsidP="00404878">
      <w:pPr>
        <w:pStyle w:val="berschrift2"/>
      </w:pPr>
      <w:bookmarkStart w:id="24" w:name="_Toc86995819"/>
      <w:bookmarkStart w:id="25" w:name="_Toc102676261"/>
      <w:r w:rsidRPr="007F70AE">
        <w:t>Use Cases</w:t>
      </w:r>
      <w:bookmarkEnd w:id="24"/>
      <w:bookmarkEnd w:id="25"/>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57318" w:rsidRPr="00157318" w14:paraId="6D6EEF0C"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2C6EE7DE" w14:textId="7B0B324B"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5C1F8B4" w14:textId="2C77ECC9" w:rsidR="00157318" w:rsidRPr="00AF7221" w:rsidRDefault="00157318"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1 </w:t>
            </w:r>
          </w:p>
        </w:tc>
      </w:tr>
      <w:tr w:rsidR="00157318" w:rsidRPr="000E0848" w14:paraId="6EF5C5F6"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53D5A182"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5A1E5B2" w14:textId="7500EBF5" w:rsidR="00157318" w:rsidRPr="00AF7221" w:rsidRDefault="000C0F03" w:rsidP="00157318">
            <w:pPr>
              <w:textAlignment w:val="baseline"/>
              <w:rPr>
                <w:rFonts w:asciiTheme="minorHAnsi" w:hAnsiTheme="minorHAnsi" w:cstheme="minorBidi"/>
                <w:lang w:val="en-US" w:eastAsia="en-US"/>
              </w:rPr>
            </w:pPr>
            <w:r w:rsidRPr="60577A6A">
              <w:rPr>
                <w:rFonts w:asciiTheme="minorHAnsi" w:hAnsiTheme="minorHAnsi" w:cstheme="minorBidi"/>
                <w:lang w:val="en-US" w:eastAsia="en-US"/>
              </w:rPr>
              <w:t>User</w:t>
            </w:r>
            <w:r w:rsidR="00C37854" w:rsidRPr="60577A6A">
              <w:rPr>
                <w:rFonts w:asciiTheme="minorHAnsi" w:hAnsiTheme="minorHAnsi" w:cstheme="minorBidi"/>
                <w:lang w:val="en-US" w:eastAsia="en-US"/>
              </w:rPr>
              <w:t xml:space="preserve"> is developing a CPU and wants to ensure support for TCP/IP and </w:t>
            </w:r>
            <w:r w:rsidR="4A1A542E" w:rsidRPr="60577A6A">
              <w:rPr>
                <w:rFonts w:asciiTheme="minorHAnsi" w:hAnsiTheme="minorHAnsi" w:cstheme="minorBidi"/>
                <w:lang w:val="en-US" w:eastAsia="en-US"/>
              </w:rPr>
              <w:t>WebSocket's</w:t>
            </w:r>
            <w:r w:rsidR="00C37854" w:rsidRPr="60577A6A">
              <w:rPr>
                <w:rFonts w:asciiTheme="minorHAnsi" w:hAnsiTheme="minorHAnsi" w:cstheme="minorBidi"/>
                <w:lang w:val="en-US" w:eastAsia="en-US"/>
              </w:rPr>
              <w:t>.</w:t>
            </w:r>
          </w:p>
        </w:tc>
      </w:tr>
      <w:tr w:rsidR="00157318" w:rsidRPr="000E0848" w14:paraId="4034F020"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65B86893"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E90B321" w14:textId="4B474529" w:rsidR="00157318" w:rsidRPr="00AF7221" w:rsidRDefault="00131070"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57318" w:rsidRPr="000E0848" w14:paraId="76C24CCD"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49ECCE4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CB21452" w14:textId="67D8067E" w:rsidR="00157318" w:rsidRPr="00AF7221" w:rsidRDefault="00F3608F" w:rsidP="00157318">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F41D8B" w:rsidRPr="000E0848" w14:paraId="3481C102"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tcPr>
          <w:p w14:paraId="44529652" w14:textId="6C049740" w:rsidR="00F41D8B" w:rsidRPr="00AF7221" w:rsidRDefault="00F41D8B" w:rsidP="00157318">
            <w:pPr>
              <w:textAlignment w:val="baseline"/>
              <w:rPr>
                <w:rFonts w:asciiTheme="minorHAnsi" w:hAnsiTheme="minorHAnsi" w:cstheme="minorHAnsi"/>
                <w:b/>
                <w:bCs/>
                <w:color w:val="000000"/>
                <w:lang w:val="en-US" w:eastAsia="en-US"/>
              </w:rPr>
            </w:pPr>
            <w:r>
              <w:rPr>
                <w:rFonts w:asciiTheme="minorHAnsi" w:hAnsiTheme="minorHAnsi" w:cstheme="minorHAnsi"/>
                <w:b/>
                <w:bCs/>
                <w:color w:val="000000"/>
                <w:lang w:val="en-US" w:eastAsia="en-US"/>
              </w:rPr>
              <w:t>Primary Course</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0BC1CF2" w14:textId="577529CA" w:rsidR="000C0F03" w:rsidRPr="000C0F03" w:rsidRDefault="000C0F03" w:rsidP="000C0F03">
            <w:pPr>
              <w:pStyle w:val="Listenabsatz"/>
              <w:numPr>
                <w:ilvl w:val="0"/>
                <w:numId w:val="47"/>
              </w:numPr>
              <w:textAlignment w:val="baseline"/>
              <w:rPr>
                <w:rFonts w:asciiTheme="minorHAnsi" w:hAnsiTheme="minorHAnsi" w:cstheme="minorHAnsi"/>
                <w:lang w:val="en-US" w:eastAsia="en-US"/>
              </w:rPr>
            </w:pPr>
            <w:r>
              <w:rPr>
                <w:rFonts w:asciiTheme="minorHAnsi" w:hAnsiTheme="minorHAnsi" w:cstheme="minorHAnsi"/>
                <w:lang w:val="en-US" w:eastAsia="en-US"/>
              </w:rPr>
              <w:t>T</w:t>
            </w:r>
            <w:r w:rsidRPr="000C0F03">
              <w:rPr>
                <w:rFonts w:asciiTheme="minorHAnsi" w:hAnsiTheme="minorHAnsi" w:cstheme="minorHAnsi"/>
                <w:lang w:val="en-US" w:eastAsia="en-US"/>
              </w:rPr>
              <w:t xml:space="preserve">he user enters the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homepage, which is hosted on </w:t>
            </w:r>
            <w:proofErr w:type="spellStart"/>
            <w:proofErr w:type="gramStart"/>
            <w:r w:rsidRPr="000C0F03">
              <w:rPr>
                <w:rFonts w:asciiTheme="minorHAnsi" w:hAnsiTheme="minorHAnsi" w:cstheme="minorHAnsi"/>
                <w:lang w:val="en-US" w:eastAsia="en-US"/>
              </w:rPr>
              <w:t>savannah.nongnu</w:t>
            </w:r>
            <w:proofErr w:type="spellEnd"/>
            <w:proofErr w:type="gramEnd"/>
            <w:r w:rsidRPr="000C0F03">
              <w:rPr>
                <w:rFonts w:asciiTheme="minorHAnsi" w:hAnsiTheme="minorHAnsi" w:cstheme="minorHAnsi"/>
                <w:lang w:val="en-US" w:eastAsia="en-US"/>
              </w:rPr>
              <w:t>.</w:t>
            </w:r>
          </w:p>
          <w:p w14:paraId="1BAF3BE5" w14:textId="71C8E4E9" w:rsidR="000C0F03" w:rsidRPr="000C0F03" w:rsidRDefault="000C0F03" w:rsidP="000C0F03">
            <w:pPr>
              <w:pStyle w:val="Listenabsatz"/>
              <w:numPr>
                <w:ilvl w:val="0"/>
                <w:numId w:val="47"/>
              </w:numPr>
              <w:textAlignment w:val="baseline"/>
              <w:rPr>
                <w:rFonts w:asciiTheme="minorHAnsi" w:hAnsiTheme="minorHAnsi" w:cstheme="minorHAnsi"/>
                <w:lang w:val="en-US" w:eastAsia="en-US"/>
              </w:rPr>
            </w:pPr>
            <w:r>
              <w:rPr>
                <w:rFonts w:asciiTheme="minorHAnsi" w:hAnsiTheme="minorHAnsi" w:cstheme="minorHAnsi"/>
                <w:lang w:val="en-US" w:eastAsia="en-US"/>
              </w:rPr>
              <w:t>T</w:t>
            </w:r>
            <w:r w:rsidRPr="000C0F03">
              <w:rPr>
                <w:rFonts w:asciiTheme="minorHAnsi" w:hAnsiTheme="minorHAnsi" w:cstheme="minorHAnsi"/>
                <w:lang w:val="en-US" w:eastAsia="en-US"/>
              </w:rPr>
              <w:t xml:space="preserve">he user navigates to the releases of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and downloads the one that suits him. 3. the user can successfully install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with the information given in the installation folder.</w:t>
            </w:r>
          </w:p>
          <w:p w14:paraId="2F5D974A" w14:textId="5AF5E33D" w:rsidR="00F41D8B" w:rsidRPr="000C0F03" w:rsidRDefault="000C0F03" w:rsidP="000C0F03">
            <w:pPr>
              <w:pStyle w:val="Listenabsatz"/>
              <w:numPr>
                <w:ilvl w:val="0"/>
                <w:numId w:val="47"/>
              </w:numPr>
              <w:textAlignment w:val="baseline"/>
              <w:rPr>
                <w:rFonts w:asciiTheme="minorHAnsi" w:hAnsiTheme="minorHAnsi" w:cstheme="minorBidi"/>
                <w:lang w:val="en-US" w:eastAsia="en-US"/>
              </w:rPr>
            </w:pPr>
            <w:r w:rsidRPr="60577A6A">
              <w:rPr>
                <w:rFonts w:asciiTheme="minorHAnsi" w:hAnsiTheme="minorHAnsi" w:cstheme="minorBidi"/>
                <w:lang w:val="en-US" w:eastAsia="en-US"/>
              </w:rPr>
              <w:t xml:space="preserve">The user can successfully install </w:t>
            </w:r>
            <w:proofErr w:type="spellStart"/>
            <w:r w:rsidRPr="60577A6A">
              <w:rPr>
                <w:rFonts w:asciiTheme="minorHAnsi" w:hAnsiTheme="minorHAnsi" w:cstheme="minorBidi"/>
                <w:lang w:val="en-US" w:eastAsia="en-US"/>
              </w:rPr>
              <w:t>lwIP</w:t>
            </w:r>
            <w:proofErr w:type="spellEnd"/>
            <w:r w:rsidRPr="60577A6A">
              <w:rPr>
                <w:rFonts w:asciiTheme="minorHAnsi" w:hAnsiTheme="minorHAnsi" w:cstheme="minorBidi"/>
                <w:lang w:val="en-US" w:eastAsia="en-US"/>
              </w:rPr>
              <w:t xml:space="preserve"> with the information given in the installation folder. The </w:t>
            </w:r>
            <w:proofErr w:type="spellStart"/>
            <w:r w:rsidRPr="60577A6A">
              <w:rPr>
                <w:rFonts w:asciiTheme="minorHAnsi" w:hAnsiTheme="minorHAnsi" w:cstheme="minorBidi"/>
                <w:lang w:val="en-US" w:eastAsia="en-US"/>
              </w:rPr>
              <w:t>lwIP</w:t>
            </w:r>
            <w:proofErr w:type="spellEnd"/>
            <w:r w:rsidRPr="60577A6A">
              <w:rPr>
                <w:rFonts w:asciiTheme="minorHAnsi" w:hAnsiTheme="minorHAnsi" w:cstheme="minorBidi"/>
                <w:lang w:val="en-US" w:eastAsia="en-US"/>
              </w:rPr>
              <w:t xml:space="preserve"> installation also contains the code needed to use WebSocket's.</w:t>
            </w:r>
          </w:p>
        </w:tc>
      </w:tr>
      <w:tr w:rsidR="00157318" w:rsidRPr="000E0848" w14:paraId="61E9E127"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17094B76"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AA0B26D" w14:textId="2988CA06" w:rsidR="00157318" w:rsidRPr="00AF7221" w:rsidRDefault="00344F47" w:rsidP="00157318">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CPU of the user.</w:t>
            </w:r>
          </w:p>
        </w:tc>
      </w:tr>
      <w:tr w:rsidR="00157318" w:rsidRPr="00157318" w14:paraId="3CA23FAC"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646F8209" w14:textId="61BAE679" w:rsidR="00157318" w:rsidRPr="00AF7221" w:rsidRDefault="0CA38803" w:rsidP="00157318">
            <w:pPr>
              <w:textAlignment w:val="baseline"/>
              <w:rPr>
                <w:rFonts w:asciiTheme="minorHAnsi" w:hAnsiTheme="minorHAnsi" w:cstheme="minorBidi"/>
                <w:b/>
                <w:color w:val="000000" w:themeColor="text1"/>
                <w:lang w:val="en-US" w:eastAsia="en-US"/>
              </w:rPr>
            </w:pPr>
            <w:r w:rsidRPr="23B70458">
              <w:rPr>
                <w:rFonts w:asciiTheme="minorHAnsi" w:hAnsiTheme="minorHAnsi" w:cstheme="minorBidi"/>
                <w:b/>
                <w:bCs/>
                <w:color w:val="000000" w:themeColor="text1"/>
                <w:lang w:val="en-US" w:eastAsia="en-US"/>
              </w:rPr>
              <w:t xml:space="preserve">Involved </w:t>
            </w:r>
            <w:proofErr w:type="spellStart"/>
            <w:r w:rsidR="000C0F03">
              <w:rPr>
                <w:rFonts w:asciiTheme="minorHAnsi" w:hAnsiTheme="minorHAnsi" w:cstheme="minorBidi"/>
                <w:b/>
                <w:bCs/>
                <w:color w:val="000000" w:themeColor="text1"/>
                <w:lang w:val="en-US" w:eastAsia="en-US"/>
              </w:rPr>
              <w:t>U</w:t>
            </w:r>
            <w:r w:rsidRPr="23B70458">
              <w:rPr>
                <w:rFonts w:asciiTheme="minorHAnsi" w:hAnsiTheme="minorHAnsi" w:cstheme="minorBidi"/>
                <w:b/>
                <w:bCs/>
                <w:color w:val="000000" w:themeColor="text1"/>
                <w:lang w:val="en-US" w:eastAsia="en-US"/>
              </w:rPr>
              <w:t>ers</w:t>
            </w:r>
            <w:proofErr w:type="spellEnd"/>
            <w:r w:rsidRPr="23B70458">
              <w:rPr>
                <w:rFonts w:asciiTheme="minorHAnsi" w:hAnsiTheme="minorHAnsi" w:cstheme="minorBidi"/>
                <w:b/>
                <w:bCs/>
                <w:color w:val="000000" w:themeColor="text1"/>
                <w:lang w:val="en-US" w:eastAsia="en-US"/>
              </w:rPr>
              <w:t>:</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4DC908D" w14:textId="09695506" w:rsidR="00157318" w:rsidRPr="00AF7221" w:rsidRDefault="00077684" w:rsidP="00157318">
            <w:pPr>
              <w:textAlignment w:val="baseline"/>
              <w:rPr>
                <w:rFonts w:asciiTheme="minorHAnsi" w:hAnsiTheme="minorHAnsi" w:cstheme="minorHAnsi"/>
                <w:lang w:eastAsia="en-US"/>
              </w:rPr>
            </w:pPr>
            <w:proofErr w:type="spellStart"/>
            <w:r w:rsidRPr="00AF7221">
              <w:rPr>
                <w:rFonts w:asciiTheme="minorHAnsi" w:hAnsiTheme="minorHAnsi" w:cstheme="minorHAnsi"/>
                <w:lang w:eastAsia="en-US"/>
              </w:rPr>
              <w:t>Role</w:t>
            </w:r>
            <w:proofErr w:type="spellEnd"/>
            <w:r w:rsidRPr="00AF7221">
              <w:rPr>
                <w:rFonts w:asciiTheme="minorHAnsi" w:hAnsiTheme="minorHAnsi" w:cstheme="minorHAnsi"/>
                <w:lang w:eastAsia="en-US"/>
              </w:rPr>
              <w:t xml:space="preserve"> </w:t>
            </w:r>
            <w:proofErr w:type="spellStart"/>
            <w:r w:rsidRPr="00AF7221">
              <w:rPr>
                <w:rFonts w:asciiTheme="minorHAnsi" w:hAnsiTheme="minorHAnsi" w:cstheme="minorHAnsi"/>
                <w:lang w:eastAsia="en-US"/>
              </w:rPr>
              <w:t>name</w:t>
            </w:r>
            <w:proofErr w:type="spellEnd"/>
            <w:r w:rsidRPr="00AF7221">
              <w:rPr>
                <w:rFonts w:asciiTheme="minorHAnsi" w:hAnsiTheme="minorHAnsi" w:cstheme="minorHAnsi"/>
                <w:lang w:eastAsia="en-US"/>
              </w:rPr>
              <w:t xml:space="preserve">: CPU </w:t>
            </w:r>
            <w:proofErr w:type="spellStart"/>
            <w:r w:rsidRPr="00AF7221">
              <w:rPr>
                <w:rFonts w:asciiTheme="minorHAnsi" w:hAnsiTheme="minorHAnsi" w:cstheme="minorHAnsi"/>
                <w:lang w:eastAsia="en-US"/>
              </w:rPr>
              <w:t>developer</w:t>
            </w:r>
            <w:proofErr w:type="spellEnd"/>
          </w:p>
        </w:tc>
      </w:tr>
      <w:tr w:rsidR="00157318" w:rsidRPr="000E0848" w14:paraId="78DD9417" w14:textId="77777777" w:rsidTr="23B70458">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37718A25" w14:textId="77777777" w:rsidR="00157318" w:rsidRPr="00AF7221" w:rsidRDefault="00157318" w:rsidP="00157318">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9CD6D0F" w14:textId="5E4EE8CA" w:rsidR="00157318" w:rsidRPr="00AF7221" w:rsidRDefault="00405B2B" w:rsidP="007B32AD">
            <w:pPr>
              <w:jc w:val="left"/>
              <w:rPr>
                <w:rFonts w:asciiTheme="minorHAnsi" w:hAnsiTheme="minorHAnsi" w:cstheme="minorHAnsi"/>
                <w:lang w:val="en-US" w:eastAsia="en-US"/>
              </w:rPr>
            </w:pPr>
            <w:r w:rsidRPr="00405B2B">
              <w:rPr>
                <w:rFonts w:asciiTheme="minorHAnsi" w:hAnsiTheme="minorHAnsi" w:cstheme="minorHAnsi"/>
                <w:lang w:val="en-US" w:eastAsia="en-US"/>
              </w:rPr>
              <w:t xml:space="preserve">The developer gets the order to extend the functionality of an embedded system with TCP/IP and </w:t>
            </w:r>
            <w:proofErr w:type="spellStart"/>
            <w:r w:rsidRPr="00405B2B">
              <w:rPr>
                <w:rFonts w:asciiTheme="minorHAnsi" w:hAnsiTheme="minorHAnsi" w:cstheme="minorHAnsi"/>
                <w:lang w:val="en-US" w:eastAsia="en-US"/>
              </w:rPr>
              <w:t>websocket</w:t>
            </w:r>
            <w:proofErr w:type="spellEnd"/>
            <w:r w:rsidRPr="00405B2B">
              <w:rPr>
                <w:rFonts w:asciiTheme="minorHAnsi" w:hAnsiTheme="minorHAnsi" w:cstheme="minorHAnsi"/>
                <w:lang w:val="en-US" w:eastAsia="en-US"/>
              </w:rPr>
              <w:t xml:space="preserve"> support.</w:t>
            </w:r>
          </w:p>
        </w:tc>
      </w:tr>
    </w:tbl>
    <w:p w14:paraId="1487946E" w14:textId="23ED7003" w:rsidR="00042D60" w:rsidRDefault="00042D60">
      <w:pPr>
        <w:rPr>
          <w:rFonts w:asciiTheme="minorHAnsi" w:hAnsiTheme="minorHAnsi" w:cstheme="minorHAnsi"/>
          <w:i/>
          <w:color w:val="000000"/>
          <w:lang w:val="en-US"/>
        </w:rPr>
      </w:pPr>
      <w:bookmarkStart w:id="26" w:name="__RefHeading__3060_1721989911"/>
      <w:bookmarkEnd w:id="26"/>
    </w:p>
    <w:p w14:paraId="66EEF549" w14:textId="77777777" w:rsidR="00042D60" w:rsidRDefault="00042D60">
      <w:pPr>
        <w:jc w:val="left"/>
        <w:rPr>
          <w:rFonts w:asciiTheme="minorHAnsi" w:hAnsiTheme="minorHAnsi" w:cstheme="minorHAnsi"/>
          <w:i/>
          <w:color w:val="000000"/>
          <w:lang w:val="en-US"/>
        </w:rPr>
      </w:pPr>
      <w:r>
        <w:rPr>
          <w:rFonts w:asciiTheme="minorHAnsi" w:hAnsiTheme="minorHAnsi" w:cstheme="minorHAnsi"/>
          <w:i/>
          <w:color w:val="000000"/>
          <w:lang w:val="en-US"/>
        </w:rPr>
        <w:br w:type="page"/>
      </w:r>
    </w:p>
    <w:tbl>
      <w:tblPr>
        <w:tblW w:w="807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15"/>
        <w:gridCol w:w="5055"/>
      </w:tblGrid>
      <w:tr w:rsidR="001D768F" w:rsidRPr="00157318" w14:paraId="6F4057C3" w14:textId="77777777" w:rsidTr="00042D60">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09DDCAF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lastRenderedPageBreak/>
              <w:t>Related Business Process:</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1CBF3AD2" w14:textId="2FEC054E" w:rsidR="001D768F" w:rsidRPr="00AF7221" w:rsidRDefault="001D768F"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Prozess</w:t>
            </w:r>
            <w:proofErr w:type="spellEnd"/>
            <w:r w:rsidRPr="00AF7221">
              <w:rPr>
                <w:rFonts w:asciiTheme="minorHAnsi" w:hAnsiTheme="minorHAnsi" w:cstheme="minorHAnsi"/>
                <w:lang w:val="en-US" w:eastAsia="en-US"/>
              </w:rPr>
              <w:t>-ID: UC02</w:t>
            </w:r>
          </w:p>
        </w:tc>
      </w:tr>
      <w:tr w:rsidR="001D768F" w:rsidRPr="000E0848" w14:paraId="43AF26A9" w14:textId="77777777" w:rsidTr="00042D60">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1273CD01"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Use Cases Objective:</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7F8C47E5" w14:textId="79CB5E98" w:rsidR="001D768F" w:rsidRPr="00AF7221" w:rsidRDefault="000C0F03" w:rsidP="007B32AD">
            <w:pPr>
              <w:textAlignment w:val="baseline"/>
              <w:rPr>
                <w:rFonts w:asciiTheme="minorHAnsi" w:hAnsiTheme="minorHAnsi" w:cstheme="minorHAnsi"/>
                <w:lang w:val="en-US" w:eastAsia="en-US"/>
              </w:rPr>
            </w:pPr>
            <w:r>
              <w:rPr>
                <w:rFonts w:asciiTheme="minorHAnsi" w:hAnsiTheme="minorHAnsi" w:cstheme="minorHAnsi"/>
                <w:lang w:val="en-US" w:eastAsia="en-US"/>
              </w:rPr>
              <w:t>User</w:t>
            </w:r>
            <w:r w:rsidR="00412C2A" w:rsidRPr="00AF7221">
              <w:rPr>
                <w:rFonts w:asciiTheme="minorHAnsi" w:hAnsiTheme="minorHAnsi" w:cstheme="minorHAnsi"/>
                <w:lang w:val="en-US" w:eastAsia="en-US"/>
              </w:rPr>
              <w:t xml:space="preserve"> works with microcontrollers (</w:t>
            </w:r>
            <w:proofErr w:type="gramStart"/>
            <w:r w:rsidR="009D68AE" w:rsidRPr="00AF7221">
              <w:rPr>
                <w:rFonts w:asciiTheme="minorHAnsi" w:hAnsiTheme="minorHAnsi" w:cstheme="minorHAnsi"/>
                <w:lang w:val="en-US" w:eastAsia="en-US"/>
              </w:rPr>
              <w:t>e.g.</w:t>
            </w:r>
            <w:proofErr w:type="gramEnd"/>
            <w:r w:rsidR="00412C2A" w:rsidRPr="00AF7221">
              <w:rPr>
                <w:rFonts w:asciiTheme="minorHAnsi" w:hAnsiTheme="minorHAnsi" w:cstheme="minorHAnsi"/>
                <w:lang w:val="en-US" w:eastAsia="en-US"/>
              </w:rPr>
              <w:t xml:space="preserve"> ESP8266) as a hobby and wants to build a TCP/IP stack on top of it.</w:t>
            </w:r>
          </w:p>
        </w:tc>
      </w:tr>
      <w:tr w:rsidR="001D768F" w:rsidRPr="000E0848" w14:paraId="5DDD9D5A" w14:textId="77777777" w:rsidTr="00042D60">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316AEEA6"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System Boundary:</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E521431" w14:textId="1886954D" w:rsidR="001D768F" w:rsidRPr="00AF7221" w:rsidRDefault="00EE247A"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allows the hardware to use TCP/IP.</w:t>
            </w:r>
          </w:p>
        </w:tc>
      </w:tr>
      <w:tr w:rsidR="001D768F" w:rsidRPr="000E0848" w14:paraId="17D91D2A" w14:textId="77777777" w:rsidTr="00042D60">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19EA61C9"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recondition:</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FB61890" w14:textId="5F454981" w:rsidR="001D768F" w:rsidRPr="00AF7221" w:rsidRDefault="00174005"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 xml:space="preserve">The user can find and download </w:t>
            </w: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via a conventional Internet browser. Setting up the software is adequately </w:t>
            </w:r>
            <w:r w:rsidR="009D68AE" w:rsidRPr="00AF7221">
              <w:rPr>
                <w:rFonts w:asciiTheme="minorHAnsi" w:hAnsiTheme="minorHAnsi" w:cstheme="minorHAnsi"/>
                <w:lang w:val="en-US" w:eastAsia="en-US"/>
              </w:rPr>
              <w:t>documented,</w:t>
            </w:r>
            <w:r w:rsidRPr="00AF7221">
              <w:rPr>
                <w:rFonts w:asciiTheme="minorHAnsi" w:hAnsiTheme="minorHAnsi" w:cstheme="minorHAnsi"/>
                <w:lang w:val="en-US" w:eastAsia="en-US"/>
              </w:rPr>
              <w:t xml:space="preserve"> and users can do it themselves.</w:t>
            </w:r>
          </w:p>
        </w:tc>
      </w:tr>
      <w:tr w:rsidR="000C0F03" w:rsidRPr="000E0848" w14:paraId="3A7ADA1D" w14:textId="77777777" w:rsidTr="00042D60">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tcPr>
          <w:p w14:paraId="63B6F54D" w14:textId="1BA61CFE" w:rsidR="000C0F03" w:rsidRPr="00AF7221" w:rsidRDefault="000C0F03" w:rsidP="004D0F5E">
            <w:pPr>
              <w:textAlignment w:val="baseline"/>
              <w:rPr>
                <w:rFonts w:asciiTheme="minorHAnsi" w:hAnsiTheme="minorHAnsi" w:cstheme="minorHAnsi"/>
                <w:b/>
                <w:bCs/>
                <w:color w:val="000000"/>
                <w:lang w:val="en-US" w:eastAsia="en-US"/>
              </w:rPr>
            </w:pPr>
            <w:r>
              <w:rPr>
                <w:rFonts w:asciiTheme="minorHAnsi" w:hAnsiTheme="minorHAnsi" w:cstheme="minorHAnsi"/>
                <w:b/>
                <w:bCs/>
                <w:color w:val="000000"/>
                <w:lang w:val="en-US" w:eastAsia="en-US"/>
              </w:rPr>
              <w:t>Primary Course:</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160E564A" w14:textId="77777777" w:rsidR="000C0F03" w:rsidRPr="000C0F03" w:rsidRDefault="000C0F03" w:rsidP="000C0F03">
            <w:pPr>
              <w:pStyle w:val="Listenabsatz"/>
              <w:numPr>
                <w:ilvl w:val="0"/>
                <w:numId w:val="48"/>
              </w:numPr>
              <w:textAlignment w:val="baseline"/>
              <w:rPr>
                <w:rFonts w:asciiTheme="minorHAnsi" w:hAnsiTheme="minorHAnsi" w:cstheme="minorHAnsi"/>
                <w:lang w:val="en-US" w:eastAsia="en-US"/>
              </w:rPr>
            </w:pPr>
            <w:r>
              <w:rPr>
                <w:rFonts w:asciiTheme="minorHAnsi" w:hAnsiTheme="minorHAnsi" w:cstheme="minorHAnsi"/>
                <w:lang w:val="en-US" w:eastAsia="en-US"/>
              </w:rPr>
              <w:t>T</w:t>
            </w:r>
            <w:r w:rsidRPr="000C0F03">
              <w:rPr>
                <w:rFonts w:asciiTheme="minorHAnsi" w:hAnsiTheme="minorHAnsi" w:cstheme="minorHAnsi"/>
                <w:lang w:val="en-US" w:eastAsia="en-US"/>
              </w:rPr>
              <w:t xml:space="preserve">he user enters the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homepage, which is hosted on </w:t>
            </w:r>
            <w:proofErr w:type="spellStart"/>
            <w:proofErr w:type="gramStart"/>
            <w:r w:rsidRPr="000C0F03">
              <w:rPr>
                <w:rFonts w:asciiTheme="minorHAnsi" w:hAnsiTheme="minorHAnsi" w:cstheme="minorHAnsi"/>
                <w:lang w:val="en-US" w:eastAsia="en-US"/>
              </w:rPr>
              <w:t>savannah.nongnu</w:t>
            </w:r>
            <w:proofErr w:type="spellEnd"/>
            <w:proofErr w:type="gramEnd"/>
            <w:r w:rsidRPr="000C0F03">
              <w:rPr>
                <w:rFonts w:asciiTheme="minorHAnsi" w:hAnsiTheme="minorHAnsi" w:cstheme="minorHAnsi"/>
                <w:lang w:val="en-US" w:eastAsia="en-US"/>
              </w:rPr>
              <w:t>.</w:t>
            </w:r>
          </w:p>
          <w:p w14:paraId="3F1120DC" w14:textId="5DD38DBA" w:rsidR="000C0F03" w:rsidRPr="000C0F03" w:rsidRDefault="000C0F03" w:rsidP="000C0F03">
            <w:pPr>
              <w:pStyle w:val="Listenabsatz"/>
              <w:numPr>
                <w:ilvl w:val="0"/>
                <w:numId w:val="48"/>
              </w:numPr>
              <w:textAlignment w:val="baseline"/>
              <w:rPr>
                <w:rFonts w:asciiTheme="minorHAnsi" w:hAnsiTheme="minorHAnsi" w:cstheme="minorHAnsi"/>
                <w:lang w:val="en-US" w:eastAsia="en-US"/>
              </w:rPr>
            </w:pPr>
            <w:r>
              <w:rPr>
                <w:rFonts w:asciiTheme="minorHAnsi" w:hAnsiTheme="minorHAnsi" w:cstheme="minorHAnsi"/>
                <w:lang w:val="en-US" w:eastAsia="en-US"/>
              </w:rPr>
              <w:t>T</w:t>
            </w:r>
            <w:r w:rsidRPr="000C0F03">
              <w:rPr>
                <w:rFonts w:asciiTheme="minorHAnsi" w:hAnsiTheme="minorHAnsi" w:cstheme="minorHAnsi"/>
                <w:lang w:val="en-US" w:eastAsia="en-US"/>
              </w:rPr>
              <w:t xml:space="preserve">he user navigates to the releases of </w:t>
            </w:r>
            <w:proofErr w:type="spellStart"/>
            <w:r w:rsidRPr="000C0F03">
              <w:rPr>
                <w:rFonts w:asciiTheme="minorHAnsi" w:hAnsiTheme="minorHAnsi" w:cstheme="minorHAnsi"/>
                <w:lang w:val="en-US" w:eastAsia="en-US"/>
              </w:rPr>
              <w:t>lwIP</w:t>
            </w:r>
            <w:proofErr w:type="spellEnd"/>
            <w:r w:rsidRPr="000C0F03">
              <w:rPr>
                <w:rFonts w:asciiTheme="minorHAnsi" w:hAnsiTheme="minorHAnsi" w:cstheme="minorHAnsi"/>
                <w:lang w:val="en-US" w:eastAsia="en-US"/>
              </w:rPr>
              <w:t xml:space="preserve"> and downloads the one that suits him.</w:t>
            </w:r>
          </w:p>
          <w:p w14:paraId="7CED664F" w14:textId="7C59C902" w:rsidR="000C0F03" w:rsidRPr="000C0F03" w:rsidRDefault="000C0F03" w:rsidP="000C0F03">
            <w:pPr>
              <w:pStyle w:val="Listenabsatz"/>
              <w:numPr>
                <w:ilvl w:val="0"/>
                <w:numId w:val="48"/>
              </w:numPr>
              <w:textAlignment w:val="baseline"/>
              <w:rPr>
                <w:rFonts w:asciiTheme="minorHAnsi" w:hAnsiTheme="minorHAnsi" w:cstheme="minorBidi"/>
                <w:lang w:val="en-US" w:eastAsia="en-US"/>
              </w:rPr>
            </w:pPr>
            <w:r w:rsidRPr="60577A6A">
              <w:rPr>
                <w:rFonts w:asciiTheme="minorHAnsi" w:hAnsiTheme="minorHAnsi" w:cstheme="minorBidi"/>
                <w:lang w:val="en-US" w:eastAsia="en-US"/>
              </w:rPr>
              <w:t xml:space="preserve">The user can successfully install </w:t>
            </w:r>
            <w:proofErr w:type="spellStart"/>
            <w:r w:rsidRPr="60577A6A">
              <w:rPr>
                <w:rFonts w:asciiTheme="minorHAnsi" w:hAnsiTheme="minorHAnsi" w:cstheme="minorBidi"/>
                <w:lang w:val="en-US" w:eastAsia="en-US"/>
              </w:rPr>
              <w:t>lwIP</w:t>
            </w:r>
            <w:proofErr w:type="spellEnd"/>
            <w:r w:rsidRPr="60577A6A">
              <w:rPr>
                <w:rFonts w:asciiTheme="minorHAnsi" w:hAnsiTheme="minorHAnsi" w:cstheme="minorBidi"/>
                <w:lang w:val="en-US" w:eastAsia="en-US"/>
              </w:rPr>
              <w:t xml:space="preserve"> with the information given in the installation folder. The </w:t>
            </w:r>
            <w:proofErr w:type="spellStart"/>
            <w:r w:rsidRPr="60577A6A">
              <w:rPr>
                <w:rFonts w:asciiTheme="minorHAnsi" w:hAnsiTheme="minorHAnsi" w:cstheme="minorBidi"/>
                <w:lang w:val="en-US" w:eastAsia="en-US"/>
              </w:rPr>
              <w:t>lwIP</w:t>
            </w:r>
            <w:proofErr w:type="spellEnd"/>
            <w:r w:rsidRPr="60577A6A">
              <w:rPr>
                <w:rFonts w:asciiTheme="minorHAnsi" w:hAnsiTheme="minorHAnsi" w:cstheme="minorBidi"/>
                <w:lang w:val="en-US" w:eastAsia="en-US"/>
              </w:rPr>
              <w:t xml:space="preserve"> installation also contains the code needed to use WebSocket's.</w:t>
            </w:r>
          </w:p>
        </w:tc>
      </w:tr>
      <w:tr w:rsidR="001D768F" w:rsidRPr="000E0848" w14:paraId="2D98DA1B" w14:textId="77777777" w:rsidTr="00042D60">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7F40875B"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Postcondition on success:</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tcPr>
          <w:p w14:paraId="6995A99D" w14:textId="3057EB96" w:rsidR="001D768F" w:rsidRPr="00AF7221" w:rsidRDefault="00B82C71" w:rsidP="004D0F5E">
            <w:pPr>
              <w:textAlignment w:val="baseline"/>
              <w:rPr>
                <w:rFonts w:asciiTheme="minorHAnsi" w:hAnsiTheme="minorHAnsi" w:cstheme="minorHAnsi"/>
                <w:lang w:val="en-US" w:eastAsia="en-US"/>
              </w:rPr>
            </w:pPr>
            <w:proofErr w:type="spellStart"/>
            <w:r w:rsidRPr="00AF7221">
              <w:rPr>
                <w:rFonts w:asciiTheme="minorHAnsi" w:hAnsiTheme="minorHAnsi" w:cstheme="minorHAnsi"/>
                <w:lang w:val="en-US" w:eastAsia="en-US"/>
              </w:rPr>
              <w:t>lwIP</w:t>
            </w:r>
            <w:proofErr w:type="spellEnd"/>
            <w:r w:rsidRPr="00AF7221">
              <w:rPr>
                <w:rFonts w:asciiTheme="minorHAnsi" w:hAnsiTheme="minorHAnsi" w:cstheme="minorHAnsi"/>
                <w:lang w:val="en-US" w:eastAsia="en-US"/>
              </w:rPr>
              <w:t xml:space="preserve"> is executable on the user's microcontroller.</w:t>
            </w:r>
          </w:p>
        </w:tc>
      </w:tr>
      <w:tr w:rsidR="001D768F" w:rsidRPr="00157318" w14:paraId="26DCAFB9" w14:textId="77777777" w:rsidTr="00042D60">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5BF41121" w14:textId="4644B524" w:rsidR="001D768F" w:rsidRPr="00AF7221" w:rsidRDefault="35AB3AC7" w:rsidP="004D0F5E">
            <w:pPr>
              <w:textAlignment w:val="baseline"/>
              <w:rPr>
                <w:rFonts w:asciiTheme="minorHAnsi" w:hAnsiTheme="minorHAnsi" w:cstheme="minorBidi"/>
                <w:lang w:val="en-US" w:eastAsia="en-US"/>
              </w:rPr>
            </w:pPr>
            <w:r w:rsidRPr="23B70458">
              <w:rPr>
                <w:rFonts w:asciiTheme="minorHAnsi" w:hAnsiTheme="minorHAnsi" w:cstheme="minorBidi"/>
                <w:b/>
                <w:bCs/>
                <w:color w:val="000000" w:themeColor="text1"/>
                <w:lang w:val="en-US" w:eastAsia="en-US"/>
              </w:rPr>
              <w:t xml:space="preserve">Involved </w:t>
            </w:r>
            <w:r w:rsidR="000C0F03">
              <w:rPr>
                <w:rFonts w:asciiTheme="minorHAnsi" w:hAnsiTheme="minorHAnsi" w:cstheme="minorBidi"/>
                <w:b/>
                <w:bCs/>
                <w:color w:val="000000" w:themeColor="text1"/>
                <w:lang w:val="en-US" w:eastAsia="en-US"/>
              </w:rPr>
              <w:t>U</w:t>
            </w:r>
            <w:r w:rsidRPr="23B70458">
              <w:rPr>
                <w:rFonts w:asciiTheme="minorHAnsi" w:hAnsiTheme="minorHAnsi" w:cstheme="minorBidi"/>
                <w:b/>
                <w:bCs/>
                <w:color w:val="000000" w:themeColor="text1"/>
                <w:lang w:val="en-US" w:eastAsia="en-US"/>
              </w:rPr>
              <w:t>sers</w:t>
            </w:r>
            <w:r w:rsidR="040BCB60" w:rsidRPr="23B70458">
              <w:rPr>
                <w:rFonts w:asciiTheme="minorHAnsi" w:hAnsiTheme="minorHAnsi" w:cstheme="minorBidi"/>
                <w:b/>
                <w:bCs/>
                <w:color w:val="000000" w:themeColor="text1"/>
                <w:lang w:val="en-US" w:eastAsia="en-US"/>
              </w:rPr>
              <w:t>:</w:t>
            </w:r>
            <w:r w:rsidR="040BCB60" w:rsidRPr="23B70458">
              <w:rPr>
                <w:rFonts w:asciiTheme="minorHAnsi" w:hAnsiTheme="minorHAnsi" w:cstheme="minorBidi"/>
                <w:color w:val="000000" w:themeColor="text1"/>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D41F83A" w14:textId="101031DD" w:rsidR="001D768F" w:rsidRPr="00AF7221" w:rsidRDefault="00ED197D" w:rsidP="004D0F5E">
            <w:pPr>
              <w:textAlignment w:val="baseline"/>
              <w:rPr>
                <w:rFonts w:asciiTheme="minorHAnsi" w:hAnsiTheme="minorHAnsi" w:cstheme="minorHAnsi"/>
                <w:lang w:val="en-US" w:eastAsia="en-US"/>
              </w:rPr>
            </w:pPr>
            <w:r w:rsidRPr="00AF7221">
              <w:rPr>
                <w:rFonts w:asciiTheme="minorHAnsi" w:hAnsiTheme="minorHAnsi" w:cstheme="minorHAnsi"/>
                <w:lang w:val="en-US" w:eastAsia="en-US"/>
              </w:rPr>
              <w:t>Role name: Hobby developer</w:t>
            </w:r>
          </w:p>
        </w:tc>
      </w:tr>
      <w:tr w:rsidR="001D768F" w:rsidRPr="000E0848" w14:paraId="5DC704D3" w14:textId="77777777" w:rsidTr="00042D60">
        <w:tc>
          <w:tcPr>
            <w:tcW w:w="3015" w:type="dxa"/>
            <w:tcBorders>
              <w:top w:val="single" w:sz="6" w:space="0" w:color="000000" w:themeColor="text1"/>
              <w:left w:val="single" w:sz="6" w:space="0" w:color="000000" w:themeColor="text1"/>
              <w:bottom w:val="single" w:sz="6" w:space="0" w:color="000000" w:themeColor="text1"/>
              <w:right w:val="nil"/>
            </w:tcBorders>
            <w:shd w:val="clear" w:color="auto" w:fill="auto"/>
            <w:hideMark/>
          </w:tcPr>
          <w:p w14:paraId="7B4E2033" w14:textId="77777777" w:rsidR="001D768F" w:rsidRPr="00AF7221" w:rsidRDefault="001D768F" w:rsidP="004D0F5E">
            <w:pPr>
              <w:textAlignment w:val="baseline"/>
              <w:rPr>
                <w:rFonts w:asciiTheme="minorHAnsi" w:hAnsiTheme="minorHAnsi" w:cstheme="minorHAnsi"/>
                <w:lang w:val="en-US" w:eastAsia="en-US"/>
              </w:rPr>
            </w:pPr>
            <w:r w:rsidRPr="00AF7221">
              <w:rPr>
                <w:rFonts w:asciiTheme="minorHAnsi" w:hAnsiTheme="minorHAnsi" w:cstheme="minorHAnsi"/>
                <w:b/>
                <w:bCs/>
                <w:color w:val="000000"/>
                <w:lang w:val="en-US" w:eastAsia="en-US"/>
              </w:rPr>
              <w:t>Triggering Event:</w:t>
            </w:r>
            <w:r w:rsidRPr="00AF7221">
              <w:rPr>
                <w:rFonts w:asciiTheme="minorHAnsi" w:hAnsiTheme="minorHAnsi" w:cstheme="minorHAnsi"/>
                <w:color w:val="000000"/>
                <w:lang w:val="en-US" w:eastAsia="en-US"/>
              </w:rPr>
              <w:t> </w:t>
            </w:r>
          </w:p>
        </w:tc>
        <w:tc>
          <w:tcPr>
            <w:tcW w:w="5055"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7F36361D" w14:textId="370424B1" w:rsidR="001D768F" w:rsidRPr="00AF7221" w:rsidRDefault="00405B2B" w:rsidP="004D0F5E">
            <w:pPr>
              <w:textAlignment w:val="baseline"/>
              <w:rPr>
                <w:rFonts w:asciiTheme="minorHAnsi" w:hAnsiTheme="minorHAnsi" w:cstheme="minorBidi"/>
                <w:lang w:val="en-US" w:eastAsia="en-US"/>
              </w:rPr>
            </w:pPr>
            <w:r w:rsidRPr="60577A6A">
              <w:rPr>
                <w:rFonts w:asciiTheme="minorHAnsi" w:hAnsiTheme="minorHAnsi" w:cstheme="minorBidi"/>
                <w:lang w:val="en-US" w:eastAsia="en-US"/>
              </w:rPr>
              <w:t xml:space="preserve">The developer </w:t>
            </w:r>
            <w:r w:rsidR="000C0F03" w:rsidRPr="60577A6A">
              <w:rPr>
                <w:rFonts w:asciiTheme="minorHAnsi" w:hAnsiTheme="minorHAnsi" w:cstheme="minorBidi"/>
                <w:lang w:val="en-US" w:eastAsia="en-US"/>
              </w:rPr>
              <w:t>wants</w:t>
            </w:r>
            <w:r w:rsidRPr="60577A6A">
              <w:rPr>
                <w:rFonts w:asciiTheme="minorHAnsi" w:hAnsiTheme="minorHAnsi" w:cstheme="minorBidi"/>
                <w:lang w:val="en-US" w:eastAsia="en-US"/>
              </w:rPr>
              <w:t xml:space="preserve"> to extend the functionality of an embedded system with TCP/IP and </w:t>
            </w:r>
            <w:r w:rsidR="66C1CD9C" w:rsidRPr="60577A6A">
              <w:rPr>
                <w:rFonts w:asciiTheme="minorHAnsi" w:hAnsiTheme="minorHAnsi" w:cstheme="minorBidi"/>
                <w:lang w:val="en-US" w:eastAsia="en-US"/>
              </w:rPr>
              <w:t>WebSocket</w:t>
            </w:r>
            <w:r w:rsidRPr="60577A6A">
              <w:rPr>
                <w:rFonts w:asciiTheme="minorHAnsi" w:hAnsiTheme="minorHAnsi" w:cstheme="minorBidi"/>
                <w:lang w:val="en-US" w:eastAsia="en-US"/>
              </w:rPr>
              <w:t xml:space="preserve"> support.</w:t>
            </w:r>
          </w:p>
        </w:tc>
      </w:tr>
    </w:tbl>
    <w:p w14:paraId="792188D6" w14:textId="77777777" w:rsidR="00834CE0" w:rsidRDefault="00834CE0" w:rsidP="0011552D">
      <w:pPr>
        <w:jc w:val="left"/>
        <w:rPr>
          <w:rFonts w:ascii="Calibri" w:hAnsi="Calibri" w:cs="Calibri"/>
          <w:color w:val="000000" w:themeColor="text1"/>
          <w:sz w:val="24"/>
          <w:szCs w:val="40"/>
          <w:lang w:val="en-US"/>
        </w:rPr>
      </w:pPr>
      <w:bookmarkStart w:id="27" w:name="_Toc522168329"/>
    </w:p>
    <w:p w14:paraId="7CAA4F13" w14:textId="77777777" w:rsidR="00834CE0" w:rsidRDefault="00834CE0" w:rsidP="0011552D">
      <w:pPr>
        <w:jc w:val="left"/>
        <w:rPr>
          <w:rFonts w:ascii="Calibri" w:hAnsi="Calibri" w:cs="Calibri"/>
          <w:color w:val="000000" w:themeColor="text1"/>
          <w:sz w:val="24"/>
          <w:szCs w:val="40"/>
          <w:lang w:val="en-US"/>
        </w:rPr>
      </w:pPr>
    </w:p>
    <w:p w14:paraId="05E8BB39" w14:textId="22A5CEED" w:rsidR="008A35BD" w:rsidRDefault="001C472F">
      <w:pPr>
        <w:pStyle w:val="berschrift1"/>
        <w:rPr>
          <w:rFonts w:ascii="Calibri" w:hAnsi="Calibri" w:cs="Calibri"/>
          <w:i/>
        </w:rPr>
      </w:pPr>
      <w:bookmarkStart w:id="28" w:name="_Toc522094883"/>
      <w:bookmarkStart w:id="29" w:name="_Toc522094935"/>
      <w:bookmarkStart w:id="30" w:name="_Toc522168335"/>
      <w:bookmarkStart w:id="31" w:name="_Toc522174224"/>
      <w:bookmarkStart w:id="32" w:name="_Toc86995820"/>
      <w:bookmarkStart w:id="33" w:name="_Toc102676262"/>
      <w:bookmarkEnd w:id="27"/>
      <w:r w:rsidRPr="00D71805">
        <w:rPr>
          <w:rFonts w:ascii="Calibri" w:hAnsi="Calibri" w:cs="Calibri"/>
        </w:rPr>
        <w:t xml:space="preserve">Other </w:t>
      </w:r>
      <w:proofErr w:type="spellStart"/>
      <w:r w:rsidRPr="00D71805">
        <w:rPr>
          <w:rFonts w:ascii="Calibri" w:hAnsi="Calibri" w:cs="Calibri"/>
        </w:rPr>
        <w:t>Product</w:t>
      </w:r>
      <w:proofErr w:type="spellEnd"/>
      <w:r w:rsidRPr="00D71805">
        <w:rPr>
          <w:rFonts w:ascii="Calibri" w:hAnsi="Calibri" w:cs="Calibri"/>
        </w:rPr>
        <w:t xml:space="preserve"> </w:t>
      </w:r>
      <w:proofErr w:type="spellStart"/>
      <w:r w:rsidRPr="00D71805">
        <w:rPr>
          <w:rFonts w:ascii="Calibri" w:hAnsi="Calibri" w:cs="Calibri"/>
        </w:rPr>
        <w:t>Characteristics</w:t>
      </w:r>
      <w:bookmarkEnd w:id="28"/>
      <w:bookmarkEnd w:id="29"/>
      <w:bookmarkEnd w:id="30"/>
      <w:bookmarkEnd w:id="31"/>
      <w:bookmarkEnd w:id="32"/>
      <w:bookmarkEnd w:id="33"/>
      <w:proofErr w:type="spellEnd"/>
    </w:p>
    <w:p w14:paraId="1CCB35E9" w14:textId="657DF35A" w:rsidR="008D169C" w:rsidRDefault="008D169C" w:rsidP="008D169C">
      <w:pPr>
        <w:rPr>
          <w:rFonts w:ascii="Calibri" w:hAnsi="Calibri" w:cs="Calibri"/>
          <w:color w:val="000000" w:themeColor="text1"/>
          <w:lang w:val="en-US"/>
        </w:rPr>
      </w:pP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as developed for use in embedded systems. Accordingly,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requires minimal RAM and ROM. The attractiveness of this product clearly lies in its open-source availability. This promotes the dissemination and further development of the product. However, the further development of </w:t>
      </w:r>
      <w:proofErr w:type="spellStart"/>
      <w:r w:rsidRPr="008D169C">
        <w:rPr>
          <w:rFonts w:ascii="Calibri" w:hAnsi="Calibri" w:cs="Calibri"/>
          <w:color w:val="000000" w:themeColor="text1"/>
          <w:lang w:val="en-US"/>
        </w:rPr>
        <w:t>lwIP</w:t>
      </w:r>
      <w:proofErr w:type="spellEnd"/>
      <w:r w:rsidRPr="008D169C">
        <w:rPr>
          <w:rFonts w:ascii="Calibri" w:hAnsi="Calibri" w:cs="Calibri"/>
          <w:color w:val="000000" w:themeColor="text1"/>
          <w:lang w:val="en-US"/>
        </w:rPr>
        <w:t xml:space="preserve"> will not take place on an embedded system, but on Windows. Accordingly, a suitable development environment must be set up. </w:t>
      </w:r>
    </w:p>
    <w:p w14:paraId="6F58DBEF" w14:textId="77777777" w:rsidR="00042D60" w:rsidRPr="008D169C" w:rsidRDefault="00042D60" w:rsidP="008D169C">
      <w:pPr>
        <w:rPr>
          <w:rFonts w:ascii="Calibri" w:hAnsi="Calibri" w:cs="Calibri"/>
          <w:color w:val="000000" w:themeColor="text1"/>
          <w:lang w:val="en-US"/>
        </w:rPr>
      </w:pPr>
    </w:p>
    <w:p w14:paraId="0C86F77A" w14:textId="77777777" w:rsidR="008A35BD" w:rsidRDefault="001C472F">
      <w:pPr>
        <w:pStyle w:val="berschrift1"/>
        <w:rPr>
          <w:rFonts w:ascii="Calibri" w:hAnsi="Calibri" w:cs="Calibri"/>
          <w:szCs w:val="28"/>
        </w:rPr>
      </w:pPr>
      <w:bookmarkStart w:id="34" w:name="_Toc522094886"/>
      <w:bookmarkStart w:id="35" w:name="_Toc522094938"/>
      <w:bookmarkStart w:id="36" w:name="_Toc522168340"/>
      <w:bookmarkStart w:id="37" w:name="_Toc522174228"/>
      <w:bookmarkStart w:id="38" w:name="_Toc86995822"/>
      <w:bookmarkStart w:id="39" w:name="_Toc102676263"/>
      <w:r>
        <w:rPr>
          <w:rFonts w:ascii="Calibri" w:hAnsi="Calibri" w:cs="Calibri"/>
          <w:szCs w:val="28"/>
        </w:rPr>
        <w:t>Referen</w:t>
      </w:r>
      <w:bookmarkEnd w:id="34"/>
      <w:bookmarkEnd w:id="35"/>
      <w:r>
        <w:rPr>
          <w:rFonts w:ascii="Calibri" w:hAnsi="Calibri" w:cs="Calibri"/>
          <w:szCs w:val="28"/>
        </w:rPr>
        <w:t>ces</w:t>
      </w:r>
      <w:bookmarkEnd w:id="36"/>
      <w:bookmarkEnd w:id="37"/>
      <w:bookmarkEnd w:id="38"/>
      <w:bookmarkEnd w:id="39"/>
    </w:p>
    <w:p w14:paraId="7446F0B6" w14:textId="77777777" w:rsidR="00854B28" w:rsidRPr="00854B28" w:rsidRDefault="00EA73D3" w:rsidP="00854B28">
      <w:pPr>
        <w:pStyle w:val="Literaturverzeichnis"/>
        <w:rPr>
          <w:rFonts w:ascii="Calibri" w:hAnsi="Calibri" w:cs="Calibri"/>
          <w:lang w:val="en-US"/>
        </w:rPr>
      </w:pPr>
      <w:r>
        <w:rPr>
          <w:rFonts w:ascii="Calibri" w:hAnsi="Calibri" w:cs="Calibri"/>
        </w:rPr>
        <w:fldChar w:fldCharType="begin"/>
      </w:r>
      <w:r w:rsidR="00854B28">
        <w:rPr>
          <w:rFonts w:ascii="Calibri" w:hAnsi="Calibri" w:cs="Calibri"/>
          <w:lang w:val="en-US"/>
        </w:rPr>
        <w:instrText xml:space="preserve"> ADDIN ZOTERO_BIBL {"uncited":[],"omitted":[],"custom":[]} CSL_BIBLIOGRAPHY </w:instrText>
      </w:r>
      <w:r>
        <w:rPr>
          <w:rFonts w:ascii="Calibri" w:hAnsi="Calibri" w:cs="Calibri"/>
        </w:rPr>
        <w:fldChar w:fldCharType="separate"/>
      </w:r>
      <w:r w:rsidR="00854B28" w:rsidRPr="00854B28">
        <w:rPr>
          <w:rFonts w:ascii="Calibri" w:hAnsi="Calibri" w:cs="Calibri"/>
          <w:lang w:val="en-US"/>
        </w:rPr>
        <w:t>[1]</w:t>
      </w:r>
      <w:r w:rsidR="00854B28" w:rsidRPr="00854B28">
        <w:rPr>
          <w:rFonts w:ascii="Calibri" w:hAnsi="Calibri" w:cs="Calibri"/>
          <w:lang w:val="en-US"/>
        </w:rPr>
        <w:tab/>
        <w:t>A. Sarangi, S. MacMahon, and U. Cherukupaly, ‘LightWeight IP Application Examples’, 2014, Accessed: Nov. 05, 2021. [Online]. Available: https://www.semanticscholar.org/paper/LightWeight-IP-Application-Examples-Sarangi-MacMahon/46a49c7c0430240263f0496a7216fe7f6bf8f60b</w:t>
      </w:r>
    </w:p>
    <w:p w14:paraId="608D7319" w14:textId="77777777" w:rsidR="00854B28" w:rsidRPr="00854B28" w:rsidRDefault="00854B28" w:rsidP="00854B28">
      <w:pPr>
        <w:pStyle w:val="Literaturverzeichnis"/>
        <w:rPr>
          <w:rFonts w:ascii="Calibri" w:hAnsi="Calibri" w:cs="Calibri"/>
          <w:lang w:val="en-US"/>
        </w:rPr>
      </w:pPr>
      <w:r w:rsidRPr="00854B28">
        <w:rPr>
          <w:rFonts w:ascii="Calibri" w:hAnsi="Calibri" w:cs="Calibri"/>
          <w:lang w:val="en-US"/>
        </w:rPr>
        <w:t>[2]</w:t>
      </w:r>
      <w:r w:rsidRPr="00854B28">
        <w:rPr>
          <w:rFonts w:ascii="Calibri" w:hAnsi="Calibri" w:cs="Calibri"/>
          <w:lang w:val="en-US"/>
        </w:rPr>
        <w:tab/>
        <w:t xml:space="preserve">lujji, ‘HTTP server with WebSockets on ESP8266’, </w:t>
      </w:r>
      <w:r w:rsidRPr="00854B28">
        <w:rPr>
          <w:rFonts w:ascii="Calibri" w:hAnsi="Calibri" w:cs="Calibri"/>
          <w:i/>
          <w:iCs/>
          <w:lang w:val="en-US"/>
        </w:rPr>
        <w:t>lujji</w:t>
      </w:r>
      <w:r w:rsidRPr="00854B28">
        <w:rPr>
          <w:rFonts w:ascii="Calibri" w:hAnsi="Calibri" w:cs="Calibri"/>
          <w:lang w:val="en-US"/>
        </w:rPr>
        <w:t>. http://lujji.github.io/blog/esp-httpd/index.html (accessed Oct. 15, 2021).</w:t>
      </w:r>
    </w:p>
    <w:p w14:paraId="2D855F06" w14:textId="77777777" w:rsidR="00854B28" w:rsidRPr="00854B28" w:rsidRDefault="00854B28" w:rsidP="00854B28">
      <w:pPr>
        <w:pStyle w:val="Literaturverzeichnis"/>
        <w:rPr>
          <w:rFonts w:ascii="Calibri" w:hAnsi="Calibri" w:cs="Calibri"/>
          <w:lang w:val="en-US"/>
        </w:rPr>
      </w:pPr>
      <w:r w:rsidRPr="00854B28">
        <w:rPr>
          <w:rFonts w:ascii="Calibri" w:hAnsi="Calibri" w:cs="Calibri"/>
          <w:lang w:val="en-US"/>
        </w:rPr>
        <w:t>[3]</w:t>
      </w:r>
      <w:r w:rsidRPr="00854B28">
        <w:rPr>
          <w:rFonts w:ascii="Calibri" w:hAnsi="Calibri" w:cs="Calibri"/>
          <w:lang w:val="en-US"/>
        </w:rPr>
        <w:tab/>
        <w:t>S. Kapanen, ‘lwIP - A Lightweight TCP/IP stack - Patches: patch #9525, httpd: add Websocket support [Savannah]’, Dec. 21, 2017. https://savannah.nongnu.org/patch/?9525 (accessed Nov. 05, 2021).</w:t>
      </w:r>
    </w:p>
    <w:p w14:paraId="709B33F5" w14:textId="77777777" w:rsidR="00854B28" w:rsidRPr="00854B28" w:rsidRDefault="00854B28" w:rsidP="00854B28">
      <w:pPr>
        <w:pStyle w:val="Literaturverzeichnis"/>
        <w:rPr>
          <w:rFonts w:ascii="Calibri" w:hAnsi="Calibri" w:cs="Calibri"/>
          <w:lang w:val="en-US"/>
        </w:rPr>
      </w:pPr>
      <w:r w:rsidRPr="00854B28">
        <w:rPr>
          <w:rFonts w:ascii="Calibri" w:hAnsi="Calibri" w:cs="Calibri"/>
          <w:lang w:val="en-US"/>
        </w:rPr>
        <w:t>[4]</w:t>
      </w:r>
      <w:r w:rsidRPr="00854B28">
        <w:rPr>
          <w:rFonts w:ascii="Calibri" w:hAnsi="Calibri" w:cs="Calibri"/>
          <w:lang w:val="en-US"/>
        </w:rPr>
        <w:tab/>
        <w:t xml:space="preserve">‘Was ist WebSocket?’, </w:t>
      </w:r>
      <w:r w:rsidRPr="00854B28">
        <w:rPr>
          <w:rFonts w:ascii="Calibri" w:hAnsi="Calibri" w:cs="Calibri"/>
          <w:i/>
          <w:iCs/>
          <w:lang w:val="en-US"/>
        </w:rPr>
        <w:t>IONOS Digitalguide</w:t>
      </w:r>
      <w:r w:rsidRPr="00854B28">
        <w:rPr>
          <w:rFonts w:ascii="Calibri" w:hAnsi="Calibri" w:cs="Calibri"/>
          <w:lang w:val="en-US"/>
        </w:rPr>
        <w:t>, Mar. 16, 2020. https://www.ionos.de/digitalguide/websites/web-entwicklung/was-ist-websocket/ (accessed Oct. 15, 2021).</w:t>
      </w:r>
    </w:p>
    <w:p w14:paraId="57F6569B" w14:textId="64A8B8D9" w:rsidR="008A35BD" w:rsidRPr="000968FA" w:rsidRDefault="00EA73D3">
      <w:pPr>
        <w:rPr>
          <w:rFonts w:ascii="Calibri" w:hAnsi="Calibri" w:cs="Calibri"/>
        </w:rPr>
      </w:pPr>
      <w:r>
        <w:rPr>
          <w:rFonts w:ascii="Calibri" w:hAnsi="Calibri" w:cs="Calibri"/>
        </w:rPr>
        <w:fldChar w:fldCharType="end"/>
      </w:r>
    </w:p>
    <w:sectPr w:rsidR="008A35BD" w:rsidRPr="000968FA">
      <w:type w:val="continuous"/>
      <w:pgSz w:w="11906" w:h="16838"/>
      <w:pgMar w:top="1418" w:right="1418" w:bottom="907"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B8989C" w14:textId="77777777" w:rsidR="00AD21BA" w:rsidRDefault="00AD21BA">
      <w:r>
        <w:separator/>
      </w:r>
    </w:p>
  </w:endnote>
  <w:endnote w:type="continuationSeparator" w:id="0">
    <w:p w14:paraId="44BE6747" w14:textId="77777777" w:rsidR="00AD21BA" w:rsidRDefault="00AD21BA">
      <w:r>
        <w:continuationSeparator/>
      </w:r>
    </w:p>
  </w:endnote>
  <w:endnote w:type="continuationNotice" w:id="1">
    <w:p w14:paraId="554F2ECE" w14:textId="77777777" w:rsidR="00AD21BA" w:rsidRDefault="00AD21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2329D0" w14:textId="5CBB20F0" w:rsidR="008A35BD" w:rsidRPr="00FB02BB" w:rsidRDefault="001C472F">
    <w:pPr>
      <w:ind w:right="360"/>
      <w:rPr>
        <w:rFonts w:ascii="Calibri" w:hAnsi="Calibri" w:cs="Calibri"/>
        <w:lang w:val="en-GB"/>
      </w:rPr>
    </w:pPr>
    <w:r>
      <w:rPr>
        <w:noProof/>
      </w:rPr>
      <mc:AlternateContent>
        <mc:Choice Requires="wps">
          <w:drawing>
            <wp:anchor distT="0" distB="0" distL="0" distR="0" simplePos="0" relativeHeight="251658240" behindDoc="0" locked="0" layoutInCell="1" allowOverlap="1" wp14:anchorId="070B330F" wp14:editId="53B27847">
              <wp:simplePos x="0" y="0"/>
              <wp:positionH relativeFrom="page">
                <wp:posOffset>6562090</wp:posOffset>
              </wp:positionH>
              <wp:positionV relativeFrom="paragraph">
                <wp:posOffset>635</wp:posOffset>
              </wp:positionV>
              <wp:extent cx="97155" cy="184785"/>
              <wp:effectExtent l="8890" t="3175" r="8255" b="2540"/>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7155" cy="184785"/>
                      </a:xfrm>
                      <a:prstGeom prst="rect">
                        <a:avLst/>
                      </a:prstGeom>
                      <a:solidFill>
                        <a:srgbClr val="FFFFFF">
                          <a:alpha val="0"/>
                        </a:srgbClr>
                      </a:solidFill>
                      <a:ln>
                        <a:noFill/>
                      </a:ln>
                    </wps:spPr>
                    <wps:txbx>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0B330F" id="Text Box 1" o:spid="_x0000_s1026" style="position:absolute;left:0;text-align:left;margin-left:516.7pt;margin-top:.05pt;width:7.65pt;height:14.55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" stroked="f">
              <v:fill opacity="0"/>
              <v:textbox inset="0,0,0,0">
                <w:txbxContent>
                  <w:p w14:paraId="235439C0" w14:textId="77777777" w:rsidR="008A35BD" w:rsidRDefault="001C472F">
                    <w:pPr>
                      <w:rPr>
                        <w:rFonts w:ascii="Calibri" w:hAnsi="Calibri" w:cs="Calibri"/>
                      </w:rPr>
                    </w:pPr>
                    <w:r>
                      <w:rPr>
                        <w:rFonts w:ascii="Calibri" w:hAnsi="Calibri" w:cs="Calibri"/>
                      </w:rPr>
                      <w:fldChar w:fldCharType="begin"/>
                    </w:r>
                    <w:r>
                      <w:rPr>
                        <w:rFonts w:ascii="Calibri" w:hAnsi="Calibri" w:cs="Calibri"/>
                      </w:rPr>
                      <w:instrText xml:space="preserve"> PAGE </w:instrText>
                    </w:r>
                    <w:r>
                      <w:rPr>
                        <w:rFonts w:ascii="Calibri" w:hAnsi="Calibri" w:cs="Calibri"/>
                      </w:rPr>
                      <w:fldChar w:fldCharType="separate"/>
                    </w:r>
                    <w:r>
                      <w:rPr>
                        <w:rFonts w:ascii="Calibri" w:hAnsi="Calibri" w:cs="Calibri"/>
                      </w:rPr>
                      <w:t>8</w:t>
                    </w:r>
                    <w:r>
                      <w:rPr>
                        <w:rFonts w:ascii="Calibri" w:hAnsi="Calibri" w:cs="Calibri"/>
                      </w:rPr>
                      <w:fldChar w:fldCharType="end"/>
                    </w:r>
                    <w:r>
                      <w:rPr>
                        <w:rFonts w:ascii="Calibri" w:hAnsi="Calibri" w:cs="Calibri"/>
                      </w:rPr>
                      <w:br/>
                    </w:r>
                  </w:p>
                </w:txbxContent>
              </v:textbox>
              <w10:wrap type="square" anchorx="page"/>
            </v:rect>
          </w:pict>
        </mc:Fallback>
      </mc:AlternateContent>
    </w:r>
    <w:r>
      <w:rPr>
        <w:rFonts w:ascii="Verdana" w:hAnsi="Verdana" w:cs="Verdana"/>
        <w:noProof/>
      </w:rPr>
      <w:drawing>
        <wp:inline distT="0" distB="0" distL="0" distR="0" wp14:anchorId="00BD0D9E" wp14:editId="6FC0275C">
          <wp:extent cx="914400" cy="352425"/>
          <wp:effectExtent l="0" t="0" r="0" b="0"/>
          <wp:docPr id="10"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pic:cNvPicPr>
                    <a:picLocks noChangeAspect="1"/>
                  </pic:cNvPicPr>
                </pic:nvPicPr>
                <pic:blipFill>
                  <a:blip r:embed="rId1"/>
                  <a:stretch/>
                </pic:blipFill>
                <pic:spPr bwMode="auto">
                  <a:xfrm>
                    <a:off x="0" y="0"/>
                    <a:ext cx="914400" cy="352425"/>
                  </a:xfrm>
                  <a:prstGeom prst="rect">
                    <a:avLst/>
                  </a:prstGeom>
                  <a:solidFill>
                    <a:srgbClr val="FFFFFF"/>
                  </a:solidFill>
                  <a:ln>
                    <a:noFill/>
                  </a:ln>
                </pic:spPr>
              </pic:pic>
            </a:graphicData>
          </a:graphic>
        </wp:inline>
      </w:drawing>
    </w:r>
    <w:r>
      <w:rPr>
        <w:rFonts w:ascii="Verdana" w:eastAsia="Verdana" w:hAnsi="Verdana" w:cs="Verdana"/>
        <w:lang w:val="en-GB"/>
      </w:rPr>
      <w:t xml:space="preserve"> </w:t>
    </w:r>
    <w:r>
      <w:rPr>
        <w:rFonts w:ascii="Verdana" w:hAnsi="Verdana" w:cs="Verdana"/>
        <w:lang w:val="en-GB"/>
      </w:rPr>
      <w:tab/>
    </w:r>
    <w:r>
      <w:rPr>
        <w:rFonts w:ascii="Calibri" w:hAnsi="Calibri" w:cs="Calibri"/>
        <w:lang w:val="en-GB"/>
      </w:rPr>
      <w:t xml:space="preserve">CRS </w:t>
    </w:r>
    <w:r w:rsidR="00AB6392">
      <w:rPr>
        <w:rFonts w:ascii="Calibri" w:hAnsi="Calibri" w:cs="Calibri"/>
        <w:lang w:val="en-US"/>
      </w:rPr>
      <w:t>SA</w:t>
    </w:r>
    <w:r w:rsidR="00AB6392" w:rsidRPr="00DF5324">
      <w:rPr>
        <w:rFonts w:ascii="Calibri" w:hAnsi="Calibri" w:cs="Calibri"/>
        <w:lang w:val="en-US"/>
      </w:rPr>
      <w:t xml:space="preserve">S </w:t>
    </w:r>
    <w:proofErr w:type="spellStart"/>
    <w:r w:rsidR="00AB6392">
      <w:rPr>
        <w:rFonts w:ascii="Calibri" w:hAnsi="Calibri" w:cs="Calibri"/>
        <w:lang w:val="en-US"/>
      </w:rPr>
      <w:t>Websockets</w:t>
    </w:r>
    <w:proofErr w:type="spellEnd"/>
    <w:r w:rsidR="00AB6392">
      <w:rPr>
        <w:rFonts w:ascii="Calibri" w:hAnsi="Calibri" w:cs="Calibri"/>
        <w:lang w:val="en-US"/>
      </w:rPr>
      <w:t xml:space="preserve"> </w:t>
    </w:r>
    <w:proofErr w:type="spellStart"/>
    <w:r w:rsidR="00AB6392">
      <w:rPr>
        <w:rFonts w:ascii="Calibri" w:hAnsi="Calibri" w:cs="Calibri"/>
        <w:lang w:val="en-US"/>
      </w:rPr>
      <w:t>im</w:t>
    </w:r>
    <w:proofErr w:type="spellEnd"/>
    <w:r w:rsidR="00AB6392">
      <w:rPr>
        <w:rFonts w:ascii="Calibri" w:hAnsi="Calibri" w:cs="Calibri"/>
        <w:lang w:val="en-US"/>
      </w:rPr>
      <w:t xml:space="preserve"> </w:t>
    </w:r>
    <w:proofErr w:type="spellStart"/>
    <w:r w:rsidR="00AB6392">
      <w:rPr>
        <w:rFonts w:ascii="Calibri" w:hAnsi="Calibri" w:cs="Calibri"/>
        <w:lang w:val="en-US"/>
      </w:rPr>
      <w:t>LwIP</w:t>
    </w:r>
    <w:proofErr w:type="spellEnd"/>
    <w:r w:rsidR="00AB6392">
      <w:rPr>
        <w:rFonts w:ascii="Calibri" w:hAnsi="Calibri" w:cs="Calibri"/>
        <w:lang w:val="en-US"/>
      </w:rPr>
      <w:t xml:space="preserve"> HTTP Server</w:t>
    </w:r>
    <w:r w:rsidRPr="00DF5324">
      <w:rPr>
        <w:rFonts w:ascii="Calibri" w:hAnsi="Calibri" w:cs="Calibri"/>
        <w:lang w:val="en-US"/>
      </w:rPr>
      <w:t xml:space="preserve"> </w:t>
    </w:r>
    <w:r>
      <w:rPr>
        <w:rFonts w:ascii="Calibri" w:hAnsi="Calibri" w:cs="Calibri"/>
        <w:lang w:val="en-GB"/>
      </w:rPr>
      <w:t xml:space="preserve">| TINF20C | Team </w:t>
    </w:r>
    <w:r w:rsidR="002D7A6B">
      <w:rPr>
        <w:rFonts w:ascii="Calibri" w:hAnsi="Calibri" w:cs="Calibri"/>
        <w:lang w:val="en-GB"/>
      </w:rPr>
      <w:t>4</w:t>
    </w:r>
    <w:r>
      <w:rPr>
        <w:rFonts w:ascii="Calibri" w:hAnsi="Calibri" w:cs="Calibri"/>
        <w:lang w:val="en-GB"/>
      </w:rPr>
      <w:t xml:space="preserve"> | </w:t>
    </w:r>
    <w:r w:rsidR="002D7A6B">
      <w:rPr>
        <w:rFonts w:ascii="Calibri" w:hAnsi="Calibri" w:cs="Calibri"/>
        <w:lang w:val="en-GB"/>
      </w:rPr>
      <w:t>20/09/2021</w:t>
    </w:r>
    <w:r w:rsidRPr="00FB02BB">
      <w:rPr>
        <w:rFonts w:ascii="Calibri" w:hAnsi="Calibri" w:cs="Calibri"/>
        <w:lang w:val="en-GB"/>
      </w:rPr>
      <w:br/>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6F719" w14:textId="77777777" w:rsidR="00AD21BA" w:rsidRDefault="00AD21BA">
      <w:r>
        <w:separator/>
      </w:r>
    </w:p>
  </w:footnote>
  <w:footnote w:type="continuationSeparator" w:id="0">
    <w:p w14:paraId="470146B8" w14:textId="77777777" w:rsidR="00AD21BA" w:rsidRDefault="00AD21BA">
      <w:r>
        <w:continuationSeparator/>
      </w:r>
    </w:p>
  </w:footnote>
  <w:footnote w:type="continuationNotice" w:id="1">
    <w:p w14:paraId="63867D81" w14:textId="77777777" w:rsidR="00AD21BA" w:rsidRDefault="00AD21B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EE14ED" w14:textId="77777777" w:rsidR="008A35BD" w:rsidRDefault="001C472F">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B2401"/>
    <w:multiLevelType w:val="hybridMultilevel"/>
    <w:tmpl w:val="CE040D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60CF8"/>
    <w:multiLevelType w:val="hybridMultilevel"/>
    <w:tmpl w:val="9342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60B2E"/>
    <w:multiLevelType w:val="hybridMultilevel"/>
    <w:tmpl w:val="20780D6C"/>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B70879"/>
    <w:multiLevelType w:val="hybridMultilevel"/>
    <w:tmpl w:val="96165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191D33"/>
    <w:multiLevelType w:val="multilevel"/>
    <w:tmpl w:val="1340E948"/>
    <w:lvl w:ilvl="0">
      <w:start w:val="1"/>
      <w:numFmt w:val="decimal"/>
      <w:pStyle w:val="berschrift1"/>
      <w:lvlText w:val="%1."/>
      <w:lvlJc w:val="left"/>
      <w:pPr>
        <w:tabs>
          <w:tab w:val="num" w:pos="720"/>
        </w:tabs>
        <w:ind w:left="720" w:hanging="360"/>
      </w:pPr>
    </w:lvl>
    <w:lvl w:ilvl="1">
      <w:start w:val="1"/>
      <w:numFmt w:val="decimal"/>
      <w:pStyle w:val="berschrift2"/>
      <w:lvlText w:val="%1.%2."/>
      <w:lvlJc w:val="left"/>
      <w:pPr>
        <w:tabs>
          <w:tab w:val="num" w:pos="900"/>
        </w:tabs>
        <w:ind w:left="612" w:hanging="432"/>
      </w:pPr>
      <w:rPr>
        <w:rFonts w:cs="Symbol"/>
        <w:b/>
        <w:bCs/>
        <w:iCs/>
        <w:sz w:val="24"/>
        <w:szCs w:val="28"/>
      </w:rPr>
    </w:lvl>
    <w:lvl w:ilvl="2">
      <w:start w:val="1"/>
      <w:numFmt w:val="decimal"/>
      <w:pStyle w:val="berschrift3"/>
      <w:lvlText w:val="%1.%2.%3."/>
      <w:lvlJc w:val="left"/>
      <w:pPr>
        <w:tabs>
          <w:tab w:val="num" w:pos="2160"/>
        </w:tabs>
        <w:ind w:left="1584" w:hanging="504"/>
      </w:pPr>
      <w:rPr>
        <w:rFonts w:cs="Symbol"/>
        <w:b/>
        <w:iCs/>
        <w:sz w:val="24"/>
        <w:szCs w:val="26"/>
      </w:rPr>
    </w:lvl>
    <w:lvl w:ilvl="3">
      <w:start w:val="1"/>
      <w:numFmt w:val="decimal"/>
      <w:lvlText w:val="%1.%2.%3.%4."/>
      <w:lvlJc w:val="left"/>
      <w:pPr>
        <w:tabs>
          <w:tab w:val="num" w:pos="2880"/>
        </w:tabs>
        <w:ind w:left="2088" w:hanging="648"/>
      </w:pPr>
    </w:lvl>
    <w:lvl w:ilvl="4">
      <w:start w:val="1"/>
      <w:numFmt w:val="decimal"/>
      <w:lvlText w:val="%1.%2.%3.%4.%5."/>
      <w:lvlJc w:val="left"/>
      <w:pPr>
        <w:tabs>
          <w:tab w:val="num" w:pos="3600"/>
        </w:tabs>
        <w:ind w:left="2592" w:hanging="792"/>
      </w:pPr>
    </w:lvl>
    <w:lvl w:ilvl="5">
      <w:start w:val="1"/>
      <w:numFmt w:val="decimal"/>
      <w:lvlText w:val="%1.%2.%3.%4.%5.%6."/>
      <w:lvlJc w:val="left"/>
      <w:pPr>
        <w:tabs>
          <w:tab w:val="num" w:pos="3960"/>
        </w:tabs>
        <w:ind w:left="3096" w:hanging="936"/>
      </w:pPr>
    </w:lvl>
    <w:lvl w:ilvl="6">
      <w:start w:val="1"/>
      <w:numFmt w:val="decimal"/>
      <w:lvlText w:val="%1.%2.%3.%4.%5.%6.%7."/>
      <w:lvlJc w:val="left"/>
      <w:pPr>
        <w:tabs>
          <w:tab w:val="num" w:pos="4680"/>
        </w:tabs>
        <w:ind w:left="3600" w:hanging="1080"/>
      </w:pPr>
    </w:lvl>
    <w:lvl w:ilvl="7">
      <w:start w:val="1"/>
      <w:numFmt w:val="decimal"/>
      <w:lvlText w:val="%1.%2.%3.%4.%5.%6.%7.%8."/>
      <w:lvlJc w:val="left"/>
      <w:pPr>
        <w:tabs>
          <w:tab w:val="num" w:pos="5400"/>
        </w:tabs>
        <w:ind w:left="4104" w:hanging="1224"/>
      </w:pPr>
    </w:lvl>
    <w:lvl w:ilvl="8">
      <w:start w:val="1"/>
      <w:numFmt w:val="decimal"/>
      <w:lvlText w:val="%1.%2.%3.%4.%5.%6.%7.%8.%9."/>
      <w:lvlJc w:val="left"/>
      <w:pPr>
        <w:tabs>
          <w:tab w:val="num" w:pos="6120"/>
        </w:tabs>
        <w:ind w:left="4680" w:hanging="1440"/>
      </w:pPr>
    </w:lvl>
  </w:abstractNum>
  <w:abstractNum w:abstractNumId="5" w15:restartNumberingAfterBreak="0">
    <w:nsid w:val="3C1A6E5E"/>
    <w:multiLevelType w:val="hybridMultilevel"/>
    <w:tmpl w:val="5CBAB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8B476B"/>
    <w:multiLevelType w:val="hybridMultilevel"/>
    <w:tmpl w:val="0216544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DB9672B"/>
    <w:multiLevelType w:val="multilevel"/>
    <w:tmpl w:val="33D8588E"/>
    <w:lvl w:ilvl="0">
      <w:start w:val="4"/>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15:restartNumberingAfterBreak="0">
    <w:nsid w:val="5B6F733A"/>
    <w:multiLevelType w:val="hybridMultilevel"/>
    <w:tmpl w:val="B712C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916E9A"/>
    <w:multiLevelType w:val="hybridMultilevel"/>
    <w:tmpl w:val="A6381C20"/>
    <w:lvl w:ilvl="0" w:tplc="6E18F1FA">
      <w:start w:val="27"/>
      <w:numFmt w:val="bullet"/>
      <w:lvlText w:val="-"/>
      <w:lvlJc w:val="left"/>
      <w:pPr>
        <w:ind w:left="720" w:hanging="360"/>
      </w:pPr>
      <w:rPr>
        <w:rFonts w:ascii="Calibri" w:eastAsia="Times New Roman" w:hAnsi="Calibri" w:cs="Calibri" w:hint="default"/>
        <w:i w:val="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D0B7CDC"/>
    <w:multiLevelType w:val="hybridMultilevel"/>
    <w:tmpl w:val="0CE6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FA7025E"/>
    <w:multiLevelType w:val="multilevel"/>
    <w:tmpl w:val="0407001F"/>
    <w:lvl w:ilvl="0">
      <w:start w:val="1"/>
      <w:numFmt w:val="decimal"/>
      <w:pStyle w:val="ListTable3-Accent51"/>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num w:numId="1" w16cid:durableId="2056466398">
    <w:abstractNumId w:val="4"/>
  </w:num>
  <w:num w:numId="2" w16cid:durableId="1722973950">
    <w:abstractNumId w:val="11"/>
  </w:num>
  <w:num w:numId="3" w16cid:durableId="1118570789">
    <w:abstractNumId w:val="4"/>
  </w:num>
  <w:num w:numId="4" w16cid:durableId="1802721966">
    <w:abstractNumId w:val="4"/>
  </w:num>
  <w:num w:numId="5" w16cid:durableId="338242513">
    <w:abstractNumId w:val="4"/>
  </w:num>
  <w:num w:numId="6" w16cid:durableId="408578784">
    <w:abstractNumId w:val="4"/>
  </w:num>
  <w:num w:numId="7" w16cid:durableId="29691651">
    <w:abstractNumId w:val="4"/>
  </w:num>
  <w:num w:numId="8" w16cid:durableId="1814171747">
    <w:abstractNumId w:val="4"/>
  </w:num>
  <w:num w:numId="9" w16cid:durableId="331220853">
    <w:abstractNumId w:val="4"/>
  </w:num>
  <w:num w:numId="10" w16cid:durableId="1950575835">
    <w:abstractNumId w:val="4"/>
  </w:num>
  <w:num w:numId="11" w16cid:durableId="929893592">
    <w:abstractNumId w:val="4"/>
  </w:num>
  <w:num w:numId="12" w16cid:durableId="607586005">
    <w:abstractNumId w:val="4"/>
  </w:num>
  <w:num w:numId="13" w16cid:durableId="525288908">
    <w:abstractNumId w:val="4"/>
  </w:num>
  <w:num w:numId="14" w16cid:durableId="165023302">
    <w:abstractNumId w:val="4"/>
  </w:num>
  <w:num w:numId="15" w16cid:durableId="146098055">
    <w:abstractNumId w:val="4"/>
  </w:num>
  <w:num w:numId="16" w16cid:durableId="1774587518">
    <w:abstractNumId w:val="4"/>
  </w:num>
  <w:num w:numId="17" w16cid:durableId="1396589025">
    <w:abstractNumId w:val="4"/>
  </w:num>
  <w:num w:numId="18" w16cid:durableId="2120030729">
    <w:abstractNumId w:val="4"/>
  </w:num>
  <w:num w:numId="19" w16cid:durableId="2029485733">
    <w:abstractNumId w:val="4"/>
  </w:num>
  <w:num w:numId="20" w16cid:durableId="1203131024">
    <w:abstractNumId w:val="4"/>
  </w:num>
  <w:num w:numId="21" w16cid:durableId="2023631296">
    <w:abstractNumId w:val="4"/>
  </w:num>
  <w:num w:numId="22" w16cid:durableId="630213690">
    <w:abstractNumId w:val="4"/>
  </w:num>
  <w:num w:numId="23" w16cid:durableId="1545870403">
    <w:abstractNumId w:val="4"/>
  </w:num>
  <w:num w:numId="24" w16cid:durableId="802238299">
    <w:abstractNumId w:val="4"/>
  </w:num>
  <w:num w:numId="25" w16cid:durableId="1107696325">
    <w:abstractNumId w:val="4"/>
  </w:num>
  <w:num w:numId="26" w16cid:durableId="1323512534">
    <w:abstractNumId w:val="4"/>
  </w:num>
  <w:num w:numId="27" w16cid:durableId="181671851">
    <w:abstractNumId w:val="4"/>
  </w:num>
  <w:num w:numId="28" w16cid:durableId="578902422">
    <w:abstractNumId w:val="4"/>
  </w:num>
  <w:num w:numId="29" w16cid:durableId="611523510">
    <w:abstractNumId w:val="4"/>
  </w:num>
  <w:num w:numId="30" w16cid:durableId="786778501">
    <w:abstractNumId w:val="7"/>
  </w:num>
  <w:num w:numId="31" w16cid:durableId="756169987">
    <w:abstractNumId w:val="4"/>
  </w:num>
  <w:num w:numId="32" w16cid:durableId="2106610122">
    <w:abstractNumId w:val="4"/>
  </w:num>
  <w:num w:numId="33" w16cid:durableId="2090926552">
    <w:abstractNumId w:val="4"/>
  </w:num>
  <w:num w:numId="34" w16cid:durableId="1997688264">
    <w:abstractNumId w:val="4"/>
  </w:num>
  <w:num w:numId="35" w16cid:durableId="229728380">
    <w:abstractNumId w:val="4"/>
  </w:num>
  <w:num w:numId="36" w16cid:durableId="1373965959">
    <w:abstractNumId w:val="4"/>
  </w:num>
  <w:num w:numId="37" w16cid:durableId="239173243">
    <w:abstractNumId w:val="4"/>
  </w:num>
  <w:num w:numId="38" w16cid:durableId="1906184812">
    <w:abstractNumId w:val="9"/>
  </w:num>
  <w:num w:numId="39" w16cid:durableId="1530021114">
    <w:abstractNumId w:val="2"/>
  </w:num>
  <w:num w:numId="40" w16cid:durableId="1628775701">
    <w:abstractNumId w:val="5"/>
  </w:num>
  <w:num w:numId="41" w16cid:durableId="1544441570">
    <w:abstractNumId w:val="3"/>
  </w:num>
  <w:num w:numId="42" w16cid:durableId="801732908">
    <w:abstractNumId w:val="10"/>
  </w:num>
  <w:num w:numId="43" w16cid:durableId="1540582849">
    <w:abstractNumId w:val="1"/>
  </w:num>
  <w:num w:numId="44" w16cid:durableId="1017081720">
    <w:abstractNumId w:val="4"/>
  </w:num>
  <w:num w:numId="45" w16cid:durableId="100492390">
    <w:abstractNumId w:val="8"/>
  </w:num>
  <w:num w:numId="46" w16cid:durableId="753361659">
    <w:abstractNumId w:val="4"/>
  </w:num>
  <w:num w:numId="47" w16cid:durableId="1465002816">
    <w:abstractNumId w:val="0"/>
  </w:num>
  <w:num w:numId="48" w16cid:durableId="81206698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35BD"/>
    <w:rsid w:val="00001A7C"/>
    <w:rsid w:val="000047B1"/>
    <w:rsid w:val="00004B53"/>
    <w:rsid w:val="00006C16"/>
    <w:rsid w:val="0000785F"/>
    <w:rsid w:val="00007C3B"/>
    <w:rsid w:val="0001098E"/>
    <w:rsid w:val="00012358"/>
    <w:rsid w:val="0001242C"/>
    <w:rsid w:val="00012EFB"/>
    <w:rsid w:val="00013390"/>
    <w:rsid w:val="000139EF"/>
    <w:rsid w:val="00020056"/>
    <w:rsid w:val="0002030B"/>
    <w:rsid w:val="0002084D"/>
    <w:rsid w:val="00020DB1"/>
    <w:rsid w:val="0002375B"/>
    <w:rsid w:val="00026753"/>
    <w:rsid w:val="00027852"/>
    <w:rsid w:val="0003142F"/>
    <w:rsid w:val="0003170F"/>
    <w:rsid w:val="00031BEE"/>
    <w:rsid w:val="0003248F"/>
    <w:rsid w:val="0003304D"/>
    <w:rsid w:val="00040A5F"/>
    <w:rsid w:val="00041471"/>
    <w:rsid w:val="0004181B"/>
    <w:rsid w:val="00042D60"/>
    <w:rsid w:val="0004461C"/>
    <w:rsid w:val="00047B98"/>
    <w:rsid w:val="000517EF"/>
    <w:rsid w:val="00051811"/>
    <w:rsid w:val="0005291C"/>
    <w:rsid w:val="00056218"/>
    <w:rsid w:val="00056CD8"/>
    <w:rsid w:val="00057628"/>
    <w:rsid w:val="00057A1D"/>
    <w:rsid w:val="0006109A"/>
    <w:rsid w:val="00061DD3"/>
    <w:rsid w:val="000647D6"/>
    <w:rsid w:val="00065E20"/>
    <w:rsid w:val="00066534"/>
    <w:rsid w:val="0006736B"/>
    <w:rsid w:val="000678A9"/>
    <w:rsid w:val="00067A07"/>
    <w:rsid w:val="00070096"/>
    <w:rsid w:val="00071C97"/>
    <w:rsid w:val="00074CD5"/>
    <w:rsid w:val="00075D48"/>
    <w:rsid w:val="00077684"/>
    <w:rsid w:val="00077A8E"/>
    <w:rsid w:val="0008005A"/>
    <w:rsid w:val="000810BA"/>
    <w:rsid w:val="00083DC8"/>
    <w:rsid w:val="000852DF"/>
    <w:rsid w:val="000854B1"/>
    <w:rsid w:val="00085A40"/>
    <w:rsid w:val="00086790"/>
    <w:rsid w:val="000918A9"/>
    <w:rsid w:val="00094F9F"/>
    <w:rsid w:val="000957E2"/>
    <w:rsid w:val="00095C7D"/>
    <w:rsid w:val="000961F0"/>
    <w:rsid w:val="000968FA"/>
    <w:rsid w:val="00096CC7"/>
    <w:rsid w:val="00097EA1"/>
    <w:rsid w:val="000A04A7"/>
    <w:rsid w:val="000A7133"/>
    <w:rsid w:val="000B2642"/>
    <w:rsid w:val="000B33EE"/>
    <w:rsid w:val="000B4156"/>
    <w:rsid w:val="000B640E"/>
    <w:rsid w:val="000B750A"/>
    <w:rsid w:val="000C069B"/>
    <w:rsid w:val="000C0F03"/>
    <w:rsid w:val="000C1415"/>
    <w:rsid w:val="000C3151"/>
    <w:rsid w:val="000C4684"/>
    <w:rsid w:val="000C589B"/>
    <w:rsid w:val="000C721C"/>
    <w:rsid w:val="000C7474"/>
    <w:rsid w:val="000D03D9"/>
    <w:rsid w:val="000D2F9B"/>
    <w:rsid w:val="000D38D7"/>
    <w:rsid w:val="000D4300"/>
    <w:rsid w:val="000E0848"/>
    <w:rsid w:val="000E2514"/>
    <w:rsid w:val="000E356A"/>
    <w:rsid w:val="000F0DC0"/>
    <w:rsid w:val="000F293C"/>
    <w:rsid w:val="000F38D4"/>
    <w:rsid w:val="000F51D5"/>
    <w:rsid w:val="001005E0"/>
    <w:rsid w:val="00101187"/>
    <w:rsid w:val="0010328F"/>
    <w:rsid w:val="0010432E"/>
    <w:rsid w:val="00105E13"/>
    <w:rsid w:val="00107455"/>
    <w:rsid w:val="00107AA0"/>
    <w:rsid w:val="001104B8"/>
    <w:rsid w:val="00112FD8"/>
    <w:rsid w:val="00114646"/>
    <w:rsid w:val="001146F7"/>
    <w:rsid w:val="00114DF1"/>
    <w:rsid w:val="0011552D"/>
    <w:rsid w:val="00115D38"/>
    <w:rsid w:val="00121B8C"/>
    <w:rsid w:val="00125B94"/>
    <w:rsid w:val="00130DF1"/>
    <w:rsid w:val="0013105E"/>
    <w:rsid w:val="00131070"/>
    <w:rsid w:val="00135CB8"/>
    <w:rsid w:val="001362F1"/>
    <w:rsid w:val="00141BC9"/>
    <w:rsid w:val="00143621"/>
    <w:rsid w:val="00143B02"/>
    <w:rsid w:val="00143CB5"/>
    <w:rsid w:val="00144039"/>
    <w:rsid w:val="00145AAD"/>
    <w:rsid w:val="0014646B"/>
    <w:rsid w:val="001469BA"/>
    <w:rsid w:val="00147166"/>
    <w:rsid w:val="001508CF"/>
    <w:rsid w:val="0015123C"/>
    <w:rsid w:val="00151929"/>
    <w:rsid w:val="00157318"/>
    <w:rsid w:val="001600FC"/>
    <w:rsid w:val="00160D8B"/>
    <w:rsid w:val="00160DDB"/>
    <w:rsid w:val="00161818"/>
    <w:rsid w:val="00161920"/>
    <w:rsid w:val="00164DF0"/>
    <w:rsid w:val="0016573D"/>
    <w:rsid w:val="00174005"/>
    <w:rsid w:val="0017461A"/>
    <w:rsid w:val="00174B9A"/>
    <w:rsid w:val="001753EC"/>
    <w:rsid w:val="0017696C"/>
    <w:rsid w:val="00180CD0"/>
    <w:rsid w:val="00181AFA"/>
    <w:rsid w:val="001823E9"/>
    <w:rsid w:val="00182405"/>
    <w:rsid w:val="001871EC"/>
    <w:rsid w:val="0019173B"/>
    <w:rsid w:val="00194DDC"/>
    <w:rsid w:val="00194EC4"/>
    <w:rsid w:val="00195172"/>
    <w:rsid w:val="001970C4"/>
    <w:rsid w:val="001A0474"/>
    <w:rsid w:val="001A0B1A"/>
    <w:rsid w:val="001A1046"/>
    <w:rsid w:val="001A1061"/>
    <w:rsid w:val="001A1659"/>
    <w:rsid w:val="001A31EE"/>
    <w:rsid w:val="001A69DA"/>
    <w:rsid w:val="001A76DD"/>
    <w:rsid w:val="001A7F0D"/>
    <w:rsid w:val="001B1267"/>
    <w:rsid w:val="001B19B1"/>
    <w:rsid w:val="001B1D60"/>
    <w:rsid w:val="001B3F6F"/>
    <w:rsid w:val="001B43A2"/>
    <w:rsid w:val="001B43C6"/>
    <w:rsid w:val="001B48F4"/>
    <w:rsid w:val="001B4F16"/>
    <w:rsid w:val="001B5A28"/>
    <w:rsid w:val="001B7907"/>
    <w:rsid w:val="001C1D17"/>
    <w:rsid w:val="001C23DB"/>
    <w:rsid w:val="001C2CC1"/>
    <w:rsid w:val="001C472F"/>
    <w:rsid w:val="001C5822"/>
    <w:rsid w:val="001D1B50"/>
    <w:rsid w:val="001D37CD"/>
    <w:rsid w:val="001D3D1A"/>
    <w:rsid w:val="001D768F"/>
    <w:rsid w:val="001D7E6E"/>
    <w:rsid w:val="001E3CD8"/>
    <w:rsid w:val="001E46BE"/>
    <w:rsid w:val="001E613F"/>
    <w:rsid w:val="001F0FF5"/>
    <w:rsid w:val="001F1157"/>
    <w:rsid w:val="001F1ACE"/>
    <w:rsid w:val="001F58CE"/>
    <w:rsid w:val="001F764C"/>
    <w:rsid w:val="002018DE"/>
    <w:rsid w:val="00202BE2"/>
    <w:rsid w:val="00203657"/>
    <w:rsid w:val="002041F3"/>
    <w:rsid w:val="00206B98"/>
    <w:rsid w:val="00207A9A"/>
    <w:rsid w:val="00207E4C"/>
    <w:rsid w:val="002106CA"/>
    <w:rsid w:val="0021093A"/>
    <w:rsid w:val="00211F07"/>
    <w:rsid w:val="00214DEC"/>
    <w:rsid w:val="00214F76"/>
    <w:rsid w:val="00215F4D"/>
    <w:rsid w:val="00216FC4"/>
    <w:rsid w:val="002179DB"/>
    <w:rsid w:val="002244A9"/>
    <w:rsid w:val="00224B19"/>
    <w:rsid w:val="00224DF2"/>
    <w:rsid w:val="00225F6B"/>
    <w:rsid w:val="002266A0"/>
    <w:rsid w:val="002300F8"/>
    <w:rsid w:val="00231354"/>
    <w:rsid w:val="00235266"/>
    <w:rsid w:val="00235590"/>
    <w:rsid w:val="002364CB"/>
    <w:rsid w:val="00237D8C"/>
    <w:rsid w:val="00240462"/>
    <w:rsid w:val="00244BB7"/>
    <w:rsid w:val="00247A9B"/>
    <w:rsid w:val="00250668"/>
    <w:rsid w:val="00252710"/>
    <w:rsid w:val="00252C6C"/>
    <w:rsid w:val="002548CB"/>
    <w:rsid w:val="002557AE"/>
    <w:rsid w:val="00255FCA"/>
    <w:rsid w:val="00257D33"/>
    <w:rsid w:val="00257E86"/>
    <w:rsid w:val="00260DC2"/>
    <w:rsid w:val="00263B49"/>
    <w:rsid w:val="00264058"/>
    <w:rsid w:val="00264489"/>
    <w:rsid w:val="00264C19"/>
    <w:rsid w:val="0026524C"/>
    <w:rsid w:val="00265310"/>
    <w:rsid w:val="00270669"/>
    <w:rsid w:val="00282109"/>
    <w:rsid w:val="00283F37"/>
    <w:rsid w:val="002850D0"/>
    <w:rsid w:val="00286849"/>
    <w:rsid w:val="00291A04"/>
    <w:rsid w:val="002932BF"/>
    <w:rsid w:val="00296487"/>
    <w:rsid w:val="002A012B"/>
    <w:rsid w:val="002A0FD6"/>
    <w:rsid w:val="002A1F4F"/>
    <w:rsid w:val="002A4BCA"/>
    <w:rsid w:val="002A612C"/>
    <w:rsid w:val="002A63D3"/>
    <w:rsid w:val="002A6620"/>
    <w:rsid w:val="002B2AD4"/>
    <w:rsid w:val="002B4569"/>
    <w:rsid w:val="002B5587"/>
    <w:rsid w:val="002B5AEA"/>
    <w:rsid w:val="002C0B67"/>
    <w:rsid w:val="002C119B"/>
    <w:rsid w:val="002C12F3"/>
    <w:rsid w:val="002C5929"/>
    <w:rsid w:val="002C7BC2"/>
    <w:rsid w:val="002D0F42"/>
    <w:rsid w:val="002D101F"/>
    <w:rsid w:val="002D2F5B"/>
    <w:rsid w:val="002D3A30"/>
    <w:rsid w:val="002D3BC0"/>
    <w:rsid w:val="002D40FA"/>
    <w:rsid w:val="002D4C34"/>
    <w:rsid w:val="002D54B2"/>
    <w:rsid w:val="002D737E"/>
    <w:rsid w:val="002D7910"/>
    <w:rsid w:val="002D7A6B"/>
    <w:rsid w:val="002D7C3B"/>
    <w:rsid w:val="002D7FD7"/>
    <w:rsid w:val="002E0A0D"/>
    <w:rsid w:val="002E2CFF"/>
    <w:rsid w:val="002E31D1"/>
    <w:rsid w:val="002E3E23"/>
    <w:rsid w:val="002F1E4C"/>
    <w:rsid w:val="002F36A3"/>
    <w:rsid w:val="002F48D0"/>
    <w:rsid w:val="002F7F75"/>
    <w:rsid w:val="0030042D"/>
    <w:rsid w:val="003010FC"/>
    <w:rsid w:val="00301C55"/>
    <w:rsid w:val="003051B3"/>
    <w:rsid w:val="003053E6"/>
    <w:rsid w:val="00306562"/>
    <w:rsid w:val="00306E73"/>
    <w:rsid w:val="00310AD8"/>
    <w:rsid w:val="00310F95"/>
    <w:rsid w:val="003121DD"/>
    <w:rsid w:val="0031328F"/>
    <w:rsid w:val="003141DE"/>
    <w:rsid w:val="003168AD"/>
    <w:rsid w:val="0032020B"/>
    <w:rsid w:val="00320215"/>
    <w:rsid w:val="00325335"/>
    <w:rsid w:val="00330EAA"/>
    <w:rsid w:val="003339A5"/>
    <w:rsid w:val="00333D9C"/>
    <w:rsid w:val="00333FA8"/>
    <w:rsid w:val="00334E11"/>
    <w:rsid w:val="0033511F"/>
    <w:rsid w:val="003359D8"/>
    <w:rsid w:val="0033683A"/>
    <w:rsid w:val="0033684E"/>
    <w:rsid w:val="00336DBA"/>
    <w:rsid w:val="00337A92"/>
    <w:rsid w:val="003438C1"/>
    <w:rsid w:val="00344A4D"/>
    <w:rsid w:val="00344F47"/>
    <w:rsid w:val="003451E6"/>
    <w:rsid w:val="00346ECD"/>
    <w:rsid w:val="003501B1"/>
    <w:rsid w:val="0035046F"/>
    <w:rsid w:val="00354C54"/>
    <w:rsid w:val="00356754"/>
    <w:rsid w:val="00357786"/>
    <w:rsid w:val="00357B4B"/>
    <w:rsid w:val="0036041E"/>
    <w:rsid w:val="00363854"/>
    <w:rsid w:val="0036414E"/>
    <w:rsid w:val="0036449F"/>
    <w:rsid w:val="00364653"/>
    <w:rsid w:val="0036608F"/>
    <w:rsid w:val="00371896"/>
    <w:rsid w:val="0037655A"/>
    <w:rsid w:val="0037679B"/>
    <w:rsid w:val="00376D88"/>
    <w:rsid w:val="0038216A"/>
    <w:rsid w:val="00383CAA"/>
    <w:rsid w:val="0039206E"/>
    <w:rsid w:val="003927D3"/>
    <w:rsid w:val="00392C99"/>
    <w:rsid w:val="00394126"/>
    <w:rsid w:val="003A3541"/>
    <w:rsid w:val="003A3DB7"/>
    <w:rsid w:val="003A4CEE"/>
    <w:rsid w:val="003A5F1A"/>
    <w:rsid w:val="003A6698"/>
    <w:rsid w:val="003B0B40"/>
    <w:rsid w:val="003B1D1A"/>
    <w:rsid w:val="003B47F9"/>
    <w:rsid w:val="003B77E7"/>
    <w:rsid w:val="003C11FE"/>
    <w:rsid w:val="003C3836"/>
    <w:rsid w:val="003C59E9"/>
    <w:rsid w:val="003C61C9"/>
    <w:rsid w:val="003C7996"/>
    <w:rsid w:val="003D0B16"/>
    <w:rsid w:val="003D5731"/>
    <w:rsid w:val="003D5DA3"/>
    <w:rsid w:val="003D655E"/>
    <w:rsid w:val="003E2749"/>
    <w:rsid w:val="003E289F"/>
    <w:rsid w:val="003E2ADC"/>
    <w:rsid w:val="003E2C57"/>
    <w:rsid w:val="003E395A"/>
    <w:rsid w:val="003E3AB8"/>
    <w:rsid w:val="003E57F6"/>
    <w:rsid w:val="003F0F27"/>
    <w:rsid w:val="003F2EAB"/>
    <w:rsid w:val="003F3621"/>
    <w:rsid w:val="003F3CCC"/>
    <w:rsid w:val="003F567B"/>
    <w:rsid w:val="003F73EB"/>
    <w:rsid w:val="00402588"/>
    <w:rsid w:val="00404878"/>
    <w:rsid w:val="00405319"/>
    <w:rsid w:val="00405A0A"/>
    <w:rsid w:val="00405B2B"/>
    <w:rsid w:val="004100C1"/>
    <w:rsid w:val="00410408"/>
    <w:rsid w:val="004107B9"/>
    <w:rsid w:val="00412C2A"/>
    <w:rsid w:val="00413FEA"/>
    <w:rsid w:val="00415A09"/>
    <w:rsid w:val="004161B0"/>
    <w:rsid w:val="0041678E"/>
    <w:rsid w:val="00425604"/>
    <w:rsid w:val="004301BC"/>
    <w:rsid w:val="00432D23"/>
    <w:rsid w:val="00432FAF"/>
    <w:rsid w:val="00433C2E"/>
    <w:rsid w:val="00433DC9"/>
    <w:rsid w:val="004340E1"/>
    <w:rsid w:val="00434D7D"/>
    <w:rsid w:val="004363DA"/>
    <w:rsid w:val="00436BDF"/>
    <w:rsid w:val="004370B0"/>
    <w:rsid w:val="0044338B"/>
    <w:rsid w:val="004452A7"/>
    <w:rsid w:val="004501EF"/>
    <w:rsid w:val="004511CE"/>
    <w:rsid w:val="00451661"/>
    <w:rsid w:val="004540A3"/>
    <w:rsid w:val="00456F17"/>
    <w:rsid w:val="00457AB5"/>
    <w:rsid w:val="00457BA9"/>
    <w:rsid w:val="004605D2"/>
    <w:rsid w:val="00461106"/>
    <w:rsid w:val="00462BF6"/>
    <w:rsid w:val="00463D56"/>
    <w:rsid w:val="00463F7E"/>
    <w:rsid w:val="0046653F"/>
    <w:rsid w:val="004666FE"/>
    <w:rsid w:val="00466E98"/>
    <w:rsid w:val="004679EB"/>
    <w:rsid w:val="004704FE"/>
    <w:rsid w:val="00472DC6"/>
    <w:rsid w:val="004766D4"/>
    <w:rsid w:val="004776A9"/>
    <w:rsid w:val="00480698"/>
    <w:rsid w:val="00480DD6"/>
    <w:rsid w:val="00485334"/>
    <w:rsid w:val="004876F3"/>
    <w:rsid w:val="0048773D"/>
    <w:rsid w:val="00490726"/>
    <w:rsid w:val="0049496B"/>
    <w:rsid w:val="0049515F"/>
    <w:rsid w:val="0049592B"/>
    <w:rsid w:val="004964A3"/>
    <w:rsid w:val="00497A71"/>
    <w:rsid w:val="004A0B79"/>
    <w:rsid w:val="004A401F"/>
    <w:rsid w:val="004A7C86"/>
    <w:rsid w:val="004B1588"/>
    <w:rsid w:val="004B2706"/>
    <w:rsid w:val="004B4013"/>
    <w:rsid w:val="004C1E1C"/>
    <w:rsid w:val="004C2750"/>
    <w:rsid w:val="004C2C77"/>
    <w:rsid w:val="004C57CA"/>
    <w:rsid w:val="004D0B67"/>
    <w:rsid w:val="004D0D43"/>
    <w:rsid w:val="004D0F5E"/>
    <w:rsid w:val="004D15C5"/>
    <w:rsid w:val="004D2981"/>
    <w:rsid w:val="004D4330"/>
    <w:rsid w:val="004E47F6"/>
    <w:rsid w:val="004E61B3"/>
    <w:rsid w:val="004F4CAE"/>
    <w:rsid w:val="004F5911"/>
    <w:rsid w:val="004F6DDD"/>
    <w:rsid w:val="00500193"/>
    <w:rsid w:val="005014D4"/>
    <w:rsid w:val="00504815"/>
    <w:rsid w:val="00510AE0"/>
    <w:rsid w:val="00511EF6"/>
    <w:rsid w:val="005145A0"/>
    <w:rsid w:val="00514A57"/>
    <w:rsid w:val="005156C5"/>
    <w:rsid w:val="005156FE"/>
    <w:rsid w:val="005157CD"/>
    <w:rsid w:val="00515DD1"/>
    <w:rsid w:val="0051701E"/>
    <w:rsid w:val="0052050B"/>
    <w:rsid w:val="005208ED"/>
    <w:rsid w:val="00521230"/>
    <w:rsid w:val="005226C2"/>
    <w:rsid w:val="00522CC9"/>
    <w:rsid w:val="00523A58"/>
    <w:rsid w:val="005249A2"/>
    <w:rsid w:val="005254FC"/>
    <w:rsid w:val="005274A1"/>
    <w:rsid w:val="00527A25"/>
    <w:rsid w:val="00531AC4"/>
    <w:rsid w:val="00534341"/>
    <w:rsid w:val="00534FA5"/>
    <w:rsid w:val="0054053A"/>
    <w:rsid w:val="0054157D"/>
    <w:rsid w:val="00542A2F"/>
    <w:rsid w:val="00543404"/>
    <w:rsid w:val="00546202"/>
    <w:rsid w:val="005546B9"/>
    <w:rsid w:val="005561C3"/>
    <w:rsid w:val="005575E4"/>
    <w:rsid w:val="005608CA"/>
    <w:rsid w:val="00560A92"/>
    <w:rsid w:val="00562265"/>
    <w:rsid w:val="00564D5C"/>
    <w:rsid w:val="005759F0"/>
    <w:rsid w:val="00580327"/>
    <w:rsid w:val="00580B17"/>
    <w:rsid w:val="005846DE"/>
    <w:rsid w:val="0058562B"/>
    <w:rsid w:val="00585CEB"/>
    <w:rsid w:val="005910B2"/>
    <w:rsid w:val="005932AD"/>
    <w:rsid w:val="00593A28"/>
    <w:rsid w:val="005940DE"/>
    <w:rsid w:val="00594190"/>
    <w:rsid w:val="005944A9"/>
    <w:rsid w:val="00594F82"/>
    <w:rsid w:val="005958A7"/>
    <w:rsid w:val="005966FF"/>
    <w:rsid w:val="0059794F"/>
    <w:rsid w:val="005A3D93"/>
    <w:rsid w:val="005A4551"/>
    <w:rsid w:val="005A50EB"/>
    <w:rsid w:val="005A5505"/>
    <w:rsid w:val="005B0648"/>
    <w:rsid w:val="005B1EBD"/>
    <w:rsid w:val="005B281C"/>
    <w:rsid w:val="005B3C27"/>
    <w:rsid w:val="005B5F91"/>
    <w:rsid w:val="005C3B28"/>
    <w:rsid w:val="005C64DF"/>
    <w:rsid w:val="005D19F6"/>
    <w:rsid w:val="005D3593"/>
    <w:rsid w:val="005D35BE"/>
    <w:rsid w:val="005D46CA"/>
    <w:rsid w:val="005E08A0"/>
    <w:rsid w:val="005E277B"/>
    <w:rsid w:val="005E417B"/>
    <w:rsid w:val="005E5989"/>
    <w:rsid w:val="005F7032"/>
    <w:rsid w:val="005F7E1E"/>
    <w:rsid w:val="006048ED"/>
    <w:rsid w:val="00607A00"/>
    <w:rsid w:val="00607E2D"/>
    <w:rsid w:val="00611480"/>
    <w:rsid w:val="006117F2"/>
    <w:rsid w:val="006139CA"/>
    <w:rsid w:val="00615338"/>
    <w:rsid w:val="00622DE1"/>
    <w:rsid w:val="00624C2B"/>
    <w:rsid w:val="00624D3C"/>
    <w:rsid w:val="00625147"/>
    <w:rsid w:val="0062549F"/>
    <w:rsid w:val="00626419"/>
    <w:rsid w:val="006304E9"/>
    <w:rsid w:val="00631421"/>
    <w:rsid w:val="00632108"/>
    <w:rsid w:val="0063231C"/>
    <w:rsid w:val="006373A0"/>
    <w:rsid w:val="00640ECC"/>
    <w:rsid w:val="00641A2A"/>
    <w:rsid w:val="00642C39"/>
    <w:rsid w:val="00645456"/>
    <w:rsid w:val="00645B6A"/>
    <w:rsid w:val="006463F2"/>
    <w:rsid w:val="00646ED2"/>
    <w:rsid w:val="0064760D"/>
    <w:rsid w:val="00653089"/>
    <w:rsid w:val="00654187"/>
    <w:rsid w:val="00654E32"/>
    <w:rsid w:val="006560C0"/>
    <w:rsid w:val="00657F0A"/>
    <w:rsid w:val="0066350B"/>
    <w:rsid w:val="006657A1"/>
    <w:rsid w:val="00666FE8"/>
    <w:rsid w:val="00670EF0"/>
    <w:rsid w:val="006710C5"/>
    <w:rsid w:val="00671F3D"/>
    <w:rsid w:val="00673486"/>
    <w:rsid w:val="00673B3C"/>
    <w:rsid w:val="00673C78"/>
    <w:rsid w:val="00684C62"/>
    <w:rsid w:val="0068710F"/>
    <w:rsid w:val="006879D5"/>
    <w:rsid w:val="006900A7"/>
    <w:rsid w:val="00693FC4"/>
    <w:rsid w:val="00695CE9"/>
    <w:rsid w:val="006A0B44"/>
    <w:rsid w:val="006A2578"/>
    <w:rsid w:val="006A26A6"/>
    <w:rsid w:val="006A4C91"/>
    <w:rsid w:val="006A56EC"/>
    <w:rsid w:val="006A685E"/>
    <w:rsid w:val="006B0BE8"/>
    <w:rsid w:val="006B1763"/>
    <w:rsid w:val="006B396B"/>
    <w:rsid w:val="006B40EA"/>
    <w:rsid w:val="006B474E"/>
    <w:rsid w:val="006B4A78"/>
    <w:rsid w:val="006B645A"/>
    <w:rsid w:val="006C2E8D"/>
    <w:rsid w:val="006C3045"/>
    <w:rsid w:val="006C6850"/>
    <w:rsid w:val="006C692D"/>
    <w:rsid w:val="006C7782"/>
    <w:rsid w:val="006D208F"/>
    <w:rsid w:val="006D3153"/>
    <w:rsid w:val="006D48B6"/>
    <w:rsid w:val="006D70B0"/>
    <w:rsid w:val="006E1513"/>
    <w:rsid w:val="006E38F7"/>
    <w:rsid w:val="006E4A56"/>
    <w:rsid w:val="006E5E95"/>
    <w:rsid w:val="006E6581"/>
    <w:rsid w:val="006F0609"/>
    <w:rsid w:val="006F1F05"/>
    <w:rsid w:val="006F37AB"/>
    <w:rsid w:val="007023DD"/>
    <w:rsid w:val="00702F24"/>
    <w:rsid w:val="00705625"/>
    <w:rsid w:val="00705B33"/>
    <w:rsid w:val="0070718C"/>
    <w:rsid w:val="007112C3"/>
    <w:rsid w:val="0071241B"/>
    <w:rsid w:val="00713A90"/>
    <w:rsid w:val="007153BD"/>
    <w:rsid w:val="00717528"/>
    <w:rsid w:val="00717AD8"/>
    <w:rsid w:val="00721D95"/>
    <w:rsid w:val="00722437"/>
    <w:rsid w:val="00726CAC"/>
    <w:rsid w:val="00727856"/>
    <w:rsid w:val="00727AA1"/>
    <w:rsid w:val="007324C4"/>
    <w:rsid w:val="0073617F"/>
    <w:rsid w:val="0073677F"/>
    <w:rsid w:val="00743203"/>
    <w:rsid w:val="007467C1"/>
    <w:rsid w:val="0075073C"/>
    <w:rsid w:val="00750FF1"/>
    <w:rsid w:val="007511DF"/>
    <w:rsid w:val="007519EF"/>
    <w:rsid w:val="0075375E"/>
    <w:rsid w:val="00753771"/>
    <w:rsid w:val="007537DE"/>
    <w:rsid w:val="007549BE"/>
    <w:rsid w:val="00754C62"/>
    <w:rsid w:val="00757E91"/>
    <w:rsid w:val="00760FFA"/>
    <w:rsid w:val="00761A50"/>
    <w:rsid w:val="00764180"/>
    <w:rsid w:val="0076522D"/>
    <w:rsid w:val="0076595D"/>
    <w:rsid w:val="007662E3"/>
    <w:rsid w:val="0076647F"/>
    <w:rsid w:val="007671C2"/>
    <w:rsid w:val="007706C3"/>
    <w:rsid w:val="007740F7"/>
    <w:rsid w:val="007755E2"/>
    <w:rsid w:val="00781C1D"/>
    <w:rsid w:val="00782B7A"/>
    <w:rsid w:val="00784274"/>
    <w:rsid w:val="00784424"/>
    <w:rsid w:val="0078487D"/>
    <w:rsid w:val="007879B9"/>
    <w:rsid w:val="00790E32"/>
    <w:rsid w:val="00793967"/>
    <w:rsid w:val="00797CB2"/>
    <w:rsid w:val="007A0E04"/>
    <w:rsid w:val="007A16E8"/>
    <w:rsid w:val="007A3E63"/>
    <w:rsid w:val="007A4291"/>
    <w:rsid w:val="007A48D0"/>
    <w:rsid w:val="007A4D30"/>
    <w:rsid w:val="007B0DC8"/>
    <w:rsid w:val="007B1A83"/>
    <w:rsid w:val="007B1D0A"/>
    <w:rsid w:val="007B2744"/>
    <w:rsid w:val="007B32AD"/>
    <w:rsid w:val="007B3BDF"/>
    <w:rsid w:val="007B3F50"/>
    <w:rsid w:val="007B49DE"/>
    <w:rsid w:val="007B503A"/>
    <w:rsid w:val="007B590F"/>
    <w:rsid w:val="007B7B41"/>
    <w:rsid w:val="007C2050"/>
    <w:rsid w:val="007C2976"/>
    <w:rsid w:val="007C5ABD"/>
    <w:rsid w:val="007C6AD6"/>
    <w:rsid w:val="007D3B53"/>
    <w:rsid w:val="007D4AC0"/>
    <w:rsid w:val="007D6B2C"/>
    <w:rsid w:val="007D782A"/>
    <w:rsid w:val="007E0D85"/>
    <w:rsid w:val="007E1B1A"/>
    <w:rsid w:val="007E3101"/>
    <w:rsid w:val="007E3DFD"/>
    <w:rsid w:val="007E4153"/>
    <w:rsid w:val="007E5E8F"/>
    <w:rsid w:val="007E7927"/>
    <w:rsid w:val="007F147F"/>
    <w:rsid w:val="007F1D54"/>
    <w:rsid w:val="007F65E6"/>
    <w:rsid w:val="007F6B92"/>
    <w:rsid w:val="007F70AE"/>
    <w:rsid w:val="0080003A"/>
    <w:rsid w:val="0080023E"/>
    <w:rsid w:val="00800A58"/>
    <w:rsid w:val="00801822"/>
    <w:rsid w:val="0080565B"/>
    <w:rsid w:val="00806308"/>
    <w:rsid w:val="00807ECD"/>
    <w:rsid w:val="008122D4"/>
    <w:rsid w:val="00812AFF"/>
    <w:rsid w:val="008138AF"/>
    <w:rsid w:val="0081505D"/>
    <w:rsid w:val="008151CC"/>
    <w:rsid w:val="008152FB"/>
    <w:rsid w:val="00815D03"/>
    <w:rsid w:val="0081623B"/>
    <w:rsid w:val="00816409"/>
    <w:rsid w:val="00817440"/>
    <w:rsid w:val="00821F94"/>
    <w:rsid w:val="00822705"/>
    <w:rsid w:val="00822E6E"/>
    <w:rsid w:val="00823649"/>
    <w:rsid w:val="00830BFE"/>
    <w:rsid w:val="00831AE2"/>
    <w:rsid w:val="008329FD"/>
    <w:rsid w:val="00834CE0"/>
    <w:rsid w:val="008361C6"/>
    <w:rsid w:val="00837642"/>
    <w:rsid w:val="00837F25"/>
    <w:rsid w:val="00840826"/>
    <w:rsid w:val="00841A9A"/>
    <w:rsid w:val="0084215A"/>
    <w:rsid w:val="00845A63"/>
    <w:rsid w:val="00846864"/>
    <w:rsid w:val="00850F09"/>
    <w:rsid w:val="00853FFF"/>
    <w:rsid w:val="00854B28"/>
    <w:rsid w:val="00855D19"/>
    <w:rsid w:val="00856666"/>
    <w:rsid w:val="008576A9"/>
    <w:rsid w:val="008577A2"/>
    <w:rsid w:val="00862DCE"/>
    <w:rsid w:val="00862E82"/>
    <w:rsid w:val="008637A4"/>
    <w:rsid w:val="00865352"/>
    <w:rsid w:val="00865C29"/>
    <w:rsid w:val="00866980"/>
    <w:rsid w:val="00867083"/>
    <w:rsid w:val="00867CBD"/>
    <w:rsid w:val="00870D86"/>
    <w:rsid w:val="008716D3"/>
    <w:rsid w:val="00874160"/>
    <w:rsid w:val="008760C8"/>
    <w:rsid w:val="00877DE0"/>
    <w:rsid w:val="00881A31"/>
    <w:rsid w:val="00882054"/>
    <w:rsid w:val="00882FB2"/>
    <w:rsid w:val="008848BF"/>
    <w:rsid w:val="00890E0E"/>
    <w:rsid w:val="00893577"/>
    <w:rsid w:val="00894E12"/>
    <w:rsid w:val="00895B0A"/>
    <w:rsid w:val="0089741C"/>
    <w:rsid w:val="00897970"/>
    <w:rsid w:val="008A01FF"/>
    <w:rsid w:val="008A1610"/>
    <w:rsid w:val="008A2CF7"/>
    <w:rsid w:val="008A35BD"/>
    <w:rsid w:val="008A4085"/>
    <w:rsid w:val="008A5618"/>
    <w:rsid w:val="008A751F"/>
    <w:rsid w:val="008B017D"/>
    <w:rsid w:val="008B1E4C"/>
    <w:rsid w:val="008B2EED"/>
    <w:rsid w:val="008B4F18"/>
    <w:rsid w:val="008B5035"/>
    <w:rsid w:val="008B534D"/>
    <w:rsid w:val="008B60F3"/>
    <w:rsid w:val="008B7163"/>
    <w:rsid w:val="008C0353"/>
    <w:rsid w:val="008C1058"/>
    <w:rsid w:val="008C2F83"/>
    <w:rsid w:val="008D0C0F"/>
    <w:rsid w:val="008D169C"/>
    <w:rsid w:val="008D272E"/>
    <w:rsid w:val="008D364D"/>
    <w:rsid w:val="008D3C3C"/>
    <w:rsid w:val="008D47B2"/>
    <w:rsid w:val="008D55F8"/>
    <w:rsid w:val="008D60E7"/>
    <w:rsid w:val="008D7612"/>
    <w:rsid w:val="008E0208"/>
    <w:rsid w:val="008E07C8"/>
    <w:rsid w:val="008E2AD3"/>
    <w:rsid w:val="008E3B8E"/>
    <w:rsid w:val="008E4257"/>
    <w:rsid w:val="008E46F3"/>
    <w:rsid w:val="008E5C67"/>
    <w:rsid w:val="008E67C0"/>
    <w:rsid w:val="008F22CE"/>
    <w:rsid w:val="008F4107"/>
    <w:rsid w:val="008F56DC"/>
    <w:rsid w:val="008F6AD9"/>
    <w:rsid w:val="008F75CF"/>
    <w:rsid w:val="00901495"/>
    <w:rsid w:val="00901ED4"/>
    <w:rsid w:val="00902501"/>
    <w:rsid w:val="00903A3D"/>
    <w:rsid w:val="00904CB1"/>
    <w:rsid w:val="00907CE3"/>
    <w:rsid w:val="00907E06"/>
    <w:rsid w:val="00911C28"/>
    <w:rsid w:val="009123ED"/>
    <w:rsid w:val="0091512E"/>
    <w:rsid w:val="00915245"/>
    <w:rsid w:val="0091561C"/>
    <w:rsid w:val="009167AE"/>
    <w:rsid w:val="00916A26"/>
    <w:rsid w:val="00917197"/>
    <w:rsid w:val="00921285"/>
    <w:rsid w:val="0092370E"/>
    <w:rsid w:val="00924650"/>
    <w:rsid w:val="00924F9E"/>
    <w:rsid w:val="00925489"/>
    <w:rsid w:val="009267D2"/>
    <w:rsid w:val="00930DCE"/>
    <w:rsid w:val="00933111"/>
    <w:rsid w:val="00933528"/>
    <w:rsid w:val="00933DAB"/>
    <w:rsid w:val="00940162"/>
    <w:rsid w:val="00940A33"/>
    <w:rsid w:val="00940F80"/>
    <w:rsid w:val="009414B4"/>
    <w:rsid w:val="00941D35"/>
    <w:rsid w:val="00942E5D"/>
    <w:rsid w:val="009436D3"/>
    <w:rsid w:val="0094523D"/>
    <w:rsid w:val="009461E8"/>
    <w:rsid w:val="00950C89"/>
    <w:rsid w:val="0095238A"/>
    <w:rsid w:val="009544DC"/>
    <w:rsid w:val="00956581"/>
    <w:rsid w:val="00957FC5"/>
    <w:rsid w:val="00963106"/>
    <w:rsid w:val="0096524A"/>
    <w:rsid w:val="00965798"/>
    <w:rsid w:val="00965CF2"/>
    <w:rsid w:val="009700AD"/>
    <w:rsid w:val="009708C7"/>
    <w:rsid w:val="00972169"/>
    <w:rsid w:val="009735A3"/>
    <w:rsid w:val="00973A68"/>
    <w:rsid w:val="00974F97"/>
    <w:rsid w:val="009807FD"/>
    <w:rsid w:val="00982EAD"/>
    <w:rsid w:val="00983023"/>
    <w:rsid w:val="00985896"/>
    <w:rsid w:val="00987264"/>
    <w:rsid w:val="009951E1"/>
    <w:rsid w:val="0099563F"/>
    <w:rsid w:val="009A103D"/>
    <w:rsid w:val="009A26E4"/>
    <w:rsid w:val="009A656B"/>
    <w:rsid w:val="009A7B3A"/>
    <w:rsid w:val="009B00A1"/>
    <w:rsid w:val="009B1861"/>
    <w:rsid w:val="009B3A5B"/>
    <w:rsid w:val="009B4049"/>
    <w:rsid w:val="009B66C3"/>
    <w:rsid w:val="009B7274"/>
    <w:rsid w:val="009C12C0"/>
    <w:rsid w:val="009C15EA"/>
    <w:rsid w:val="009C29A5"/>
    <w:rsid w:val="009C2A57"/>
    <w:rsid w:val="009C3260"/>
    <w:rsid w:val="009C4639"/>
    <w:rsid w:val="009C4A74"/>
    <w:rsid w:val="009C5C68"/>
    <w:rsid w:val="009C69FC"/>
    <w:rsid w:val="009C6E6A"/>
    <w:rsid w:val="009C6F99"/>
    <w:rsid w:val="009D07C2"/>
    <w:rsid w:val="009D0A44"/>
    <w:rsid w:val="009D54DA"/>
    <w:rsid w:val="009D68AE"/>
    <w:rsid w:val="009E004C"/>
    <w:rsid w:val="009E0462"/>
    <w:rsid w:val="009E06B2"/>
    <w:rsid w:val="009E0E79"/>
    <w:rsid w:val="009E3874"/>
    <w:rsid w:val="009E3BDE"/>
    <w:rsid w:val="009F1AB6"/>
    <w:rsid w:val="009F1C9A"/>
    <w:rsid w:val="009F21C8"/>
    <w:rsid w:val="009F3830"/>
    <w:rsid w:val="009F3D70"/>
    <w:rsid w:val="009F7114"/>
    <w:rsid w:val="009F76A4"/>
    <w:rsid w:val="00A006B9"/>
    <w:rsid w:val="00A018B0"/>
    <w:rsid w:val="00A01B80"/>
    <w:rsid w:val="00A034F6"/>
    <w:rsid w:val="00A04741"/>
    <w:rsid w:val="00A06BDB"/>
    <w:rsid w:val="00A10CC3"/>
    <w:rsid w:val="00A1116E"/>
    <w:rsid w:val="00A115F9"/>
    <w:rsid w:val="00A1285D"/>
    <w:rsid w:val="00A1520B"/>
    <w:rsid w:val="00A1582B"/>
    <w:rsid w:val="00A1588A"/>
    <w:rsid w:val="00A163F2"/>
    <w:rsid w:val="00A17548"/>
    <w:rsid w:val="00A21A5A"/>
    <w:rsid w:val="00A224A4"/>
    <w:rsid w:val="00A233F3"/>
    <w:rsid w:val="00A241F1"/>
    <w:rsid w:val="00A24558"/>
    <w:rsid w:val="00A25D9B"/>
    <w:rsid w:val="00A3051F"/>
    <w:rsid w:val="00A31B1C"/>
    <w:rsid w:val="00A3257B"/>
    <w:rsid w:val="00A32686"/>
    <w:rsid w:val="00A32AEC"/>
    <w:rsid w:val="00A34EDC"/>
    <w:rsid w:val="00A352BF"/>
    <w:rsid w:val="00A354A0"/>
    <w:rsid w:val="00A40C8B"/>
    <w:rsid w:val="00A41EAF"/>
    <w:rsid w:val="00A42F7A"/>
    <w:rsid w:val="00A469CD"/>
    <w:rsid w:val="00A46FF5"/>
    <w:rsid w:val="00A5083E"/>
    <w:rsid w:val="00A52DD2"/>
    <w:rsid w:val="00A53976"/>
    <w:rsid w:val="00A54C6E"/>
    <w:rsid w:val="00A553C8"/>
    <w:rsid w:val="00A6298A"/>
    <w:rsid w:val="00A64CD0"/>
    <w:rsid w:val="00A66A5C"/>
    <w:rsid w:val="00A72DB0"/>
    <w:rsid w:val="00A730CB"/>
    <w:rsid w:val="00A7311A"/>
    <w:rsid w:val="00A73900"/>
    <w:rsid w:val="00A752E2"/>
    <w:rsid w:val="00A75A70"/>
    <w:rsid w:val="00A76BA0"/>
    <w:rsid w:val="00A81076"/>
    <w:rsid w:val="00A82B7B"/>
    <w:rsid w:val="00A8521E"/>
    <w:rsid w:val="00A8535A"/>
    <w:rsid w:val="00A86828"/>
    <w:rsid w:val="00A87002"/>
    <w:rsid w:val="00A87731"/>
    <w:rsid w:val="00A87769"/>
    <w:rsid w:val="00A879BD"/>
    <w:rsid w:val="00A9154E"/>
    <w:rsid w:val="00A923CF"/>
    <w:rsid w:val="00A9313D"/>
    <w:rsid w:val="00A940C7"/>
    <w:rsid w:val="00A96618"/>
    <w:rsid w:val="00A97056"/>
    <w:rsid w:val="00AA67EB"/>
    <w:rsid w:val="00AA6FE4"/>
    <w:rsid w:val="00AB0B8F"/>
    <w:rsid w:val="00AB2723"/>
    <w:rsid w:val="00AB6392"/>
    <w:rsid w:val="00AB648E"/>
    <w:rsid w:val="00AB69F0"/>
    <w:rsid w:val="00AB6B81"/>
    <w:rsid w:val="00AB6DE3"/>
    <w:rsid w:val="00AC1484"/>
    <w:rsid w:val="00AC2DC6"/>
    <w:rsid w:val="00AC42D1"/>
    <w:rsid w:val="00AC48F8"/>
    <w:rsid w:val="00AC7006"/>
    <w:rsid w:val="00AC7111"/>
    <w:rsid w:val="00AD002E"/>
    <w:rsid w:val="00AD1CC1"/>
    <w:rsid w:val="00AD21BA"/>
    <w:rsid w:val="00AD4557"/>
    <w:rsid w:val="00AD7232"/>
    <w:rsid w:val="00AE1140"/>
    <w:rsid w:val="00AE1D59"/>
    <w:rsid w:val="00AE3270"/>
    <w:rsid w:val="00AE41A0"/>
    <w:rsid w:val="00AF0361"/>
    <w:rsid w:val="00AF1035"/>
    <w:rsid w:val="00AF2351"/>
    <w:rsid w:val="00AF2C5F"/>
    <w:rsid w:val="00AF31C6"/>
    <w:rsid w:val="00AF38D5"/>
    <w:rsid w:val="00AF7221"/>
    <w:rsid w:val="00B0075A"/>
    <w:rsid w:val="00B01285"/>
    <w:rsid w:val="00B0199B"/>
    <w:rsid w:val="00B03B76"/>
    <w:rsid w:val="00B05115"/>
    <w:rsid w:val="00B073E3"/>
    <w:rsid w:val="00B13DFD"/>
    <w:rsid w:val="00B156E9"/>
    <w:rsid w:val="00B226EA"/>
    <w:rsid w:val="00B23A30"/>
    <w:rsid w:val="00B25399"/>
    <w:rsid w:val="00B25943"/>
    <w:rsid w:val="00B26082"/>
    <w:rsid w:val="00B3037F"/>
    <w:rsid w:val="00B30711"/>
    <w:rsid w:val="00B30B4E"/>
    <w:rsid w:val="00B30F6F"/>
    <w:rsid w:val="00B34423"/>
    <w:rsid w:val="00B35175"/>
    <w:rsid w:val="00B37942"/>
    <w:rsid w:val="00B379FD"/>
    <w:rsid w:val="00B45147"/>
    <w:rsid w:val="00B4662D"/>
    <w:rsid w:val="00B4676F"/>
    <w:rsid w:val="00B47AFF"/>
    <w:rsid w:val="00B47FC0"/>
    <w:rsid w:val="00B5179E"/>
    <w:rsid w:val="00B52FEB"/>
    <w:rsid w:val="00B530C3"/>
    <w:rsid w:val="00B57FC6"/>
    <w:rsid w:val="00B607E1"/>
    <w:rsid w:val="00B63D45"/>
    <w:rsid w:val="00B6498B"/>
    <w:rsid w:val="00B676C3"/>
    <w:rsid w:val="00B7050A"/>
    <w:rsid w:val="00B7183D"/>
    <w:rsid w:val="00B72F60"/>
    <w:rsid w:val="00B76CF4"/>
    <w:rsid w:val="00B8074B"/>
    <w:rsid w:val="00B82BE1"/>
    <w:rsid w:val="00B82C71"/>
    <w:rsid w:val="00B830B3"/>
    <w:rsid w:val="00B852B2"/>
    <w:rsid w:val="00B85D3A"/>
    <w:rsid w:val="00B872D2"/>
    <w:rsid w:val="00B90476"/>
    <w:rsid w:val="00B90DA3"/>
    <w:rsid w:val="00B9186A"/>
    <w:rsid w:val="00B94AB1"/>
    <w:rsid w:val="00B9561D"/>
    <w:rsid w:val="00BA1F76"/>
    <w:rsid w:val="00BA36F0"/>
    <w:rsid w:val="00BA668E"/>
    <w:rsid w:val="00BA7299"/>
    <w:rsid w:val="00BB0599"/>
    <w:rsid w:val="00BB061B"/>
    <w:rsid w:val="00BB25EC"/>
    <w:rsid w:val="00BB2816"/>
    <w:rsid w:val="00BB2CBC"/>
    <w:rsid w:val="00BB5B7B"/>
    <w:rsid w:val="00BB5E07"/>
    <w:rsid w:val="00BC14FF"/>
    <w:rsid w:val="00BC1B51"/>
    <w:rsid w:val="00BC6227"/>
    <w:rsid w:val="00BD080C"/>
    <w:rsid w:val="00BD22AA"/>
    <w:rsid w:val="00BD41E4"/>
    <w:rsid w:val="00BF4E12"/>
    <w:rsid w:val="00BF52BD"/>
    <w:rsid w:val="00C00161"/>
    <w:rsid w:val="00C00A2D"/>
    <w:rsid w:val="00C00B7E"/>
    <w:rsid w:val="00C022AA"/>
    <w:rsid w:val="00C02FD3"/>
    <w:rsid w:val="00C05343"/>
    <w:rsid w:val="00C055DE"/>
    <w:rsid w:val="00C11E3A"/>
    <w:rsid w:val="00C13E0C"/>
    <w:rsid w:val="00C154A5"/>
    <w:rsid w:val="00C171DD"/>
    <w:rsid w:val="00C17391"/>
    <w:rsid w:val="00C2085D"/>
    <w:rsid w:val="00C242F5"/>
    <w:rsid w:val="00C3054E"/>
    <w:rsid w:val="00C36283"/>
    <w:rsid w:val="00C37854"/>
    <w:rsid w:val="00C40070"/>
    <w:rsid w:val="00C421AE"/>
    <w:rsid w:val="00C422C4"/>
    <w:rsid w:val="00C4247F"/>
    <w:rsid w:val="00C42F2C"/>
    <w:rsid w:val="00C466A9"/>
    <w:rsid w:val="00C47063"/>
    <w:rsid w:val="00C51645"/>
    <w:rsid w:val="00C54DA6"/>
    <w:rsid w:val="00C55A13"/>
    <w:rsid w:val="00C573F8"/>
    <w:rsid w:val="00C62939"/>
    <w:rsid w:val="00C62D4E"/>
    <w:rsid w:val="00C63712"/>
    <w:rsid w:val="00C65EE5"/>
    <w:rsid w:val="00C721D7"/>
    <w:rsid w:val="00C728AB"/>
    <w:rsid w:val="00C741E2"/>
    <w:rsid w:val="00C74A80"/>
    <w:rsid w:val="00C74C02"/>
    <w:rsid w:val="00C75360"/>
    <w:rsid w:val="00C77583"/>
    <w:rsid w:val="00C80C18"/>
    <w:rsid w:val="00C825A2"/>
    <w:rsid w:val="00C8654D"/>
    <w:rsid w:val="00C86C08"/>
    <w:rsid w:val="00C87142"/>
    <w:rsid w:val="00C945CF"/>
    <w:rsid w:val="00C9511D"/>
    <w:rsid w:val="00C97D18"/>
    <w:rsid w:val="00C97D5E"/>
    <w:rsid w:val="00CA060F"/>
    <w:rsid w:val="00CA1A73"/>
    <w:rsid w:val="00CA1E69"/>
    <w:rsid w:val="00CB6FC4"/>
    <w:rsid w:val="00CB799D"/>
    <w:rsid w:val="00CC38BB"/>
    <w:rsid w:val="00CC5830"/>
    <w:rsid w:val="00CC6528"/>
    <w:rsid w:val="00CC6F8B"/>
    <w:rsid w:val="00CD0A8C"/>
    <w:rsid w:val="00CD75F3"/>
    <w:rsid w:val="00CD78A1"/>
    <w:rsid w:val="00CE1E46"/>
    <w:rsid w:val="00CE2B73"/>
    <w:rsid w:val="00CE48FD"/>
    <w:rsid w:val="00CE6F05"/>
    <w:rsid w:val="00CF5B97"/>
    <w:rsid w:val="00D0003F"/>
    <w:rsid w:val="00D020EE"/>
    <w:rsid w:val="00D040D3"/>
    <w:rsid w:val="00D06DF7"/>
    <w:rsid w:val="00D10D72"/>
    <w:rsid w:val="00D11D90"/>
    <w:rsid w:val="00D145FD"/>
    <w:rsid w:val="00D16134"/>
    <w:rsid w:val="00D16431"/>
    <w:rsid w:val="00D22B9F"/>
    <w:rsid w:val="00D25214"/>
    <w:rsid w:val="00D2571E"/>
    <w:rsid w:val="00D32549"/>
    <w:rsid w:val="00D33DDE"/>
    <w:rsid w:val="00D34FE9"/>
    <w:rsid w:val="00D3624F"/>
    <w:rsid w:val="00D37BC1"/>
    <w:rsid w:val="00D37D78"/>
    <w:rsid w:val="00D4025A"/>
    <w:rsid w:val="00D416FA"/>
    <w:rsid w:val="00D4283F"/>
    <w:rsid w:val="00D42E7D"/>
    <w:rsid w:val="00D443BA"/>
    <w:rsid w:val="00D44B4A"/>
    <w:rsid w:val="00D4632F"/>
    <w:rsid w:val="00D46E5A"/>
    <w:rsid w:val="00D47DDC"/>
    <w:rsid w:val="00D519DB"/>
    <w:rsid w:val="00D521D3"/>
    <w:rsid w:val="00D52339"/>
    <w:rsid w:val="00D5416A"/>
    <w:rsid w:val="00D5417C"/>
    <w:rsid w:val="00D548DC"/>
    <w:rsid w:val="00D54A26"/>
    <w:rsid w:val="00D551DB"/>
    <w:rsid w:val="00D55D42"/>
    <w:rsid w:val="00D60653"/>
    <w:rsid w:val="00D60F51"/>
    <w:rsid w:val="00D62EAC"/>
    <w:rsid w:val="00D64128"/>
    <w:rsid w:val="00D71805"/>
    <w:rsid w:val="00D726A2"/>
    <w:rsid w:val="00D7642C"/>
    <w:rsid w:val="00D77ACC"/>
    <w:rsid w:val="00D8076E"/>
    <w:rsid w:val="00D83CEB"/>
    <w:rsid w:val="00D84F1B"/>
    <w:rsid w:val="00D86510"/>
    <w:rsid w:val="00D935C7"/>
    <w:rsid w:val="00D941D3"/>
    <w:rsid w:val="00D952B8"/>
    <w:rsid w:val="00D95CE8"/>
    <w:rsid w:val="00DA0396"/>
    <w:rsid w:val="00DA4231"/>
    <w:rsid w:val="00DA5CB6"/>
    <w:rsid w:val="00DA7A81"/>
    <w:rsid w:val="00DB2E89"/>
    <w:rsid w:val="00DB434C"/>
    <w:rsid w:val="00DB43DB"/>
    <w:rsid w:val="00DB4FEF"/>
    <w:rsid w:val="00DB5281"/>
    <w:rsid w:val="00DC198D"/>
    <w:rsid w:val="00DC3274"/>
    <w:rsid w:val="00DC70E5"/>
    <w:rsid w:val="00DD4CAE"/>
    <w:rsid w:val="00DD4D45"/>
    <w:rsid w:val="00DD4F18"/>
    <w:rsid w:val="00DD5802"/>
    <w:rsid w:val="00DD79AC"/>
    <w:rsid w:val="00DE37F3"/>
    <w:rsid w:val="00DE4235"/>
    <w:rsid w:val="00DE5AD5"/>
    <w:rsid w:val="00DE77D5"/>
    <w:rsid w:val="00DF1405"/>
    <w:rsid w:val="00DF46F0"/>
    <w:rsid w:val="00DF4AFC"/>
    <w:rsid w:val="00E01592"/>
    <w:rsid w:val="00E05B6E"/>
    <w:rsid w:val="00E05D92"/>
    <w:rsid w:val="00E113EA"/>
    <w:rsid w:val="00E1211D"/>
    <w:rsid w:val="00E123B0"/>
    <w:rsid w:val="00E1324B"/>
    <w:rsid w:val="00E15849"/>
    <w:rsid w:val="00E17720"/>
    <w:rsid w:val="00E24EFB"/>
    <w:rsid w:val="00E25469"/>
    <w:rsid w:val="00E2568F"/>
    <w:rsid w:val="00E25B62"/>
    <w:rsid w:val="00E26C05"/>
    <w:rsid w:val="00E272FC"/>
    <w:rsid w:val="00E276E2"/>
    <w:rsid w:val="00E302F7"/>
    <w:rsid w:val="00E3034B"/>
    <w:rsid w:val="00E32D3B"/>
    <w:rsid w:val="00E346A8"/>
    <w:rsid w:val="00E35226"/>
    <w:rsid w:val="00E36493"/>
    <w:rsid w:val="00E36BD3"/>
    <w:rsid w:val="00E37E53"/>
    <w:rsid w:val="00E44B4F"/>
    <w:rsid w:val="00E45322"/>
    <w:rsid w:val="00E45411"/>
    <w:rsid w:val="00E4581F"/>
    <w:rsid w:val="00E5119F"/>
    <w:rsid w:val="00E517CF"/>
    <w:rsid w:val="00E5197F"/>
    <w:rsid w:val="00E51CF1"/>
    <w:rsid w:val="00E54FE3"/>
    <w:rsid w:val="00E551B0"/>
    <w:rsid w:val="00E57FE6"/>
    <w:rsid w:val="00E63A04"/>
    <w:rsid w:val="00E63FC7"/>
    <w:rsid w:val="00E713B0"/>
    <w:rsid w:val="00E71EBB"/>
    <w:rsid w:val="00E7281A"/>
    <w:rsid w:val="00E748BA"/>
    <w:rsid w:val="00E74AD1"/>
    <w:rsid w:val="00E75C88"/>
    <w:rsid w:val="00E777CB"/>
    <w:rsid w:val="00E80473"/>
    <w:rsid w:val="00E805F6"/>
    <w:rsid w:val="00E83456"/>
    <w:rsid w:val="00E83EF4"/>
    <w:rsid w:val="00E913AD"/>
    <w:rsid w:val="00E91BBA"/>
    <w:rsid w:val="00E933BF"/>
    <w:rsid w:val="00E94932"/>
    <w:rsid w:val="00E95F1C"/>
    <w:rsid w:val="00EA3BDC"/>
    <w:rsid w:val="00EA73D3"/>
    <w:rsid w:val="00EA7890"/>
    <w:rsid w:val="00EB0D36"/>
    <w:rsid w:val="00EB1416"/>
    <w:rsid w:val="00EB2085"/>
    <w:rsid w:val="00EB2EEB"/>
    <w:rsid w:val="00EC1345"/>
    <w:rsid w:val="00EC1E64"/>
    <w:rsid w:val="00EC23BB"/>
    <w:rsid w:val="00ED08B7"/>
    <w:rsid w:val="00ED106C"/>
    <w:rsid w:val="00ED197D"/>
    <w:rsid w:val="00ED2100"/>
    <w:rsid w:val="00ED3134"/>
    <w:rsid w:val="00ED392D"/>
    <w:rsid w:val="00ED4266"/>
    <w:rsid w:val="00ED799B"/>
    <w:rsid w:val="00ED7AD7"/>
    <w:rsid w:val="00EE0455"/>
    <w:rsid w:val="00EE1A2E"/>
    <w:rsid w:val="00EE1F36"/>
    <w:rsid w:val="00EE247A"/>
    <w:rsid w:val="00EE4C12"/>
    <w:rsid w:val="00EE566D"/>
    <w:rsid w:val="00EE681C"/>
    <w:rsid w:val="00EE6B21"/>
    <w:rsid w:val="00EE7D1F"/>
    <w:rsid w:val="00EF3B29"/>
    <w:rsid w:val="00EF7222"/>
    <w:rsid w:val="00EF7BC0"/>
    <w:rsid w:val="00EF7C6D"/>
    <w:rsid w:val="00EF7F8E"/>
    <w:rsid w:val="00F005F6"/>
    <w:rsid w:val="00F00E23"/>
    <w:rsid w:val="00F023F6"/>
    <w:rsid w:val="00F0310C"/>
    <w:rsid w:val="00F03231"/>
    <w:rsid w:val="00F11C25"/>
    <w:rsid w:val="00F12DF3"/>
    <w:rsid w:val="00F154AF"/>
    <w:rsid w:val="00F168E2"/>
    <w:rsid w:val="00F16CCB"/>
    <w:rsid w:val="00F17560"/>
    <w:rsid w:val="00F20143"/>
    <w:rsid w:val="00F2103B"/>
    <w:rsid w:val="00F21556"/>
    <w:rsid w:val="00F22139"/>
    <w:rsid w:val="00F2784A"/>
    <w:rsid w:val="00F307CC"/>
    <w:rsid w:val="00F31172"/>
    <w:rsid w:val="00F3162C"/>
    <w:rsid w:val="00F32B99"/>
    <w:rsid w:val="00F33844"/>
    <w:rsid w:val="00F34325"/>
    <w:rsid w:val="00F3608F"/>
    <w:rsid w:val="00F36F34"/>
    <w:rsid w:val="00F402F8"/>
    <w:rsid w:val="00F40837"/>
    <w:rsid w:val="00F41017"/>
    <w:rsid w:val="00F41D8B"/>
    <w:rsid w:val="00F42687"/>
    <w:rsid w:val="00F44AE0"/>
    <w:rsid w:val="00F45919"/>
    <w:rsid w:val="00F50AAD"/>
    <w:rsid w:val="00F50DAA"/>
    <w:rsid w:val="00F52A5A"/>
    <w:rsid w:val="00F562A5"/>
    <w:rsid w:val="00F56F02"/>
    <w:rsid w:val="00F61981"/>
    <w:rsid w:val="00F62BD9"/>
    <w:rsid w:val="00F637F1"/>
    <w:rsid w:val="00F647A4"/>
    <w:rsid w:val="00F709B8"/>
    <w:rsid w:val="00F709C6"/>
    <w:rsid w:val="00F70E20"/>
    <w:rsid w:val="00F729E5"/>
    <w:rsid w:val="00F73760"/>
    <w:rsid w:val="00F73FC8"/>
    <w:rsid w:val="00F750C2"/>
    <w:rsid w:val="00F840D8"/>
    <w:rsid w:val="00F84E3D"/>
    <w:rsid w:val="00F9165D"/>
    <w:rsid w:val="00F94214"/>
    <w:rsid w:val="00F942B6"/>
    <w:rsid w:val="00F95C8C"/>
    <w:rsid w:val="00F9642B"/>
    <w:rsid w:val="00FA38C9"/>
    <w:rsid w:val="00FA5493"/>
    <w:rsid w:val="00FA5501"/>
    <w:rsid w:val="00FA5B3A"/>
    <w:rsid w:val="00FA63E6"/>
    <w:rsid w:val="00FA6629"/>
    <w:rsid w:val="00FA6F1C"/>
    <w:rsid w:val="00FA7321"/>
    <w:rsid w:val="00FB000B"/>
    <w:rsid w:val="00FB02BB"/>
    <w:rsid w:val="00FB3896"/>
    <w:rsid w:val="00FB422F"/>
    <w:rsid w:val="00FB740B"/>
    <w:rsid w:val="00FC00EB"/>
    <w:rsid w:val="00FC1CFA"/>
    <w:rsid w:val="00FC3273"/>
    <w:rsid w:val="00FC3C5A"/>
    <w:rsid w:val="00FC4742"/>
    <w:rsid w:val="00FC4D4F"/>
    <w:rsid w:val="00FC5114"/>
    <w:rsid w:val="00FD0325"/>
    <w:rsid w:val="00FD19FD"/>
    <w:rsid w:val="00FD435B"/>
    <w:rsid w:val="00FD44BD"/>
    <w:rsid w:val="00FE21AC"/>
    <w:rsid w:val="00FE3BD0"/>
    <w:rsid w:val="00FE6E0B"/>
    <w:rsid w:val="00FF15FC"/>
    <w:rsid w:val="00FF22B8"/>
    <w:rsid w:val="00FF2CF4"/>
    <w:rsid w:val="00FF38C0"/>
    <w:rsid w:val="00FF443F"/>
    <w:rsid w:val="00FF51B8"/>
    <w:rsid w:val="027DEC45"/>
    <w:rsid w:val="040BCB60"/>
    <w:rsid w:val="0B7254B6"/>
    <w:rsid w:val="0C3D5EBD"/>
    <w:rsid w:val="0C7FFA54"/>
    <w:rsid w:val="0CA38803"/>
    <w:rsid w:val="0EACA191"/>
    <w:rsid w:val="0F1811AB"/>
    <w:rsid w:val="11EFEA5A"/>
    <w:rsid w:val="1A476D3A"/>
    <w:rsid w:val="1A49F309"/>
    <w:rsid w:val="1F5D44CD"/>
    <w:rsid w:val="21D9F01B"/>
    <w:rsid w:val="2244C14F"/>
    <w:rsid w:val="23B70458"/>
    <w:rsid w:val="2AEF2746"/>
    <w:rsid w:val="2CDFFE00"/>
    <w:rsid w:val="2D0704AD"/>
    <w:rsid w:val="2EA1A8A6"/>
    <w:rsid w:val="35AB3AC7"/>
    <w:rsid w:val="3740D99B"/>
    <w:rsid w:val="3CE2EA66"/>
    <w:rsid w:val="3E53C88A"/>
    <w:rsid w:val="45299312"/>
    <w:rsid w:val="4A1A542E"/>
    <w:rsid w:val="52ECA850"/>
    <w:rsid w:val="59683C98"/>
    <w:rsid w:val="5F1CC4F6"/>
    <w:rsid w:val="5F1EBD0B"/>
    <w:rsid w:val="60577A6A"/>
    <w:rsid w:val="62CD12B4"/>
    <w:rsid w:val="64250417"/>
    <w:rsid w:val="65548E05"/>
    <w:rsid w:val="66C1CD9C"/>
    <w:rsid w:val="68CAFD1B"/>
    <w:rsid w:val="702D6534"/>
    <w:rsid w:val="709217B3"/>
    <w:rsid w:val="7D1BFC8C"/>
    <w:rsid w:val="7E6A7C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FD398E"/>
  <w15:docId w15:val="{08B07836-AC82-421B-89E6-C51D7BFBF2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jc w:val="both"/>
    </w:pPr>
  </w:style>
  <w:style w:type="paragraph" w:styleId="berschrift1">
    <w:name w:val="heading 1"/>
    <w:basedOn w:val="Standard"/>
    <w:next w:val="Standard"/>
    <w:link w:val="berschrift1Zchn"/>
    <w:qFormat/>
    <w:rsid w:val="00EB0D36"/>
    <w:pPr>
      <w:keepNext/>
      <w:numPr>
        <w:numId w:val="1"/>
      </w:numPr>
      <w:shd w:val="clear" w:color="auto" w:fill="E0E0E0"/>
      <w:spacing w:before="120" w:after="120"/>
      <w:outlineLvl w:val="0"/>
    </w:pPr>
    <w:rPr>
      <w:rFonts w:ascii="Verdana" w:hAnsi="Verdana" w:cs="Arial"/>
      <w:b/>
      <w:bCs/>
      <w:color w:val="000000" w:themeColor="text1"/>
      <w:sz w:val="28"/>
      <w:szCs w:val="32"/>
    </w:rPr>
  </w:style>
  <w:style w:type="paragraph" w:styleId="berschrift2">
    <w:name w:val="heading 2"/>
    <w:basedOn w:val="Standard"/>
    <w:next w:val="Standard"/>
    <w:link w:val="berschrift2Zchn"/>
    <w:autoRedefine/>
    <w:qFormat/>
    <w:rsid w:val="00404878"/>
    <w:pPr>
      <w:keepNext/>
      <w:numPr>
        <w:ilvl w:val="1"/>
        <w:numId w:val="1"/>
      </w:numPr>
      <w:shd w:val="clear" w:color="auto" w:fill="E0E0E0"/>
      <w:tabs>
        <w:tab w:val="left" w:pos="680"/>
        <w:tab w:val="left" w:pos="851"/>
      </w:tabs>
      <w:spacing w:before="120" w:after="120"/>
      <w:contextualSpacing/>
      <w:outlineLvl w:val="1"/>
    </w:pPr>
    <w:rPr>
      <w:rFonts w:ascii="Calibri" w:hAnsi="Calibri" w:cs="Calibri"/>
      <w:b/>
      <w:bCs/>
      <w:iCs/>
      <w:color w:val="000000" w:themeColor="text1"/>
      <w:sz w:val="28"/>
      <w:szCs w:val="40"/>
    </w:rPr>
  </w:style>
  <w:style w:type="paragraph" w:styleId="berschrift3">
    <w:name w:val="heading 3"/>
    <w:basedOn w:val="berschrift2"/>
    <w:next w:val="Standard"/>
    <w:link w:val="berschrift3Zchn"/>
    <w:qFormat/>
    <w:pPr>
      <w:numPr>
        <w:ilvl w:val="2"/>
      </w:numPr>
      <w:tabs>
        <w:tab w:val="left" w:pos="1620"/>
      </w:tabs>
      <w:spacing w:after="60"/>
      <w:outlineLvl w:val="2"/>
    </w:pPr>
    <w:rPr>
      <w:bCs w:val="0"/>
      <w:sz w:val="26"/>
      <w:szCs w:val="26"/>
    </w:rPr>
  </w:style>
  <w:style w:type="paragraph" w:styleId="berschrift4">
    <w:name w:val="heading 4"/>
    <w:basedOn w:val="berschrift3"/>
    <w:next w:val="Standard"/>
    <w:link w:val="berschrift4Zchn"/>
    <w:qFormat/>
    <w:pPr>
      <w:numPr>
        <w:ilvl w:val="0"/>
        <w:numId w:val="0"/>
      </w:numPr>
      <w:jc w:val="left"/>
      <w:outlineLvl w:val="3"/>
    </w:pPr>
    <w:rPr>
      <w:bCs/>
      <w:sz w:val="28"/>
      <w:szCs w:val="28"/>
    </w:rPr>
  </w:style>
  <w:style w:type="paragraph" w:styleId="berschrift5">
    <w:name w:val="heading 5"/>
    <w:basedOn w:val="Standard"/>
    <w:next w:val="Standard"/>
    <w:link w:val="berschrift5Zchn"/>
    <w:uiPriority w:val="9"/>
    <w:unhideWhenUsed/>
    <w:qFormat/>
    <w:pPr>
      <w:keepNext/>
      <w:keepLines/>
      <w:spacing w:before="320" w:after="200"/>
      <w:outlineLvl w:val="4"/>
    </w:pPr>
    <w:rPr>
      <w:rFonts w:ascii="Arial" w:eastAsia="Arial" w:hAnsi="Arial" w:cs="Arial"/>
      <w:b/>
      <w:bCs/>
      <w:sz w:val="24"/>
      <w:szCs w:val="24"/>
    </w:rPr>
  </w:style>
  <w:style w:type="paragraph" w:styleId="berschrift6">
    <w:name w:val="heading 6"/>
    <w:basedOn w:val="Standard"/>
    <w:next w:val="Standard"/>
    <w:link w:val="berschrift6Zchn"/>
    <w:uiPriority w:val="9"/>
    <w:unhideWhenUsed/>
    <w:qFormat/>
    <w:pPr>
      <w:keepNext/>
      <w:keepLines/>
      <w:spacing w:before="320" w:after="200"/>
      <w:outlineLvl w:val="5"/>
    </w:pPr>
    <w:rPr>
      <w:rFonts w:ascii="Arial" w:eastAsia="Arial" w:hAnsi="Arial" w:cs="Arial"/>
      <w:b/>
      <w:bCs/>
    </w:rPr>
  </w:style>
  <w:style w:type="paragraph" w:styleId="berschrift7">
    <w:name w:val="heading 7"/>
    <w:basedOn w:val="Standard"/>
    <w:next w:val="Standard"/>
    <w:link w:val="berschrift7Zchn"/>
    <w:uiPriority w:val="9"/>
    <w:unhideWhenUsed/>
    <w:qFormat/>
    <w:pPr>
      <w:keepNext/>
      <w:keepLines/>
      <w:spacing w:before="320" w:after="200"/>
      <w:outlineLvl w:val="6"/>
    </w:pPr>
    <w:rPr>
      <w:rFonts w:ascii="Arial" w:eastAsia="Arial" w:hAnsi="Arial" w:cs="Arial"/>
      <w:b/>
      <w:bCs/>
      <w:i/>
      <w:iCs/>
    </w:rPr>
  </w:style>
  <w:style w:type="paragraph" w:styleId="berschrift8">
    <w:name w:val="heading 8"/>
    <w:basedOn w:val="Standard"/>
    <w:next w:val="Standard"/>
    <w:link w:val="berschrift8Zchn"/>
    <w:uiPriority w:val="9"/>
    <w:unhideWhenUsed/>
    <w:qFormat/>
    <w:pPr>
      <w:keepNext/>
      <w:keepLines/>
      <w:spacing w:before="320" w:after="200"/>
      <w:outlineLvl w:val="7"/>
    </w:pPr>
    <w:rPr>
      <w:rFonts w:ascii="Arial" w:eastAsia="Arial" w:hAnsi="Arial" w:cs="Arial"/>
      <w:i/>
      <w:iCs/>
    </w:rPr>
  </w:style>
  <w:style w:type="paragraph" w:styleId="berschrift9">
    <w:name w:val="heading 9"/>
    <w:basedOn w:val="Standard"/>
    <w:next w:val="Standard"/>
    <w:link w:val="berschrift9Zchn"/>
    <w:uiPriority w:val="9"/>
    <w:unhideWhenUsed/>
    <w:qFormat/>
    <w:pPr>
      <w:keepNext/>
      <w:keepLines/>
      <w:spacing w:before="320" w:after="200"/>
      <w:outlineLvl w:val="8"/>
    </w:pPr>
    <w:rPr>
      <w:rFonts w:ascii="Arial" w:eastAsia="Arial" w:hAnsi="Arial" w:cs="Arial"/>
      <w:i/>
      <w:iCs/>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EB0D36"/>
    <w:rPr>
      <w:rFonts w:ascii="Verdana" w:hAnsi="Verdana" w:cs="Arial"/>
      <w:b/>
      <w:bCs/>
      <w:color w:val="000000" w:themeColor="text1"/>
      <w:sz w:val="28"/>
      <w:szCs w:val="32"/>
      <w:shd w:val="clear" w:color="auto" w:fill="E0E0E0"/>
    </w:rPr>
  </w:style>
  <w:style w:type="character" w:customStyle="1" w:styleId="berschrift2Zchn">
    <w:name w:val="Überschrift 2 Zchn"/>
    <w:basedOn w:val="Absatz-Standardschriftart"/>
    <w:link w:val="berschrift2"/>
    <w:rsid w:val="00404878"/>
    <w:rPr>
      <w:rFonts w:ascii="Calibri" w:hAnsi="Calibri" w:cs="Calibri"/>
      <w:b/>
      <w:bCs/>
      <w:iCs/>
      <w:color w:val="000000" w:themeColor="text1"/>
      <w:sz w:val="28"/>
      <w:szCs w:val="40"/>
      <w:shd w:val="clear" w:color="auto" w:fill="E0E0E0"/>
    </w:rPr>
  </w:style>
  <w:style w:type="character" w:customStyle="1" w:styleId="berschrift3Zchn">
    <w:name w:val="Überschrift 3 Zchn"/>
    <w:basedOn w:val="Absatz-Standardschriftart"/>
    <w:link w:val="berschrift3"/>
    <w:rPr>
      <w:rFonts w:ascii="Calibri" w:hAnsi="Calibri" w:cs="Calibri"/>
      <w:b/>
      <w:iCs/>
      <w:color w:val="000000" w:themeColor="text1"/>
      <w:sz w:val="26"/>
      <w:szCs w:val="26"/>
      <w:shd w:val="clear" w:color="auto" w:fill="E0E0E0"/>
    </w:rPr>
  </w:style>
  <w:style w:type="character" w:customStyle="1" w:styleId="berschrift4Zchn">
    <w:name w:val="Überschrift 4 Zchn"/>
    <w:basedOn w:val="Absatz-Standardschriftart"/>
    <w:link w:val="berschrift4"/>
    <w:uiPriority w:val="9"/>
    <w:rPr>
      <w:rFonts w:ascii="Arial" w:eastAsia="Arial" w:hAnsi="Arial" w:cs="Arial"/>
      <w:b/>
      <w:bCs/>
      <w:sz w:val="26"/>
      <w:szCs w:val="26"/>
    </w:rPr>
  </w:style>
  <w:style w:type="character" w:customStyle="1" w:styleId="berschrift5Zchn">
    <w:name w:val="Überschrift 5 Zchn"/>
    <w:basedOn w:val="Absatz-Standardschriftart"/>
    <w:link w:val="berschrift5"/>
    <w:uiPriority w:val="9"/>
    <w:rPr>
      <w:rFonts w:ascii="Arial" w:eastAsia="Arial" w:hAnsi="Arial" w:cs="Arial"/>
      <w:b/>
      <w:bCs/>
      <w:sz w:val="24"/>
      <w:szCs w:val="24"/>
    </w:rPr>
  </w:style>
  <w:style w:type="character" w:customStyle="1" w:styleId="berschrift6Zchn">
    <w:name w:val="Überschrift 6 Zchn"/>
    <w:basedOn w:val="Absatz-Standardschriftart"/>
    <w:link w:val="berschrift6"/>
    <w:uiPriority w:val="9"/>
    <w:rPr>
      <w:rFonts w:ascii="Arial" w:eastAsia="Arial" w:hAnsi="Arial" w:cs="Arial"/>
      <w:b/>
      <w:bCs/>
      <w:sz w:val="22"/>
      <w:szCs w:val="22"/>
    </w:rPr>
  </w:style>
  <w:style w:type="character" w:customStyle="1" w:styleId="berschrift7Zchn">
    <w:name w:val="Überschrift 7 Zchn"/>
    <w:basedOn w:val="Absatz-Standardschriftart"/>
    <w:link w:val="berschrift7"/>
    <w:uiPriority w:val="9"/>
    <w:rPr>
      <w:rFonts w:ascii="Arial" w:eastAsia="Arial" w:hAnsi="Arial" w:cs="Arial"/>
      <w:b/>
      <w:bCs/>
      <w:i/>
      <w:iCs/>
      <w:sz w:val="22"/>
      <w:szCs w:val="22"/>
    </w:rPr>
  </w:style>
  <w:style w:type="character" w:customStyle="1" w:styleId="berschrift8Zchn">
    <w:name w:val="Überschrift 8 Zchn"/>
    <w:basedOn w:val="Absatz-Standardschriftart"/>
    <w:link w:val="berschrift8"/>
    <w:uiPriority w:val="9"/>
    <w:rPr>
      <w:rFonts w:ascii="Arial" w:eastAsia="Arial" w:hAnsi="Arial" w:cs="Arial"/>
      <w:i/>
      <w:iCs/>
      <w:sz w:val="22"/>
      <w:szCs w:val="22"/>
    </w:rPr>
  </w:style>
  <w:style w:type="character" w:customStyle="1" w:styleId="berschrift9Zchn">
    <w:name w:val="Überschrift 9 Zchn"/>
    <w:basedOn w:val="Absatz-Standardschriftart"/>
    <w:link w:val="berschrift9"/>
    <w:uiPriority w:val="9"/>
    <w:rPr>
      <w:rFonts w:ascii="Arial" w:eastAsia="Arial" w:hAnsi="Arial" w:cs="Arial"/>
      <w:i/>
      <w:iCs/>
      <w:sz w:val="21"/>
      <w:szCs w:val="21"/>
    </w:rPr>
  </w:style>
  <w:style w:type="paragraph" w:styleId="Endnotentext">
    <w:name w:val="endnote text"/>
    <w:basedOn w:val="Standard"/>
    <w:link w:val="EndnotentextZchn"/>
    <w:uiPriority w:val="99"/>
    <w:semiHidden/>
    <w:unhideWhenUsed/>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Abbildungsverzeichnis">
    <w:name w:val="table of figures"/>
    <w:basedOn w:val="Standard"/>
    <w:next w:val="Standard"/>
    <w:uiPriority w:val="99"/>
    <w:unhideWhenUsed/>
  </w:style>
  <w:style w:type="paragraph" w:styleId="Listenabsatz">
    <w:name w:val="List Paragraph"/>
    <w:basedOn w:val="Standard"/>
    <w:uiPriority w:val="34"/>
    <w:qFormat/>
    <w:pPr>
      <w:ind w:left="720"/>
      <w:contextualSpacing/>
    </w:pPr>
  </w:style>
  <w:style w:type="paragraph" w:styleId="KeinLeerraum">
    <w:name w:val="No Spacing"/>
    <w:uiPriority w:val="1"/>
    <w:qFormat/>
  </w:style>
  <w:style w:type="character" w:customStyle="1" w:styleId="TitleChar">
    <w:name w:val="Title Char"/>
    <w:basedOn w:val="Absatz-Standardschriftart"/>
    <w:uiPriority w:val="10"/>
    <w:rPr>
      <w:sz w:val="48"/>
      <w:szCs w:val="48"/>
    </w:rPr>
  </w:style>
  <w:style w:type="paragraph" w:styleId="Untertitel">
    <w:name w:val="Subtitle"/>
    <w:basedOn w:val="Standard"/>
    <w:next w:val="Standard"/>
    <w:link w:val="UntertitelZchn"/>
    <w:uiPriority w:val="11"/>
    <w:qFormat/>
    <w:pPr>
      <w:spacing w:before="200" w:after="200"/>
    </w:pPr>
    <w:rPr>
      <w:sz w:val="24"/>
      <w:szCs w:val="24"/>
    </w:rPr>
  </w:style>
  <w:style w:type="character" w:customStyle="1" w:styleId="UntertitelZchn">
    <w:name w:val="Untertitel Zchn"/>
    <w:basedOn w:val="Absatz-Standardschriftart"/>
    <w:link w:val="Untertitel"/>
    <w:uiPriority w:val="11"/>
    <w:rPr>
      <w:sz w:val="24"/>
      <w:szCs w:val="24"/>
    </w:rPr>
  </w:style>
  <w:style w:type="paragraph" w:styleId="Zitat">
    <w:name w:val="Quote"/>
    <w:basedOn w:val="Standard"/>
    <w:next w:val="Standard"/>
    <w:link w:val="ZitatZchn"/>
    <w:uiPriority w:val="29"/>
    <w:qFormat/>
    <w:pPr>
      <w:ind w:left="720" w:right="720"/>
    </w:pPr>
    <w:rPr>
      <w:i/>
    </w:rPr>
  </w:style>
  <w:style w:type="character" w:customStyle="1" w:styleId="ZitatZchn">
    <w:name w:val="Zitat Zchn"/>
    <w:link w:val="Zitat"/>
    <w:uiPriority w:val="29"/>
    <w:rPr>
      <w:i/>
    </w:rPr>
  </w:style>
  <w:style w:type="paragraph" w:styleId="IntensivesZitat">
    <w:name w:val="Intense Quote"/>
    <w:basedOn w:val="Standard"/>
    <w:next w:val="Standard"/>
    <w:link w:val="IntensivesZitatZchn"/>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ivesZitatZchn">
    <w:name w:val="Intensives Zitat Zchn"/>
    <w:link w:val="IntensivesZitat"/>
    <w:uiPriority w:val="30"/>
    <w:rPr>
      <w:i/>
    </w:rPr>
  </w:style>
  <w:style w:type="character" w:customStyle="1" w:styleId="KopfzeileZchn">
    <w:name w:val="Kopfzeile Zchn"/>
    <w:basedOn w:val="Absatz-Standardschriftart"/>
    <w:link w:val="Kopfzeile"/>
    <w:uiPriority w:val="99"/>
  </w:style>
  <w:style w:type="paragraph" w:styleId="Kopfzeile">
    <w:name w:val="header"/>
    <w:basedOn w:val="Standard"/>
    <w:link w:val="KopfzeileZchn"/>
    <w:uiPriority w:val="99"/>
    <w:pPr>
      <w:tabs>
        <w:tab w:val="center" w:pos="4536"/>
        <w:tab w:val="right" w:pos="9072"/>
      </w:tabs>
    </w:pPr>
  </w:style>
  <w:style w:type="character" w:customStyle="1" w:styleId="FooterChar">
    <w:name w:val="Footer Char"/>
    <w:basedOn w:val="Absatz-Standardschriftart"/>
    <w:uiPriority w:val="99"/>
  </w:style>
  <w:style w:type="character" w:customStyle="1" w:styleId="FuzeileZchn">
    <w:name w:val="Fußzeile Zchn"/>
    <w:link w:val="Fuzeile"/>
    <w:uiPriority w:val="99"/>
  </w:style>
  <w:style w:type="paragraph" w:styleId="Fuzeile">
    <w:name w:val="footer"/>
    <w:basedOn w:val="Standard"/>
    <w:link w:val="FuzeileZchn"/>
    <w:pPr>
      <w:tabs>
        <w:tab w:val="center" w:pos="4536"/>
        <w:tab w:val="right" w:pos="9072"/>
      </w:tabs>
    </w:pPr>
  </w:style>
  <w:style w:type="table" w:styleId="Tabellenraster">
    <w:name w:val="Table Grid"/>
    <w:basedOn w:val="NormaleTabelle"/>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EinfacheTabelle1">
    <w:name w:val="Plain Table 1"/>
    <w:basedOn w:val="NormaleTabelle"/>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auto" w:fill="FFFFFF"/>
      </w:tcPr>
    </w:tblStylePr>
    <w:tblStylePr w:type="band1Horz">
      <w:tblPr/>
      <w:tcPr>
        <w:shd w:val="clear" w:color="auto" w:fill="FFFFFF"/>
      </w:tcPr>
    </w:tblStylePr>
  </w:style>
  <w:style w:type="table" w:styleId="EinfacheTabelle2">
    <w:name w:val="Plain Table 2"/>
    <w:basedOn w:val="NormaleTabelle"/>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4">
    <w:name w:val="Plain Table 4"/>
    <w:basedOn w:val="NormaleTabelle"/>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EinfacheTabelle5">
    <w:name w:val="Plain Table 5"/>
    <w:basedOn w:val="NormaleTabelle"/>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auto" w:fill="FFFFFF"/>
      </w:tcPr>
    </w:tblStylePr>
    <w:tblStylePr w:type="lastRow">
      <w:rPr>
        <w:i/>
        <w:color w:val="404040"/>
      </w:rPr>
      <w:tblPr/>
      <w:tcPr>
        <w:tcBorders>
          <w:top w:val="single" w:sz="4" w:space="0" w:color="404040"/>
          <w:left w:val="none" w:sz="4" w:space="0" w:color="000000"/>
          <w:right w:val="none" w:sz="4" w:space="0" w:color="000000"/>
        </w:tcBorders>
        <w:shd w:val="clear" w:color="auto" w:fill="FFFFFF"/>
      </w:tcPr>
    </w:tblStylePr>
    <w:tblStylePr w:type="firstCol">
      <w:pPr>
        <w:jc w:val="right"/>
      </w:pPr>
      <w:rPr>
        <w:i/>
        <w:color w:val="404040"/>
      </w:rPr>
      <w:tblPr/>
      <w:tcPr>
        <w:tcBorders>
          <w:right w:val="single" w:sz="4" w:space="0" w:color="404040"/>
        </w:tcBorders>
        <w:shd w:val="clear" w:color="auto" w:fill="FFFFFF"/>
      </w:tcPr>
    </w:tblStylePr>
    <w:tblStylePr w:type="lastCol">
      <w:rPr>
        <w:i/>
        <w:color w:val="404040"/>
      </w:rPr>
      <w:tblPr/>
      <w:tcPr>
        <w:tcBorders>
          <w:left w:val="single" w:sz="4" w:space="0" w:color="40404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1hell">
    <w:name w:val="Grid Table 1 Light"/>
    <w:basedOn w:val="NormaleTabelle"/>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itternetztabelle2">
    <w:name w:val="Grid Table 2"/>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auto"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3">
    <w:name w:val="Grid Table 3"/>
    <w:basedOn w:val="NormaleTabelle"/>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4">
    <w:name w:val="Grid Table 4"/>
    <w:basedOn w:val="NormaleTabelle"/>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FFFFF"/>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Gitternetztabelle5dunkel">
    <w:name w:val="Grid Table 5 Dark"/>
    <w:basedOn w:val="NormaleTabelle"/>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0">
    <w:name w:val="WW8Num2ztrue00"/>
    <w:rsid w:val="00AD1CC1"/>
  </w:style>
  <w:style w:type="character" w:customStyle="1" w:styleId="WW8Num2ztrue10">
    <w:name w:val="WW8Num2ztrue10"/>
    <w:rsid w:val="00AD1CC1"/>
  </w:style>
  <w:style w:type="table" w:styleId="Gitternetztabelle6farbig">
    <w:name w:val="Grid Table 6 Colorful"/>
    <w:basedOn w:val="NormaleTabelle"/>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Gitternetztabelle7farbig">
    <w:name w:val="Grid Table 7 Colorful"/>
    <w:basedOn w:val="NormaleTabelle"/>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styleId="Listentabelle1hell">
    <w:name w:val="List Table 1 Light"/>
    <w:basedOn w:val="NormaleTabelle"/>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styleId="Listentabelle2">
    <w:name w:val="List Table 2"/>
    <w:basedOn w:val="NormaleTabelle"/>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3">
    <w:name w:val="List Table 3"/>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entabelle4">
    <w:name w:val="List Table 4"/>
    <w:basedOn w:val="NormaleTabelle"/>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styleId="Listentabelle5dunkel">
    <w:name w:val="List Table 5 Dark"/>
    <w:basedOn w:val="NormaleTabelle"/>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auto" w:fill="FFFFFF"/>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styleId="Listentabelle6farbig">
    <w:name w:val="List Table 6 Colorful"/>
    <w:basedOn w:val="NormaleTabelle"/>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auto" w:fill="FFFFFF"/>
      </w:tcPr>
    </w:tblStylePr>
    <w:tblStylePr w:type="band1Horz">
      <w:rPr>
        <w:rFonts w:ascii="Arial" w:hAnsi="Arial"/>
        <w:color w:val="000000" w:themeColor="text1"/>
        <w:sz w:val="22"/>
      </w:rPr>
      <w:tblPr/>
      <w:tcPr>
        <w:shd w:val="clear" w:color="auto" w:fill="FFFFFF"/>
      </w:tcPr>
    </w:tblStylePr>
    <w:tblStylePr w:type="band2Horz">
      <w:rPr>
        <w:rFonts w:ascii="Arial" w:hAnsi="Arial"/>
        <w:color w:val="000000" w:themeColor="text1"/>
        <w:sz w:val="22"/>
      </w:rPr>
    </w:tblStylePr>
  </w:style>
  <w:style w:type="table" w:styleId="Listentabelle7farbig">
    <w:name w:val="List Table 7 Colorful"/>
    <w:basedOn w:val="NormaleTabelle"/>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auto" w:fill="FFFFFF"/>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auto" w:fill="FFFFFF"/>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7F7F7F" w:themeColor="text1" w:themeTint="80" w:themeShade="95"/>
        <w:sz w:val="22"/>
      </w:rPr>
      <w:tblPr/>
      <w:tcPr>
        <w:shd w:val="clear" w:color="auto" w:fill="FFFFFF"/>
      </w:tcPr>
    </w:tblStylePr>
    <w:tblStylePr w:type="band2Horz">
      <w:rPr>
        <w:rFonts w:ascii="Arial" w:hAnsi="Arial"/>
        <w:color w:val="7F7F7F" w:themeColor="text1" w:themeTint="80" w:themeShade="95"/>
        <w:sz w:val="22"/>
      </w:rPr>
    </w:tblStylePr>
  </w:style>
  <w:style w:type="table" w:customStyle="1" w:styleId="Lined-Accent">
    <w:name w:val="Lined - Accent"/>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1">
    <w:name w:val="Lined - Accent 1"/>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2">
    <w:name w:val="Lined - Accent 2"/>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3">
    <w:name w:val="Lined - Accent 3"/>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4">
    <w:name w:val="Lined - Accent 4"/>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5">
    <w:name w:val="Lined - Accent 5"/>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Lined-Accent6">
    <w:name w:val="Lined - Accent 6"/>
    <w:basedOn w:val="NormaleTabelle"/>
    <w:uiPriority w:val="99"/>
    <w:rPr>
      <w:color w:val="404040"/>
      <w:sz w:val="20"/>
      <w:szCs w:val="20"/>
    </w:rPr>
    <w:tblPr>
      <w:tblStyleRowBandSize w:val="1"/>
      <w:tblStyleColBandSize w:val="1"/>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
    <w:name w:val="Bordered &amp; Lined - Accent"/>
    <w:basedOn w:val="NormaleTabelle"/>
    <w:uiPriority w:val="99"/>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1">
    <w:name w:val="Bordered &amp; Lined - Accent 1"/>
    <w:basedOn w:val="NormaleTabelle"/>
    <w:uiPriority w:val="99"/>
    <w:rPr>
      <w:color w:val="404040"/>
      <w:sz w:val="20"/>
      <w:szCs w:val="20"/>
    </w:rPr>
    <w:tblPr>
      <w:tblStyleRowBandSize w:val="1"/>
      <w:tblStyleColBandSize w:val="1"/>
      <w:tblBorders>
        <w:top w:val="single" w:sz="4" w:space="0" w:color="245A8D" w:themeColor="accent1" w:themeShade="95"/>
        <w:left w:val="single" w:sz="4" w:space="0" w:color="245A8D" w:themeColor="accent1" w:themeShade="95"/>
        <w:bottom w:val="single" w:sz="4" w:space="0" w:color="245A8D" w:themeColor="accent1" w:themeShade="95"/>
        <w:right w:val="single" w:sz="4" w:space="0" w:color="245A8D" w:themeColor="accent1" w:themeShade="95"/>
        <w:insideH w:val="single" w:sz="4" w:space="0" w:color="245A8D" w:themeColor="accent1" w:themeShade="95"/>
        <w:insideV w:val="single" w:sz="4" w:space="0" w:color="245A8D" w:themeColor="accent1"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2">
    <w:name w:val="Bordered &amp; Lined - Accent 2"/>
    <w:basedOn w:val="NormaleTabelle"/>
    <w:uiPriority w:val="99"/>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3">
    <w:name w:val="Bordered &amp; Lined - Accent 3"/>
    <w:basedOn w:val="NormaleTabelle"/>
    <w:uiPriority w:val="99"/>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4">
    <w:name w:val="Bordered &amp; Lined - Accent 4"/>
    <w:basedOn w:val="NormaleTabelle"/>
    <w:uiPriority w:val="99"/>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5">
    <w:name w:val="Bordered &amp; Lined - Accent 5"/>
    <w:basedOn w:val="NormaleTabelle"/>
    <w:uiPriority w:val="99"/>
    <w:rPr>
      <w:color w:val="404040"/>
      <w:sz w:val="20"/>
      <w:szCs w:val="20"/>
    </w:rPr>
    <w:tblPr>
      <w:tblStyleRowBandSize w:val="1"/>
      <w:tblStyleColBandSize w:val="1"/>
      <w:tblBorders>
        <w:top w:val="single" w:sz="4" w:space="0" w:color="254175" w:themeColor="accent5" w:themeShade="95"/>
        <w:left w:val="single" w:sz="4" w:space="0" w:color="254175" w:themeColor="accent5" w:themeShade="95"/>
        <w:bottom w:val="single" w:sz="4" w:space="0" w:color="254175" w:themeColor="accent5" w:themeShade="95"/>
        <w:right w:val="single" w:sz="4" w:space="0" w:color="254175" w:themeColor="accent5" w:themeShade="95"/>
        <w:insideH w:val="single" w:sz="4" w:space="0" w:color="254175" w:themeColor="accent5" w:themeShade="95"/>
        <w:insideV w:val="single" w:sz="4" w:space="0" w:color="254175" w:themeColor="accent5"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Lined-Accent6">
    <w:name w:val="Bordered &amp; Lined - Accent 6"/>
    <w:basedOn w:val="NormaleTabelle"/>
    <w:uiPriority w:val="99"/>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auto" w:fill="FFFFFF"/>
      </w:tcPr>
    </w:tblStylePr>
    <w:tblStylePr w:type="lastRow">
      <w:rPr>
        <w:rFonts w:ascii="Arial" w:hAnsi="Arial"/>
        <w:color w:val="F2F2F2"/>
        <w:sz w:val="22"/>
      </w:rPr>
      <w:tblPr/>
      <w:tcPr>
        <w:shd w:val="clear" w:color="auto" w:fill="FFFFFF"/>
      </w:tcPr>
    </w:tblStylePr>
    <w:tblStylePr w:type="firstCol">
      <w:rPr>
        <w:rFonts w:ascii="Arial" w:hAnsi="Arial"/>
        <w:color w:val="F2F2F2"/>
        <w:sz w:val="22"/>
      </w:rPr>
      <w:tblPr/>
      <w:tcPr>
        <w:shd w:val="clear" w:color="auto" w:fill="FFFFFF"/>
      </w:tcPr>
    </w:tblStylePr>
    <w:tblStylePr w:type="lastCol">
      <w:rPr>
        <w:rFonts w:ascii="Arial" w:hAnsi="Arial"/>
        <w:color w:val="F2F2F2"/>
        <w:sz w:val="22"/>
      </w:rPr>
      <w:tblPr/>
      <w:tcPr>
        <w:shd w:val="clear" w:color="auto" w:fill="FFFFFF"/>
      </w:tcPr>
    </w:tblStylePr>
    <w:tblStylePr w:type="band1Vert">
      <w:rPr>
        <w:rFonts w:ascii="Arial" w:hAnsi="Arial"/>
        <w:color w:val="404040"/>
        <w:sz w:val="22"/>
      </w:rPr>
    </w:tblStylePr>
    <w:tblStylePr w:type="band2Vert">
      <w:rPr>
        <w:rFonts w:ascii="Arial" w:hAnsi="Arial"/>
        <w:color w:val="404040"/>
        <w:sz w:val="22"/>
      </w:rPr>
      <w:tblPr/>
      <w:tcPr>
        <w:shd w:val="clear" w:color="auto" w:fill="FFFFFF"/>
      </w:tcPr>
    </w:tblStylePr>
    <w:tblStylePr w:type="band1Horz">
      <w:rPr>
        <w:rFonts w:ascii="Arial" w:hAnsi="Arial"/>
        <w:color w:val="404040"/>
        <w:sz w:val="22"/>
      </w:rPr>
    </w:tblStylePr>
    <w:tblStylePr w:type="band2Horz">
      <w:rPr>
        <w:rFonts w:ascii="Arial" w:hAnsi="Arial"/>
        <w:color w:val="404040"/>
        <w:sz w:val="22"/>
      </w:rPr>
      <w:tblPr/>
      <w:tcPr>
        <w:shd w:val="clear" w:color="auto" w:fill="FFFFFF"/>
      </w:tcPr>
    </w:tblStylePr>
  </w:style>
  <w:style w:type="table" w:customStyle="1" w:styleId="Bordered">
    <w:name w:val="Bordered"/>
    <w:basedOn w:val="NormaleTabelle"/>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rFonts w:ascii="Arial" w:hAnsi="Arial"/>
        <w:color w:val="404040"/>
        <w:sz w:val="22"/>
      </w:rPr>
      <w:tblPr/>
      <w:tcPr>
        <w:tcBorders>
          <w:bottom w:val="single" w:sz="12" w:space="0" w:color="5B9BD5" w:themeColor="accent1"/>
        </w:tcBorders>
      </w:tcPr>
    </w:tblStylePr>
    <w:tblStylePr w:type="lastRow">
      <w:rPr>
        <w:rFonts w:ascii="Arial" w:hAnsi="Arial"/>
        <w:color w:val="404040"/>
        <w:sz w:val="22"/>
      </w:rPr>
      <w:tblPr/>
      <w:tcPr>
        <w:tcBorders>
          <w:top w:val="single" w:sz="12" w:space="0" w:color="5B9BD5"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B9BD5" w:themeColor="accent1"/>
        </w:tcBorders>
      </w:tc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Bordered-Accent2">
    <w:name w:val="Bordered - Accent 2"/>
    <w:basedOn w:val="NormaleTabelle"/>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NormaleTabelle"/>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NormaleTabelle"/>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NormaleTabelle"/>
    <w:uiPriority w:val="99"/>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rFonts w:ascii="Arial" w:hAnsi="Arial"/>
        <w:color w:val="404040"/>
        <w:sz w:val="22"/>
      </w:rPr>
      <w:tblPr/>
      <w:tcPr>
        <w:tcBorders>
          <w:bottom w:val="single" w:sz="12" w:space="0" w:color="8DA9DB" w:themeColor="accent5" w:themeTint="9A"/>
        </w:tcBorders>
      </w:tcPr>
    </w:tblStylePr>
    <w:tblStylePr w:type="lastRow">
      <w:rPr>
        <w:rFonts w:ascii="Arial" w:hAnsi="Arial"/>
        <w:color w:val="404040"/>
        <w:sz w:val="22"/>
      </w:rPr>
      <w:tblPr/>
      <w:tcPr>
        <w:tcBorders>
          <w:top w:val="single" w:sz="12" w:space="0" w:color="8DA9D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DA9DB" w:themeColor="accent5" w:themeTint="9A"/>
        </w:tcBorders>
      </w:tc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Bordered-Accent6">
    <w:name w:val="Bordered - Accent 6"/>
    <w:basedOn w:val="NormaleTabelle"/>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unotentext">
    <w:name w:val="footnote text"/>
    <w:basedOn w:val="Standard"/>
    <w:link w:val="FunotentextZchn"/>
    <w:uiPriority w:val="99"/>
    <w:semiHidden/>
    <w:unhideWhenUsed/>
    <w:pPr>
      <w:spacing w:after="40"/>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character" w:customStyle="1" w:styleId="WW8Num1zfalse">
    <w:name w:val="WW8Num1zfalse"/>
  </w:style>
  <w:style w:type="character" w:customStyle="1" w:styleId="WW8Num2zfalse">
    <w:name w:val="WW8Num2zfalse"/>
  </w:style>
  <w:style w:type="character" w:customStyle="1" w:styleId="WW8Num2z1">
    <w:name w:val="WW8Num2z1"/>
    <w:rPr>
      <w:rFonts w:ascii="Symbol" w:hAnsi="Symbol" w:cs="Symbol"/>
    </w:rPr>
  </w:style>
  <w:style w:type="character" w:customStyle="1" w:styleId="WW8Num2ztrue">
    <w:name w:val="WW8Num2ztrue"/>
  </w:style>
  <w:style w:type="character" w:customStyle="1" w:styleId="WW8Num2ztrue0">
    <w:name w:val="WW8Num2ztrue0"/>
  </w:style>
  <w:style w:type="character" w:customStyle="1" w:styleId="WW8Num2ztrue1">
    <w:name w:val="WW8Num2ztrue1"/>
  </w:style>
  <w:style w:type="character" w:customStyle="1" w:styleId="WW8Num2ztrue2">
    <w:name w:val="WW8Num2ztrue2"/>
  </w:style>
  <w:style w:type="character" w:customStyle="1" w:styleId="WW8Num2ztrue3">
    <w:name w:val="WW8Num2ztrue3"/>
  </w:style>
  <w:style w:type="character" w:customStyle="1" w:styleId="WW8Num2ztrue4">
    <w:name w:val="WW8Num2ztrue4"/>
  </w:style>
  <w:style w:type="character" w:customStyle="1" w:styleId="WW8Num2ztrue5">
    <w:name w:val="WW8Num2ztrue5"/>
  </w:style>
  <w:style w:type="character" w:customStyle="1" w:styleId="WW8Num3zfalse">
    <w:name w:val="WW8Num3zfalse"/>
  </w:style>
  <w:style w:type="character" w:customStyle="1" w:styleId="WW8Num3ztrue">
    <w:name w:val="WW8Num3ztrue"/>
  </w:style>
  <w:style w:type="character" w:customStyle="1" w:styleId="WW8Num3ztrue0">
    <w:name w:val="WW8Num3ztrue0"/>
  </w:style>
  <w:style w:type="character" w:customStyle="1" w:styleId="WW8Num3ztrue1">
    <w:name w:val="WW8Num3ztrue1"/>
  </w:style>
  <w:style w:type="character" w:customStyle="1" w:styleId="WW8Num3ztrue2">
    <w:name w:val="WW8Num3ztrue2"/>
  </w:style>
  <w:style w:type="character" w:customStyle="1" w:styleId="WW8Num3ztrue3">
    <w:name w:val="WW8Num3ztrue3"/>
  </w:style>
  <w:style w:type="character" w:customStyle="1" w:styleId="WW8Num3ztrue4">
    <w:name w:val="WW8Num3ztrue4"/>
  </w:style>
  <w:style w:type="character" w:customStyle="1" w:styleId="WW8Num3ztrue5">
    <w:name w:val="WW8Num3ztrue5"/>
  </w:style>
  <w:style w:type="character" w:customStyle="1" w:styleId="WW8Num3ztrue6">
    <w:name w:val="WW8Num3ztrue6"/>
  </w:style>
  <w:style w:type="character" w:customStyle="1" w:styleId="WW8Num4zfalse">
    <w:name w:val="WW8Num4zfalse"/>
  </w:style>
  <w:style w:type="character" w:customStyle="1" w:styleId="WW8Num4z1">
    <w:name w:val="WW8Num4z1"/>
    <w:rPr>
      <w:rFonts w:ascii="Courier New" w:hAnsi="Courier New" w:cs="Courier New"/>
    </w:rPr>
  </w:style>
  <w:style w:type="character" w:customStyle="1" w:styleId="WW8Num4z2">
    <w:name w:val="WW8Num4z2"/>
    <w:rPr>
      <w:rFonts w:ascii="Wingdings" w:hAnsi="Wingdings" w:cs="Wingdings"/>
    </w:rPr>
  </w:style>
  <w:style w:type="character" w:customStyle="1" w:styleId="WW8Num4z3">
    <w:name w:val="WW8Num4z3"/>
    <w:rPr>
      <w:rFonts w:ascii="Symbol" w:hAnsi="Symbol" w:cs="Symbol"/>
    </w:rPr>
  </w:style>
  <w:style w:type="character" w:customStyle="1" w:styleId="WW8Num5zfalse">
    <w:name w:val="WW8Num5zfalse"/>
  </w:style>
  <w:style w:type="character" w:customStyle="1" w:styleId="WW8Num5ztrue">
    <w:name w:val="WW8Num5ztrue"/>
  </w:style>
  <w:style w:type="character" w:customStyle="1" w:styleId="WW8Num5ztrue0">
    <w:name w:val="WW8Num5ztrue0"/>
  </w:style>
  <w:style w:type="character" w:customStyle="1" w:styleId="WW8Num5ztrue1">
    <w:name w:val="WW8Num5ztrue1"/>
  </w:style>
  <w:style w:type="character" w:customStyle="1" w:styleId="WW8Num5ztrue2">
    <w:name w:val="WW8Num5ztrue2"/>
  </w:style>
  <w:style w:type="character" w:customStyle="1" w:styleId="WW8Num5ztrue3">
    <w:name w:val="WW8Num5ztrue3"/>
  </w:style>
  <w:style w:type="character" w:customStyle="1" w:styleId="WW8Num5ztrue4">
    <w:name w:val="WW8Num5ztrue4"/>
  </w:style>
  <w:style w:type="character" w:customStyle="1" w:styleId="WW8Num5ztrue5">
    <w:name w:val="WW8Num5ztrue5"/>
  </w:style>
  <w:style w:type="character" w:customStyle="1" w:styleId="WW8Num5ztrue6">
    <w:name w:val="WW8Num5ztrue6"/>
  </w:style>
  <w:style w:type="character" w:customStyle="1" w:styleId="WW8Num6z0">
    <w:name w:val="WW8Num6z0"/>
    <w:rPr>
      <w:rFonts w:ascii="Symbol" w:hAnsi="Symbol" w:cs="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cs="Wingdings"/>
    </w:rPr>
  </w:style>
  <w:style w:type="character" w:customStyle="1" w:styleId="WW8Num7zfalse">
    <w:name w:val="WW8Num7zfalse"/>
  </w:style>
  <w:style w:type="character" w:customStyle="1" w:styleId="WW8Num7ztrue">
    <w:name w:val="WW8Num7ztrue"/>
  </w:style>
  <w:style w:type="character" w:customStyle="1" w:styleId="WW8Num7ztrue0">
    <w:name w:val="WW8Num7ztrue0"/>
  </w:style>
  <w:style w:type="character" w:customStyle="1" w:styleId="WW8Num7ztrue1">
    <w:name w:val="WW8Num7ztrue1"/>
  </w:style>
  <w:style w:type="character" w:customStyle="1" w:styleId="WW8Num7ztrue2">
    <w:name w:val="WW8Num7ztrue2"/>
  </w:style>
  <w:style w:type="character" w:customStyle="1" w:styleId="WW8Num7ztrue3">
    <w:name w:val="WW8Num7ztrue3"/>
  </w:style>
  <w:style w:type="character" w:customStyle="1" w:styleId="WW8Num7ztrue4">
    <w:name w:val="WW8Num7ztrue4"/>
  </w:style>
  <w:style w:type="character" w:customStyle="1" w:styleId="WW8Num7ztrue5">
    <w:name w:val="WW8Num7ztrue5"/>
  </w:style>
  <w:style w:type="character" w:customStyle="1" w:styleId="WW8Num7ztrue6">
    <w:name w:val="WW8Num7ztrue6"/>
  </w:style>
  <w:style w:type="character" w:customStyle="1" w:styleId="WW8Num8z0">
    <w:name w:val="WW8Num8z0"/>
    <w:rPr>
      <w:rFonts w:cs="Times New Roman"/>
    </w:rPr>
  </w:style>
  <w:style w:type="character" w:customStyle="1" w:styleId="WW8Num9z0">
    <w:name w:val="WW8Num9z0"/>
    <w:rPr>
      <w:rFonts w:ascii="Symbol" w:hAnsi="Symbol" w:cs="Symbol"/>
    </w:rPr>
  </w:style>
  <w:style w:type="character" w:customStyle="1" w:styleId="WW8Num9z1">
    <w:name w:val="WW8Num9z1"/>
    <w:rPr>
      <w:rFonts w:ascii="Courier New" w:hAnsi="Courier New" w:cs="Courier New"/>
    </w:rPr>
  </w:style>
  <w:style w:type="character" w:customStyle="1" w:styleId="WW8Num9z2">
    <w:name w:val="WW8Num9z2"/>
    <w:rPr>
      <w:rFonts w:ascii="Wingdings" w:hAnsi="Wingdings" w:cs="Wingdings"/>
    </w:rPr>
  </w:style>
  <w:style w:type="character" w:customStyle="1" w:styleId="WW8Num10zfalse">
    <w:name w:val="WW8Num10zfalse"/>
  </w:style>
  <w:style w:type="character" w:customStyle="1" w:styleId="WW8Num10ztrue">
    <w:name w:val="WW8Num10ztrue"/>
  </w:style>
  <w:style w:type="character" w:customStyle="1" w:styleId="WW8Num10ztrue0">
    <w:name w:val="WW8Num10ztrue0"/>
  </w:style>
  <w:style w:type="character" w:customStyle="1" w:styleId="WW8Num10ztrue1">
    <w:name w:val="WW8Num10ztrue1"/>
  </w:style>
  <w:style w:type="character" w:customStyle="1" w:styleId="WW8Num10ztrue2">
    <w:name w:val="WW8Num10ztrue2"/>
  </w:style>
  <w:style w:type="character" w:customStyle="1" w:styleId="WW8Num10ztrue3">
    <w:name w:val="WW8Num10ztrue3"/>
  </w:style>
  <w:style w:type="character" w:customStyle="1" w:styleId="WW8Num10ztrue4">
    <w:name w:val="WW8Num10ztrue4"/>
  </w:style>
  <w:style w:type="character" w:customStyle="1" w:styleId="WW8Num10ztrue5">
    <w:name w:val="WW8Num10ztrue5"/>
  </w:style>
  <w:style w:type="character" w:customStyle="1" w:styleId="WW8Num10ztrue6">
    <w:name w:val="WW8Num10ztrue6"/>
  </w:style>
  <w:style w:type="character" w:customStyle="1" w:styleId="WW8Num11z0">
    <w:name w:val="WW8Num11z0"/>
    <w:rPr>
      <w:rFonts w:ascii="Symbol" w:hAnsi="Symbol" w:cs="Symbol"/>
    </w:rPr>
  </w:style>
  <w:style w:type="character" w:customStyle="1" w:styleId="WW8Num11z1">
    <w:name w:val="WW8Num11z1"/>
    <w:rPr>
      <w:rFonts w:ascii="Courier New" w:hAnsi="Courier New" w:cs="Courier New"/>
    </w:rPr>
  </w:style>
  <w:style w:type="character" w:customStyle="1" w:styleId="WW8Num11z2">
    <w:name w:val="WW8Num11z2"/>
    <w:rPr>
      <w:rFonts w:ascii="Wingdings" w:hAnsi="Wingdings" w:cs="Wingdings"/>
    </w:rPr>
  </w:style>
  <w:style w:type="character" w:customStyle="1" w:styleId="WW8Num12zfalse">
    <w:name w:val="WW8Num12zfalse"/>
  </w:style>
  <w:style w:type="character" w:customStyle="1" w:styleId="WW8Num12ztrue">
    <w:name w:val="WW8Num12ztrue"/>
  </w:style>
  <w:style w:type="character" w:customStyle="1" w:styleId="WW8Num12ztrue0">
    <w:name w:val="WW8Num12ztrue0"/>
  </w:style>
  <w:style w:type="character" w:customStyle="1" w:styleId="WW8Num12ztrue1">
    <w:name w:val="WW8Num12ztrue1"/>
  </w:style>
  <w:style w:type="character" w:customStyle="1" w:styleId="WW8Num12ztrue2">
    <w:name w:val="WW8Num12ztrue2"/>
  </w:style>
  <w:style w:type="character" w:customStyle="1" w:styleId="WW8Num12ztrue3">
    <w:name w:val="WW8Num12ztrue3"/>
  </w:style>
  <w:style w:type="character" w:customStyle="1" w:styleId="WW8Num12ztrue4">
    <w:name w:val="WW8Num12ztrue4"/>
  </w:style>
  <w:style w:type="character" w:customStyle="1" w:styleId="WW8Num12ztrue5">
    <w:name w:val="WW8Num12ztrue5"/>
  </w:style>
  <w:style w:type="character" w:customStyle="1" w:styleId="WW8Num12ztrue6">
    <w:name w:val="WW8Num12ztrue6"/>
  </w:style>
  <w:style w:type="character" w:customStyle="1" w:styleId="WW8Num13zfalse">
    <w:name w:val="WW8Num13zfalse"/>
  </w:style>
  <w:style w:type="character" w:customStyle="1" w:styleId="WW8Num13ztrue">
    <w:name w:val="WW8Num13ztrue"/>
  </w:style>
  <w:style w:type="character" w:customStyle="1" w:styleId="WW8Num13ztrue0">
    <w:name w:val="WW8Num13ztrue0"/>
  </w:style>
  <w:style w:type="character" w:customStyle="1" w:styleId="WW8Num13ztrue1">
    <w:name w:val="WW8Num13ztrue1"/>
  </w:style>
  <w:style w:type="character" w:customStyle="1" w:styleId="WW8Num13ztrue2">
    <w:name w:val="WW8Num13ztrue2"/>
  </w:style>
  <w:style w:type="character" w:customStyle="1" w:styleId="WW8Num13ztrue3">
    <w:name w:val="WW8Num13ztrue3"/>
  </w:style>
  <w:style w:type="character" w:customStyle="1" w:styleId="WW8Num13ztrue4">
    <w:name w:val="WW8Num13ztrue4"/>
  </w:style>
  <w:style w:type="character" w:customStyle="1" w:styleId="WW8Num13ztrue5">
    <w:name w:val="WW8Num13ztrue5"/>
  </w:style>
  <w:style w:type="character" w:customStyle="1" w:styleId="WW8Num13ztrue6">
    <w:name w:val="WW8Num13ztrue6"/>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5zfalse">
    <w:name w:val="WW8Num15zfalse"/>
  </w:style>
  <w:style w:type="character" w:customStyle="1" w:styleId="WW8Num15ztrue">
    <w:name w:val="WW8Num15ztrue"/>
  </w:style>
  <w:style w:type="character" w:customStyle="1" w:styleId="WW8Num15ztrue0">
    <w:name w:val="WW8Num15ztrue0"/>
  </w:style>
  <w:style w:type="character" w:customStyle="1" w:styleId="WW8Num15ztrue1">
    <w:name w:val="WW8Num15ztrue1"/>
  </w:style>
  <w:style w:type="character" w:customStyle="1" w:styleId="WW8Num15ztrue2">
    <w:name w:val="WW8Num15ztrue2"/>
  </w:style>
  <w:style w:type="character" w:customStyle="1" w:styleId="WW8Num15ztrue3">
    <w:name w:val="WW8Num15ztrue3"/>
  </w:style>
  <w:style w:type="character" w:customStyle="1" w:styleId="WW8Num15ztrue4">
    <w:name w:val="WW8Num15ztrue4"/>
  </w:style>
  <w:style w:type="character" w:customStyle="1" w:styleId="WW8Num15ztrue5">
    <w:name w:val="WW8Num15ztrue5"/>
  </w:style>
  <w:style w:type="character" w:customStyle="1" w:styleId="WW8Num15ztrue6">
    <w:name w:val="WW8Num15ztrue6"/>
  </w:style>
  <w:style w:type="character" w:customStyle="1" w:styleId="WW8Num16zfalse">
    <w:name w:val="WW8Num16zfalse"/>
  </w:style>
  <w:style w:type="character" w:customStyle="1" w:styleId="WW8Num16ztrue">
    <w:name w:val="WW8Num16ztrue"/>
  </w:style>
  <w:style w:type="character" w:customStyle="1" w:styleId="WW8Num16z2">
    <w:name w:val="WW8Num16z2"/>
    <w:rPr>
      <w:rFonts w:ascii="Arial" w:hAnsi="Arial" w:cs="Arial"/>
      <w:b/>
      <w:i w:val="0"/>
      <w:color w:val="auto"/>
    </w:rPr>
  </w:style>
  <w:style w:type="character" w:customStyle="1" w:styleId="WW8Num16ztrue0">
    <w:name w:val="WW8Num16ztrue0"/>
  </w:style>
  <w:style w:type="character" w:customStyle="1" w:styleId="WW8Num16ztrue1">
    <w:name w:val="WW8Num16ztrue1"/>
  </w:style>
  <w:style w:type="character" w:customStyle="1" w:styleId="WW8Num16ztrue2">
    <w:name w:val="WW8Num16ztrue2"/>
  </w:style>
  <w:style w:type="character" w:customStyle="1" w:styleId="WW8Num16ztrue3">
    <w:name w:val="WW8Num16ztrue3"/>
  </w:style>
  <w:style w:type="character" w:customStyle="1" w:styleId="WW8Num16ztrue4">
    <w:name w:val="WW8Num16ztrue4"/>
  </w:style>
  <w:style w:type="character" w:customStyle="1" w:styleId="WW8Num16ztrue5">
    <w:name w:val="WW8Num16ztrue5"/>
  </w:style>
  <w:style w:type="character" w:customStyle="1" w:styleId="WW8Num17zfalse">
    <w:name w:val="WW8Num17zfalse"/>
  </w:style>
  <w:style w:type="character" w:customStyle="1" w:styleId="WW8Num17ztrue">
    <w:name w:val="WW8Num17ztrue"/>
  </w:style>
  <w:style w:type="character" w:customStyle="1" w:styleId="WW8Num17ztrue0">
    <w:name w:val="WW8Num17ztrue0"/>
  </w:style>
  <w:style w:type="character" w:customStyle="1" w:styleId="WW8Num17ztrue1">
    <w:name w:val="WW8Num17ztrue1"/>
  </w:style>
  <w:style w:type="character" w:customStyle="1" w:styleId="WW8Num17ztrue2">
    <w:name w:val="WW8Num17ztrue2"/>
  </w:style>
  <w:style w:type="character" w:customStyle="1" w:styleId="WW8Num17ztrue3">
    <w:name w:val="WW8Num17ztrue3"/>
  </w:style>
  <w:style w:type="character" w:customStyle="1" w:styleId="WW8Num17ztrue4">
    <w:name w:val="WW8Num17ztrue4"/>
  </w:style>
  <w:style w:type="character" w:customStyle="1" w:styleId="WW8Num17ztrue5">
    <w:name w:val="WW8Num17ztrue5"/>
  </w:style>
  <w:style w:type="character" w:customStyle="1" w:styleId="WW8Num17ztrue6">
    <w:name w:val="WW8Num17ztrue6"/>
  </w:style>
  <w:style w:type="character" w:customStyle="1" w:styleId="WW8Num18z0">
    <w:name w:val="WW8Num18z0"/>
    <w:rPr>
      <w:rFonts w:ascii="Symbol" w:hAnsi="Symbol" w:cs="Symbol"/>
    </w:rPr>
  </w:style>
  <w:style w:type="character" w:customStyle="1" w:styleId="WW8Num18z1">
    <w:name w:val="WW8Num18z1"/>
    <w:rPr>
      <w:rFonts w:ascii="Courier New" w:hAnsi="Courier New" w:cs="Courier New"/>
    </w:rPr>
  </w:style>
  <w:style w:type="character" w:customStyle="1" w:styleId="WW8Num18z2">
    <w:name w:val="WW8Num18z2"/>
    <w:rPr>
      <w:rFonts w:ascii="Wingdings" w:hAnsi="Wingdings" w:cs="Wingdings"/>
    </w:rPr>
  </w:style>
  <w:style w:type="character" w:customStyle="1" w:styleId="WW8Num19zfalse">
    <w:name w:val="WW8Num19zfalse"/>
  </w:style>
  <w:style w:type="character" w:customStyle="1" w:styleId="WW8Num19z1">
    <w:name w:val="WW8Num19z1"/>
    <w:rPr>
      <w:color w:val="auto"/>
    </w:rPr>
  </w:style>
  <w:style w:type="character" w:customStyle="1" w:styleId="WW8Num19z2">
    <w:name w:val="WW8Num19z2"/>
    <w:rPr>
      <w:rFonts w:cs="Symbol"/>
      <w:b/>
      <w:iCs/>
      <w:sz w:val="24"/>
      <w:szCs w:val="26"/>
    </w:rPr>
  </w:style>
  <w:style w:type="character" w:customStyle="1" w:styleId="WW8Num19ztrue">
    <w:name w:val="WW8Num19ztrue"/>
  </w:style>
  <w:style w:type="character" w:customStyle="1" w:styleId="WW8Num19ztrue0">
    <w:name w:val="WW8Num19ztrue0"/>
  </w:style>
  <w:style w:type="character" w:customStyle="1" w:styleId="WW8Num19ztrue1">
    <w:name w:val="WW8Num19ztrue1"/>
  </w:style>
  <w:style w:type="character" w:customStyle="1" w:styleId="WW8Num19ztrue2">
    <w:name w:val="WW8Num19ztrue2"/>
  </w:style>
  <w:style w:type="character" w:customStyle="1" w:styleId="WW8Num19ztrue3">
    <w:name w:val="WW8Num19ztrue3"/>
  </w:style>
  <w:style w:type="character" w:customStyle="1" w:styleId="WW8Num19ztrue4">
    <w:name w:val="WW8Num19ztrue4"/>
  </w:style>
  <w:style w:type="character" w:customStyle="1" w:styleId="WW8Num20zfalse">
    <w:name w:val="WW8Num20zfalse"/>
  </w:style>
  <w:style w:type="character" w:customStyle="1" w:styleId="WW8Num20ztrue">
    <w:name w:val="WW8Num20ztrue"/>
  </w:style>
  <w:style w:type="character" w:customStyle="1" w:styleId="WW8Num20ztrue0">
    <w:name w:val="WW8Num20ztrue0"/>
  </w:style>
  <w:style w:type="character" w:customStyle="1" w:styleId="WW8Num20ztrue1">
    <w:name w:val="WW8Num20ztrue1"/>
  </w:style>
  <w:style w:type="character" w:customStyle="1" w:styleId="WW8Num20ztrue2">
    <w:name w:val="WW8Num20ztrue2"/>
  </w:style>
  <w:style w:type="character" w:customStyle="1" w:styleId="WW8Num20ztrue3">
    <w:name w:val="WW8Num20ztrue3"/>
  </w:style>
  <w:style w:type="character" w:customStyle="1" w:styleId="WW8Num20ztrue4">
    <w:name w:val="WW8Num20ztrue4"/>
  </w:style>
  <w:style w:type="character" w:customStyle="1" w:styleId="WW8Num20ztrue5">
    <w:name w:val="WW8Num20ztrue5"/>
  </w:style>
  <w:style w:type="character" w:customStyle="1" w:styleId="WW8Num20ztrue6">
    <w:name w:val="WW8Num20ztrue6"/>
  </w:style>
  <w:style w:type="character" w:customStyle="1" w:styleId="WW8Num21zfalse">
    <w:name w:val="WW8Num21zfalse"/>
  </w:style>
  <w:style w:type="character" w:customStyle="1" w:styleId="WW8Num21ztrue">
    <w:name w:val="WW8Num21ztrue"/>
  </w:style>
  <w:style w:type="character" w:customStyle="1" w:styleId="WW8Num21ztrue0">
    <w:name w:val="WW8Num21ztrue0"/>
  </w:style>
  <w:style w:type="character" w:customStyle="1" w:styleId="WW8Num21ztrue1">
    <w:name w:val="WW8Num21ztrue1"/>
  </w:style>
  <w:style w:type="character" w:customStyle="1" w:styleId="WW8Num21ztrue2">
    <w:name w:val="WW8Num21ztrue2"/>
  </w:style>
  <w:style w:type="character" w:customStyle="1" w:styleId="WW8Num21ztrue3">
    <w:name w:val="WW8Num21ztrue3"/>
  </w:style>
  <w:style w:type="character" w:customStyle="1" w:styleId="WW8Num21ztrue4">
    <w:name w:val="WW8Num21ztrue4"/>
  </w:style>
  <w:style w:type="character" w:customStyle="1" w:styleId="WW8Num21ztrue5">
    <w:name w:val="WW8Num21ztrue5"/>
  </w:style>
  <w:style w:type="character" w:customStyle="1" w:styleId="WW8Num21ztrue6">
    <w:name w:val="WW8Num21ztrue6"/>
  </w:style>
  <w:style w:type="character" w:customStyle="1" w:styleId="WW8Num22zfalse">
    <w:name w:val="WW8Num22zfalse"/>
  </w:style>
  <w:style w:type="character" w:customStyle="1" w:styleId="WW8Num22ztrue">
    <w:name w:val="WW8Num22ztrue"/>
  </w:style>
  <w:style w:type="character" w:customStyle="1" w:styleId="WW8Num22ztrue0">
    <w:name w:val="WW8Num22ztrue0"/>
  </w:style>
  <w:style w:type="character" w:customStyle="1" w:styleId="WW8Num22ztrue1">
    <w:name w:val="WW8Num22ztrue1"/>
  </w:style>
  <w:style w:type="character" w:customStyle="1" w:styleId="WW8Num22ztrue2">
    <w:name w:val="WW8Num22ztrue2"/>
  </w:style>
  <w:style w:type="character" w:customStyle="1" w:styleId="WW8Num22ztrue3">
    <w:name w:val="WW8Num22ztrue3"/>
  </w:style>
  <w:style w:type="character" w:customStyle="1" w:styleId="WW8Num22ztrue4">
    <w:name w:val="WW8Num22ztrue4"/>
  </w:style>
  <w:style w:type="character" w:customStyle="1" w:styleId="WW8Num22ztrue5">
    <w:name w:val="WW8Num22ztrue5"/>
  </w:style>
  <w:style w:type="character" w:customStyle="1" w:styleId="WW8Num22ztrue6">
    <w:name w:val="WW8Num22ztrue6"/>
  </w:style>
  <w:style w:type="character" w:customStyle="1" w:styleId="WW8Num23zfalse">
    <w:name w:val="WW8Num23zfalse"/>
  </w:style>
  <w:style w:type="character" w:customStyle="1" w:styleId="WW8Num23z1">
    <w:name w:val="WW8Num23z1"/>
    <w:rPr>
      <w:rFonts w:cs="Symbol"/>
      <w:b/>
      <w:bCs/>
      <w:iCs/>
      <w:sz w:val="24"/>
      <w:szCs w:val="28"/>
    </w:rPr>
  </w:style>
  <w:style w:type="character" w:customStyle="1" w:styleId="WW8Num23z2">
    <w:name w:val="WW8Num23z2"/>
    <w:rPr>
      <w:rFonts w:cs="Symbol"/>
      <w:b/>
      <w:iCs/>
      <w:sz w:val="24"/>
      <w:szCs w:val="26"/>
    </w:rPr>
  </w:style>
  <w:style w:type="character" w:customStyle="1" w:styleId="WW8Num23ztrue">
    <w:name w:val="WW8Num23ztrue"/>
  </w:style>
  <w:style w:type="character" w:customStyle="1" w:styleId="WW8Num23ztrue0">
    <w:name w:val="WW8Num23ztrue0"/>
  </w:style>
  <w:style w:type="character" w:customStyle="1" w:styleId="WW8Num23ztrue1">
    <w:name w:val="WW8Num23ztrue1"/>
  </w:style>
  <w:style w:type="character" w:customStyle="1" w:styleId="WW8Num23ztrue2">
    <w:name w:val="WW8Num23ztrue2"/>
  </w:style>
  <w:style w:type="character" w:customStyle="1" w:styleId="WW8Num23ztrue3">
    <w:name w:val="WW8Num23ztrue3"/>
  </w:style>
  <w:style w:type="character" w:customStyle="1" w:styleId="WW8Num23ztrue4">
    <w:name w:val="WW8Num23ztrue4"/>
  </w:style>
  <w:style w:type="character" w:customStyle="1" w:styleId="WW8Num24zfalse">
    <w:name w:val="WW8Num24zfalse"/>
  </w:style>
  <w:style w:type="character" w:customStyle="1" w:styleId="WW8Num24z1">
    <w:name w:val="WW8Num24z1"/>
    <w:rPr>
      <w:rFonts w:ascii="Symbol" w:hAnsi="Symbol" w:cs="Symbol"/>
    </w:rPr>
  </w:style>
  <w:style w:type="character" w:customStyle="1" w:styleId="WW8Num24ztrue">
    <w:name w:val="WW8Num24ztrue"/>
  </w:style>
  <w:style w:type="character" w:customStyle="1" w:styleId="WW8Num24ztrue0">
    <w:name w:val="WW8Num24ztrue0"/>
  </w:style>
  <w:style w:type="character" w:customStyle="1" w:styleId="WW8Num24ztrue1">
    <w:name w:val="WW8Num24ztrue1"/>
  </w:style>
  <w:style w:type="character" w:customStyle="1" w:styleId="WW8Num24ztrue2">
    <w:name w:val="WW8Num24ztrue2"/>
  </w:style>
  <w:style w:type="character" w:customStyle="1" w:styleId="WW8Num24ztrue3">
    <w:name w:val="WW8Num24ztrue3"/>
  </w:style>
  <w:style w:type="character" w:customStyle="1" w:styleId="WW8Num24ztrue4">
    <w:name w:val="WW8Num24ztrue4"/>
  </w:style>
  <w:style w:type="character" w:customStyle="1" w:styleId="WW8Num24ztrue5">
    <w:name w:val="WW8Num24ztrue5"/>
  </w:style>
  <w:style w:type="character" w:customStyle="1" w:styleId="WW8Num25z0">
    <w:name w:val="WW8Num25z0"/>
    <w:rPr>
      <w:rFonts w:ascii="Wingdings" w:hAnsi="Wingdings" w:cs="Wingdings"/>
    </w:rPr>
  </w:style>
  <w:style w:type="character" w:customStyle="1" w:styleId="WW8Num25z1">
    <w:name w:val="WW8Num25z1"/>
    <w:rPr>
      <w:rFonts w:ascii="Symbol" w:hAnsi="Symbol" w:cs="Symbol"/>
    </w:rPr>
  </w:style>
  <w:style w:type="character" w:customStyle="1" w:styleId="WW8Num25ztrue">
    <w:name w:val="WW8Num25ztrue"/>
  </w:style>
  <w:style w:type="character" w:customStyle="1" w:styleId="WW8Num25ztrue0">
    <w:name w:val="WW8Num25ztrue0"/>
  </w:style>
  <w:style w:type="character" w:customStyle="1" w:styleId="WW8Num25ztrue1">
    <w:name w:val="WW8Num25ztrue1"/>
  </w:style>
  <w:style w:type="character" w:customStyle="1" w:styleId="WW8Num25ztrue2">
    <w:name w:val="WW8Num25ztrue2"/>
  </w:style>
  <w:style w:type="character" w:customStyle="1" w:styleId="WW8Num25ztrue3">
    <w:name w:val="WW8Num25ztrue3"/>
  </w:style>
  <w:style w:type="character" w:customStyle="1" w:styleId="WW8Num25ztrue4">
    <w:name w:val="WW8Num25ztrue4"/>
  </w:style>
  <w:style w:type="character" w:customStyle="1" w:styleId="WW8Num25ztrue5">
    <w:name w:val="WW8Num25ztrue5"/>
  </w:style>
  <w:style w:type="character" w:customStyle="1" w:styleId="WW8Num26z0">
    <w:name w:val="WW8Num26z0"/>
    <w:rPr>
      <w:rFonts w:ascii="Symbol" w:hAnsi="Symbol" w:cs="Symbol"/>
    </w:rPr>
  </w:style>
  <w:style w:type="character" w:customStyle="1" w:styleId="WW8Num26ztrue">
    <w:name w:val="WW8Num26ztrue"/>
  </w:style>
  <w:style w:type="character" w:customStyle="1" w:styleId="WW8Num26ztrue0">
    <w:name w:val="WW8Num26ztrue0"/>
  </w:style>
  <w:style w:type="character" w:customStyle="1" w:styleId="WW8Num26ztrue1">
    <w:name w:val="WW8Num26ztrue1"/>
  </w:style>
  <w:style w:type="character" w:customStyle="1" w:styleId="WW8Num26ztrue2">
    <w:name w:val="WW8Num26ztrue2"/>
  </w:style>
  <w:style w:type="character" w:customStyle="1" w:styleId="WW8Num26ztrue3">
    <w:name w:val="WW8Num26ztrue3"/>
  </w:style>
  <w:style w:type="character" w:customStyle="1" w:styleId="WW8Num26ztrue4">
    <w:name w:val="WW8Num26ztrue4"/>
  </w:style>
  <w:style w:type="character" w:customStyle="1" w:styleId="WW8Num26ztrue5">
    <w:name w:val="WW8Num26ztrue5"/>
  </w:style>
  <w:style w:type="character" w:customStyle="1" w:styleId="WW8Num26ztrue6">
    <w:name w:val="WW8Num26ztrue6"/>
  </w:style>
  <w:style w:type="character" w:customStyle="1" w:styleId="WW8Num27z0">
    <w:name w:val="WW8Num27z0"/>
    <w:rPr>
      <w:rFonts w:ascii="Wingdings" w:hAnsi="Wingdings" w:cs="Wingdings"/>
    </w:rPr>
  </w:style>
  <w:style w:type="character" w:customStyle="1" w:styleId="WW8Num27z1">
    <w:name w:val="WW8Num27z1"/>
    <w:rPr>
      <w:rFonts w:ascii="Courier New" w:hAnsi="Courier New" w:cs="Courier New"/>
    </w:rPr>
  </w:style>
  <w:style w:type="character" w:customStyle="1" w:styleId="WW8Num27z3">
    <w:name w:val="WW8Num27z3"/>
    <w:rPr>
      <w:rFonts w:ascii="Symbol" w:hAnsi="Symbol" w:cs="Symbol"/>
    </w:rPr>
  </w:style>
  <w:style w:type="character" w:customStyle="1" w:styleId="WW8Num28zfalse">
    <w:name w:val="WW8Num28zfalse"/>
  </w:style>
  <w:style w:type="character" w:customStyle="1" w:styleId="WW8Num28ztrue">
    <w:name w:val="WW8Num28ztrue"/>
  </w:style>
  <w:style w:type="character" w:customStyle="1" w:styleId="WW8Num28ztrue0">
    <w:name w:val="WW8Num28ztrue0"/>
  </w:style>
  <w:style w:type="character" w:customStyle="1" w:styleId="WW8Num28ztrue1">
    <w:name w:val="WW8Num28ztrue1"/>
  </w:style>
  <w:style w:type="character" w:customStyle="1" w:styleId="WW8Num28ztrue2">
    <w:name w:val="WW8Num28ztrue2"/>
  </w:style>
  <w:style w:type="character" w:customStyle="1" w:styleId="WW8Num28ztrue3">
    <w:name w:val="WW8Num28ztrue3"/>
  </w:style>
  <w:style w:type="character" w:customStyle="1" w:styleId="WW8Num28ztrue4">
    <w:name w:val="WW8Num28ztrue4"/>
  </w:style>
  <w:style w:type="character" w:customStyle="1" w:styleId="WW8Num28ztrue5">
    <w:name w:val="WW8Num28ztrue5"/>
  </w:style>
  <w:style w:type="character" w:customStyle="1" w:styleId="WW8Num28ztrue6">
    <w:name w:val="WW8Num28ztrue6"/>
  </w:style>
  <w:style w:type="character" w:customStyle="1" w:styleId="WW8Num29zfalse">
    <w:name w:val="WW8Num29zfalse"/>
  </w:style>
  <w:style w:type="character" w:customStyle="1" w:styleId="WW8Num29ztrue">
    <w:name w:val="WW8Num29ztrue"/>
  </w:style>
  <w:style w:type="character" w:customStyle="1" w:styleId="WW8Num29ztrue0">
    <w:name w:val="WW8Num29ztrue0"/>
  </w:style>
  <w:style w:type="character" w:customStyle="1" w:styleId="WW8Num29ztrue1">
    <w:name w:val="WW8Num29ztrue1"/>
  </w:style>
  <w:style w:type="character" w:customStyle="1" w:styleId="WW8Num29ztrue2">
    <w:name w:val="WW8Num29ztrue2"/>
  </w:style>
  <w:style w:type="character" w:customStyle="1" w:styleId="WW8Num29ztrue3">
    <w:name w:val="WW8Num29ztrue3"/>
  </w:style>
  <w:style w:type="character" w:customStyle="1" w:styleId="WW8Num29ztrue4">
    <w:name w:val="WW8Num29ztrue4"/>
  </w:style>
  <w:style w:type="character" w:customStyle="1" w:styleId="WW8Num29ztrue5">
    <w:name w:val="WW8Num29ztrue5"/>
  </w:style>
  <w:style w:type="character" w:customStyle="1" w:styleId="WW8Num29ztrue6">
    <w:name w:val="WW8Num29ztrue6"/>
  </w:style>
  <w:style w:type="character" w:customStyle="1" w:styleId="WW8Num30zfalse">
    <w:name w:val="WW8Num30zfalse"/>
  </w:style>
  <w:style w:type="character" w:customStyle="1" w:styleId="WW8Num30ztrue">
    <w:name w:val="WW8Num30ztrue"/>
  </w:style>
  <w:style w:type="character" w:customStyle="1" w:styleId="WW8Num30ztrue0">
    <w:name w:val="WW8Num30ztrue0"/>
  </w:style>
  <w:style w:type="character" w:customStyle="1" w:styleId="WW8Num30ztrue1">
    <w:name w:val="WW8Num30ztrue1"/>
  </w:style>
  <w:style w:type="character" w:customStyle="1" w:styleId="WW8Num30ztrue2">
    <w:name w:val="WW8Num30ztrue2"/>
  </w:style>
  <w:style w:type="character" w:customStyle="1" w:styleId="WW8Num30ztrue3">
    <w:name w:val="WW8Num30ztrue3"/>
  </w:style>
  <w:style w:type="character" w:customStyle="1" w:styleId="WW8Num30ztrue4">
    <w:name w:val="WW8Num30ztrue4"/>
  </w:style>
  <w:style w:type="character" w:customStyle="1" w:styleId="WW8Num30ztrue5">
    <w:name w:val="WW8Num30ztrue5"/>
  </w:style>
  <w:style w:type="character" w:customStyle="1" w:styleId="WW8Num30ztrue6">
    <w:name w:val="WW8Num30ztrue6"/>
  </w:style>
  <w:style w:type="character" w:customStyle="1" w:styleId="WW8Num31zfalse">
    <w:name w:val="WW8Num31zfalse"/>
  </w:style>
  <w:style w:type="character" w:customStyle="1" w:styleId="WW8Num31ztrue">
    <w:name w:val="WW8Num31ztrue"/>
  </w:style>
  <w:style w:type="character" w:customStyle="1" w:styleId="WW8Num31ztrue0">
    <w:name w:val="WW8Num31ztrue0"/>
  </w:style>
  <w:style w:type="character" w:customStyle="1" w:styleId="WW8Num31ztrue1">
    <w:name w:val="WW8Num31ztrue1"/>
  </w:style>
  <w:style w:type="character" w:customStyle="1" w:styleId="WW8Num31ztrue2">
    <w:name w:val="WW8Num31ztrue2"/>
  </w:style>
  <w:style w:type="character" w:customStyle="1" w:styleId="WW8Num31ztrue3">
    <w:name w:val="WW8Num31ztrue3"/>
  </w:style>
  <w:style w:type="character" w:customStyle="1" w:styleId="WW8Num31ztrue4">
    <w:name w:val="WW8Num31ztrue4"/>
  </w:style>
  <w:style w:type="character" w:customStyle="1" w:styleId="WW8Num31ztrue5">
    <w:name w:val="WW8Num31ztrue5"/>
  </w:style>
  <w:style w:type="character" w:customStyle="1" w:styleId="WW8Num31ztrue6">
    <w:name w:val="WW8Num31ztrue6"/>
  </w:style>
  <w:style w:type="character" w:customStyle="1" w:styleId="WW8Num32zfalse">
    <w:name w:val="WW8Num32zfalse"/>
  </w:style>
  <w:style w:type="character" w:customStyle="1" w:styleId="WW8Num32ztrue">
    <w:name w:val="WW8Num32ztrue"/>
  </w:style>
  <w:style w:type="character" w:customStyle="1" w:styleId="WW8Num32z2">
    <w:name w:val="WW8Num32z2"/>
    <w:rPr>
      <w:rFonts w:ascii="Arial" w:hAnsi="Arial" w:cs="Arial"/>
      <w:b/>
      <w:i w:val="0"/>
    </w:rPr>
  </w:style>
  <w:style w:type="character" w:customStyle="1" w:styleId="WW8Num32ztrue0">
    <w:name w:val="WW8Num32ztrue0"/>
  </w:style>
  <w:style w:type="character" w:customStyle="1" w:styleId="WW8Num32ztrue1">
    <w:name w:val="WW8Num32ztrue1"/>
  </w:style>
  <w:style w:type="character" w:customStyle="1" w:styleId="WW8Num32ztrue2">
    <w:name w:val="WW8Num32ztrue2"/>
  </w:style>
  <w:style w:type="character" w:customStyle="1" w:styleId="WW8Num32ztrue3">
    <w:name w:val="WW8Num32ztrue3"/>
  </w:style>
  <w:style w:type="character" w:customStyle="1" w:styleId="WW8Num32ztrue4">
    <w:name w:val="WW8Num32ztrue4"/>
  </w:style>
  <w:style w:type="character" w:customStyle="1" w:styleId="WW8Num32ztrue5">
    <w:name w:val="WW8Num32ztrue5"/>
  </w:style>
  <w:style w:type="character" w:customStyle="1" w:styleId="WW8Num33z0">
    <w:name w:val="WW8Num33z0"/>
    <w:rPr>
      <w:rFonts w:ascii="Symbol" w:hAnsi="Symbol" w:cs="Symbol"/>
    </w:rPr>
  </w:style>
  <w:style w:type="character" w:customStyle="1" w:styleId="WW8Num33z1">
    <w:name w:val="WW8Num33z1"/>
    <w:rPr>
      <w:rFonts w:ascii="Courier New" w:hAnsi="Courier New" w:cs="Courier New"/>
    </w:rPr>
  </w:style>
  <w:style w:type="character" w:customStyle="1" w:styleId="WW8Num33z2">
    <w:name w:val="WW8Num33z2"/>
    <w:rPr>
      <w:rFonts w:ascii="Wingdings" w:hAnsi="Wingdings" w:cs="Wingdings"/>
    </w:rPr>
  </w:style>
  <w:style w:type="character" w:customStyle="1" w:styleId="WW8Num34zfalse">
    <w:name w:val="WW8Num34zfalse"/>
  </w:style>
  <w:style w:type="character" w:customStyle="1" w:styleId="WW8Num34ztrue">
    <w:name w:val="WW8Num34ztrue"/>
  </w:style>
  <w:style w:type="character" w:customStyle="1" w:styleId="WW8Num34ztrue0">
    <w:name w:val="WW8Num34ztrue0"/>
  </w:style>
  <w:style w:type="character" w:customStyle="1" w:styleId="WW8Num34ztrue1">
    <w:name w:val="WW8Num34ztrue1"/>
  </w:style>
  <w:style w:type="character" w:customStyle="1" w:styleId="WW8Num34ztrue2">
    <w:name w:val="WW8Num34ztrue2"/>
  </w:style>
  <w:style w:type="character" w:customStyle="1" w:styleId="WW8Num34ztrue3">
    <w:name w:val="WW8Num34ztrue3"/>
  </w:style>
  <w:style w:type="character" w:customStyle="1" w:styleId="WW8Num34ztrue4">
    <w:name w:val="WW8Num34ztrue4"/>
  </w:style>
  <w:style w:type="character" w:customStyle="1" w:styleId="WW8Num34ztrue5">
    <w:name w:val="WW8Num34ztrue5"/>
  </w:style>
  <w:style w:type="character" w:customStyle="1" w:styleId="WW8Num34ztrue6">
    <w:name w:val="WW8Num34ztrue6"/>
  </w:style>
  <w:style w:type="character" w:customStyle="1" w:styleId="WW8Num35zfalse">
    <w:name w:val="WW8Num35zfalse"/>
  </w:style>
  <w:style w:type="character" w:customStyle="1" w:styleId="WW8Num35ztrue">
    <w:name w:val="WW8Num35ztrue"/>
  </w:style>
  <w:style w:type="character" w:customStyle="1" w:styleId="WW8Num35ztrue0">
    <w:name w:val="WW8Num35ztrue0"/>
  </w:style>
  <w:style w:type="character" w:customStyle="1" w:styleId="WW8Num35ztrue1">
    <w:name w:val="WW8Num35ztrue1"/>
  </w:style>
  <w:style w:type="character" w:customStyle="1" w:styleId="WW8Num35ztrue2">
    <w:name w:val="WW8Num35ztrue2"/>
  </w:style>
  <w:style w:type="character" w:customStyle="1" w:styleId="WW8Num35ztrue3">
    <w:name w:val="WW8Num35ztrue3"/>
  </w:style>
  <w:style w:type="character" w:customStyle="1" w:styleId="WW8Num35ztrue4">
    <w:name w:val="WW8Num35ztrue4"/>
  </w:style>
  <w:style w:type="character" w:customStyle="1" w:styleId="WW8Num35ztrue5">
    <w:name w:val="WW8Num35ztrue5"/>
  </w:style>
  <w:style w:type="character" w:customStyle="1" w:styleId="WW8Num35ztrue6">
    <w:name w:val="WW8Num35ztrue6"/>
  </w:style>
  <w:style w:type="character" w:customStyle="1" w:styleId="WW8Num36zfalse">
    <w:name w:val="WW8Num36zfalse"/>
  </w:style>
  <w:style w:type="character" w:customStyle="1" w:styleId="WW8Num36ztrue">
    <w:name w:val="WW8Num36ztrue"/>
  </w:style>
  <w:style w:type="character" w:customStyle="1" w:styleId="WW8Num36ztrue0">
    <w:name w:val="WW8Num36ztrue0"/>
  </w:style>
  <w:style w:type="character" w:customStyle="1" w:styleId="WW8Num36ztrue1">
    <w:name w:val="WW8Num36ztrue1"/>
  </w:style>
  <w:style w:type="character" w:customStyle="1" w:styleId="WW8Num36ztrue2">
    <w:name w:val="WW8Num36ztrue2"/>
  </w:style>
  <w:style w:type="character" w:customStyle="1" w:styleId="WW8Num36ztrue3">
    <w:name w:val="WW8Num36ztrue3"/>
  </w:style>
  <w:style w:type="character" w:customStyle="1" w:styleId="WW8Num36ztrue4">
    <w:name w:val="WW8Num36ztrue4"/>
  </w:style>
  <w:style w:type="character" w:customStyle="1" w:styleId="WW8Num36ztrue5">
    <w:name w:val="WW8Num36ztrue5"/>
  </w:style>
  <w:style w:type="character" w:customStyle="1" w:styleId="WW8Num36ztrue6">
    <w:name w:val="WW8Num36ztrue6"/>
  </w:style>
  <w:style w:type="character" w:customStyle="1" w:styleId="WW8Num37z0">
    <w:name w:val="WW8Num37z0"/>
    <w:rPr>
      <w:rFonts w:ascii="Symbol" w:hAnsi="Symbol" w:cs="Symbol"/>
    </w:rPr>
  </w:style>
  <w:style w:type="character" w:customStyle="1" w:styleId="WW8Num37z1">
    <w:name w:val="WW8Num37z1"/>
    <w:rPr>
      <w:rFonts w:ascii="Courier New" w:hAnsi="Courier New" w:cs="Courier New"/>
    </w:rPr>
  </w:style>
  <w:style w:type="character" w:customStyle="1" w:styleId="WW8Num37z2">
    <w:name w:val="WW8Num37z2"/>
    <w:rPr>
      <w:rFonts w:ascii="Wingdings" w:hAnsi="Wingdings" w:cs="Wingdings"/>
    </w:rPr>
  </w:style>
  <w:style w:type="character" w:customStyle="1" w:styleId="WW8Num38z0">
    <w:name w:val="WW8Num38z0"/>
    <w:rPr>
      <w:rFonts w:ascii="Symbol" w:hAnsi="Symbol" w:cs="Symbol"/>
    </w:rPr>
  </w:style>
  <w:style w:type="character" w:customStyle="1" w:styleId="WW8Num38z1">
    <w:name w:val="WW8Num38z1"/>
    <w:rPr>
      <w:rFonts w:ascii="Courier New" w:hAnsi="Courier New" w:cs="Courier New"/>
    </w:rPr>
  </w:style>
  <w:style w:type="character" w:customStyle="1" w:styleId="WW8Num38z2">
    <w:name w:val="WW8Num38z2"/>
    <w:rPr>
      <w:rFonts w:ascii="Wingdings" w:hAnsi="Wingdings" w:cs="Wingdings"/>
    </w:rPr>
  </w:style>
  <w:style w:type="character" w:customStyle="1" w:styleId="WW8Num39zfalse">
    <w:name w:val="WW8Num39zfalse"/>
  </w:style>
  <w:style w:type="character" w:customStyle="1" w:styleId="WW8Num39ztrue">
    <w:name w:val="WW8Num39ztrue"/>
  </w:style>
  <w:style w:type="character" w:customStyle="1" w:styleId="WW8Num39ztrue0">
    <w:name w:val="WW8Num39ztrue0"/>
  </w:style>
  <w:style w:type="character" w:customStyle="1" w:styleId="WW8Num39ztrue1">
    <w:name w:val="WW8Num39ztrue1"/>
  </w:style>
  <w:style w:type="character" w:customStyle="1" w:styleId="WW8Num39ztrue2">
    <w:name w:val="WW8Num39ztrue2"/>
  </w:style>
  <w:style w:type="character" w:customStyle="1" w:styleId="WW8Num39ztrue3">
    <w:name w:val="WW8Num39ztrue3"/>
  </w:style>
  <w:style w:type="character" w:customStyle="1" w:styleId="WW8Num39ztrue4">
    <w:name w:val="WW8Num39ztrue4"/>
  </w:style>
  <w:style w:type="character" w:customStyle="1" w:styleId="WW8Num39ztrue5">
    <w:name w:val="WW8Num39ztrue5"/>
  </w:style>
  <w:style w:type="character" w:customStyle="1" w:styleId="WW8Num39ztrue6">
    <w:name w:val="WW8Num39ztrue6"/>
  </w:style>
  <w:style w:type="character" w:customStyle="1" w:styleId="WW8Num40zfalse">
    <w:name w:val="WW8Num40zfalse"/>
  </w:style>
  <w:style w:type="character" w:customStyle="1" w:styleId="WW8Num40ztrue">
    <w:name w:val="WW8Num40ztrue"/>
  </w:style>
  <w:style w:type="character" w:customStyle="1" w:styleId="WW8Num40ztrue0">
    <w:name w:val="WW8Num40ztrue0"/>
  </w:style>
  <w:style w:type="character" w:customStyle="1" w:styleId="WW8Num40ztrue1">
    <w:name w:val="WW8Num40ztrue1"/>
  </w:style>
  <w:style w:type="character" w:customStyle="1" w:styleId="WW8Num40ztrue2">
    <w:name w:val="WW8Num40ztrue2"/>
  </w:style>
  <w:style w:type="character" w:customStyle="1" w:styleId="WW8Num40ztrue3">
    <w:name w:val="WW8Num40ztrue3"/>
  </w:style>
  <w:style w:type="character" w:customStyle="1" w:styleId="WW8Num40ztrue4">
    <w:name w:val="WW8Num40ztrue4"/>
  </w:style>
  <w:style w:type="character" w:customStyle="1" w:styleId="WW8Num40ztrue5">
    <w:name w:val="WW8Num40ztrue5"/>
  </w:style>
  <w:style w:type="character" w:customStyle="1" w:styleId="WW8Num40ztrue6">
    <w:name w:val="WW8Num40ztrue6"/>
  </w:style>
  <w:style w:type="character" w:customStyle="1" w:styleId="WW8Num41zfalse">
    <w:name w:val="WW8Num41zfalse"/>
  </w:style>
  <w:style w:type="character" w:customStyle="1" w:styleId="WW8Num41z1">
    <w:name w:val="WW8Num41z1"/>
    <w:rPr>
      <w:color w:val="auto"/>
    </w:rPr>
  </w:style>
  <w:style w:type="character" w:customStyle="1" w:styleId="WW8Num41z2">
    <w:name w:val="WW8Num41z2"/>
    <w:rPr>
      <w:rFonts w:cs="Symbol"/>
      <w:b/>
      <w:iCs/>
      <w:sz w:val="24"/>
      <w:szCs w:val="26"/>
    </w:rPr>
  </w:style>
  <w:style w:type="character" w:customStyle="1" w:styleId="WW8Num41ztrue">
    <w:name w:val="WW8Num41ztrue"/>
  </w:style>
  <w:style w:type="character" w:customStyle="1" w:styleId="WW8Num41ztrue0">
    <w:name w:val="WW8Num41ztrue0"/>
  </w:style>
  <w:style w:type="character" w:customStyle="1" w:styleId="WW8Num41ztrue1">
    <w:name w:val="WW8Num41ztrue1"/>
  </w:style>
  <w:style w:type="character" w:customStyle="1" w:styleId="WW8Num41ztrue2">
    <w:name w:val="WW8Num41ztrue2"/>
  </w:style>
  <w:style w:type="character" w:customStyle="1" w:styleId="WW8Num41ztrue3">
    <w:name w:val="WW8Num41ztrue3"/>
  </w:style>
  <w:style w:type="character" w:customStyle="1" w:styleId="WW8Num41ztrue4">
    <w:name w:val="WW8Num41ztrue4"/>
  </w:style>
  <w:style w:type="character" w:customStyle="1" w:styleId="WW8Num42zfalse">
    <w:name w:val="WW8Num42zfalse"/>
  </w:style>
  <w:style w:type="character" w:customStyle="1" w:styleId="WW8Num42ztrue">
    <w:name w:val="WW8Num42ztrue"/>
  </w:style>
  <w:style w:type="character" w:customStyle="1" w:styleId="WW8Num42ztrue0">
    <w:name w:val="WW8Num42ztrue0"/>
  </w:style>
  <w:style w:type="character" w:customStyle="1" w:styleId="WW8Num42ztrue1">
    <w:name w:val="WW8Num42ztrue1"/>
  </w:style>
  <w:style w:type="character" w:customStyle="1" w:styleId="WW8Num42ztrue2">
    <w:name w:val="WW8Num42ztrue2"/>
  </w:style>
  <w:style w:type="character" w:customStyle="1" w:styleId="WW8Num42ztrue3">
    <w:name w:val="WW8Num42ztrue3"/>
  </w:style>
  <w:style w:type="character" w:customStyle="1" w:styleId="WW8Num42ztrue4">
    <w:name w:val="WW8Num42ztrue4"/>
  </w:style>
  <w:style w:type="character" w:customStyle="1" w:styleId="WW8Num42ztrue5">
    <w:name w:val="WW8Num42ztrue5"/>
  </w:style>
  <w:style w:type="character" w:customStyle="1" w:styleId="WW8Num42ztrue6">
    <w:name w:val="WW8Num42ztrue6"/>
  </w:style>
  <w:style w:type="character" w:customStyle="1" w:styleId="WW8Num43zfalse">
    <w:name w:val="WW8Num43zfalse"/>
  </w:style>
  <w:style w:type="character" w:customStyle="1" w:styleId="WW8Num43ztrue">
    <w:name w:val="WW8Num43ztrue"/>
  </w:style>
  <w:style w:type="character" w:customStyle="1" w:styleId="WW8Num43z2">
    <w:name w:val="WW8Num43z2"/>
    <w:rPr>
      <w:rFonts w:ascii="Arial" w:hAnsi="Arial" w:cs="Arial"/>
      <w:b/>
      <w:i w:val="0"/>
    </w:rPr>
  </w:style>
  <w:style w:type="character" w:customStyle="1" w:styleId="WW8Num43ztrue0">
    <w:name w:val="WW8Num43ztrue0"/>
  </w:style>
  <w:style w:type="character" w:customStyle="1" w:styleId="WW8Num43ztrue1">
    <w:name w:val="WW8Num43ztrue1"/>
  </w:style>
  <w:style w:type="character" w:customStyle="1" w:styleId="WW8Num43ztrue2">
    <w:name w:val="WW8Num43ztrue2"/>
  </w:style>
  <w:style w:type="character" w:customStyle="1" w:styleId="WW8Num43ztrue3">
    <w:name w:val="WW8Num43ztrue3"/>
  </w:style>
  <w:style w:type="character" w:customStyle="1" w:styleId="WW8Num43ztrue4">
    <w:name w:val="WW8Num43ztrue4"/>
  </w:style>
  <w:style w:type="character" w:customStyle="1" w:styleId="WW8Num43ztrue5">
    <w:name w:val="WW8Num43ztrue5"/>
  </w:style>
  <w:style w:type="character" w:customStyle="1" w:styleId="WW8NumSt1z0">
    <w:name w:val="WW8NumSt1z0"/>
    <w:rPr>
      <w:rFonts w:ascii="Times New Roman" w:hAnsi="Times New Roman" w:cs="Times New Roman"/>
    </w:rPr>
  </w:style>
  <w:style w:type="character" w:customStyle="1" w:styleId="Absatz-Standardschriftart1">
    <w:name w:val="Absatz-Standardschriftart1"/>
  </w:style>
  <w:style w:type="character" w:styleId="Hyperlink">
    <w:name w:val="Hyperlink"/>
    <w:basedOn w:val="Absatz-Standardschriftart1"/>
    <w:uiPriority w:val="99"/>
    <w:rPr>
      <w:color w:val="0000FF"/>
      <w:u w:val="single"/>
    </w:rPr>
  </w:style>
  <w:style w:type="character" w:styleId="Seitenzahl">
    <w:name w:val="page number"/>
    <w:basedOn w:val="Absatz-Standardschriftart1"/>
  </w:style>
  <w:style w:type="character" w:customStyle="1" w:styleId="ZchnZchn">
    <w:name w:val="Zchn Zchn"/>
    <w:basedOn w:val="Absatz-Standardschriftart1"/>
    <w:rPr>
      <w:rFonts w:ascii="Verdana" w:hAnsi="Verdana" w:cs="Arial"/>
      <w:b/>
      <w:bCs/>
      <w:iCs/>
      <w:sz w:val="24"/>
      <w:szCs w:val="28"/>
      <w:lang w:val="de-DE" w:bidi="ar-SA"/>
    </w:rPr>
  </w:style>
  <w:style w:type="character" w:customStyle="1" w:styleId="Erluterungen">
    <w:name w:val="Erläuterungen"/>
    <w:basedOn w:val="Absatz-Standardschriftart1"/>
    <w:rPr>
      <w:rFonts w:ascii="Times New Roman" w:hAnsi="Times New Roman" w:cs="Times New Roman"/>
      <w:i/>
      <w:color w:val="0000FF"/>
      <w:sz w:val="24"/>
    </w:rPr>
  </w:style>
  <w:style w:type="character" w:customStyle="1" w:styleId="Kopf2Char">
    <w:name w:val="Kopf2 Char"/>
    <w:basedOn w:val="Absatz-Standardschriftart1"/>
    <w:rPr>
      <w:rFonts w:ascii="Verdana" w:hAnsi="Verdana" w:cs="Arial"/>
      <w:b/>
      <w:bCs/>
      <w:iCs/>
      <w:sz w:val="24"/>
      <w:szCs w:val="28"/>
      <w:lang w:val="de-DE" w:bidi="ar-SA"/>
    </w:rPr>
  </w:style>
  <w:style w:type="character" w:customStyle="1" w:styleId="Verzeichnissprung">
    <w:name w:val="Verzeichnissprung"/>
  </w:style>
  <w:style w:type="paragraph" w:customStyle="1" w:styleId="berschrift">
    <w:name w:val="Überschrift"/>
    <w:basedOn w:val="Standard"/>
    <w:next w:val="Textkrper"/>
    <w:pPr>
      <w:keepNext/>
      <w:spacing w:before="240" w:after="120"/>
    </w:pPr>
    <w:rPr>
      <w:rFonts w:ascii="Arial" w:eastAsia="Microsoft YaHei" w:hAnsi="Arial" w:cs="Mangal"/>
      <w:sz w:val="28"/>
      <w:szCs w:val="28"/>
    </w:rPr>
  </w:style>
  <w:style w:type="paragraph" w:styleId="Textkrper">
    <w:name w:val="Body Text"/>
    <w:basedOn w:val="Standard"/>
    <w:pPr>
      <w:spacing w:after="120"/>
      <w:jc w:val="left"/>
    </w:pPr>
  </w:style>
  <w:style w:type="paragraph" w:styleId="Liste">
    <w:name w:val="List"/>
    <w:basedOn w:val="Textkrper"/>
    <w:rPr>
      <w:rFonts w:cs="Mangal"/>
    </w:rPr>
  </w:style>
  <w:style w:type="paragraph" w:styleId="Beschriftung">
    <w:name w:val="caption"/>
    <w:basedOn w:val="Standard"/>
    <w:qFormat/>
    <w:pPr>
      <w:spacing w:before="120" w:after="120"/>
    </w:pPr>
    <w:rPr>
      <w:rFonts w:cs="Mangal"/>
      <w:i/>
      <w:iCs/>
    </w:rPr>
  </w:style>
  <w:style w:type="paragraph" w:customStyle="1" w:styleId="Verzeichnis">
    <w:name w:val="Verzeichnis"/>
    <w:basedOn w:val="Standard"/>
    <w:rPr>
      <w:rFonts w:cs="Mangal"/>
    </w:rPr>
  </w:style>
  <w:style w:type="paragraph" w:customStyle="1" w:styleId="Kopf2">
    <w:name w:val="Kopf2"/>
    <w:basedOn w:val="berschrift2"/>
    <w:pPr>
      <w:numPr>
        <w:ilvl w:val="0"/>
        <w:numId w:val="0"/>
      </w:numPr>
      <w:tabs>
        <w:tab w:val="left" w:pos="2700"/>
      </w:tabs>
    </w:pPr>
  </w:style>
  <w:style w:type="paragraph" w:customStyle="1" w:styleId="Kopf1">
    <w:name w:val="Kopf 1"/>
    <w:basedOn w:val="berschrift1"/>
    <w:pPr>
      <w:numPr>
        <w:numId w:val="0"/>
      </w:numPr>
      <w:shd w:val="clear" w:color="auto" w:fill="auto"/>
      <w:tabs>
        <w:tab w:val="left" w:pos="2700"/>
      </w:tabs>
      <w:jc w:val="center"/>
    </w:pPr>
    <w:rPr>
      <w:sz w:val="72"/>
    </w:rPr>
  </w:style>
  <w:style w:type="paragraph" w:customStyle="1" w:styleId="Formatvorlageberschrift1">
    <w:name w:val="Formatvorlage Überschrift 1 +"/>
    <w:basedOn w:val="berschrift1"/>
    <w:pPr>
      <w:numPr>
        <w:numId w:val="0"/>
      </w:numPr>
      <w:tabs>
        <w:tab w:val="num" w:pos="360"/>
      </w:tabs>
      <w:ind w:left="360" w:hanging="360"/>
    </w:pPr>
  </w:style>
  <w:style w:type="paragraph" w:customStyle="1" w:styleId="Kopf3">
    <w:name w:val="Kopf3"/>
    <w:basedOn w:val="Kopf2"/>
    <w:rPr>
      <w:b w:val="0"/>
    </w:rPr>
  </w:style>
  <w:style w:type="paragraph" w:styleId="Sprechblasentext">
    <w:name w:val="Balloon Text"/>
    <w:basedOn w:val="Standard"/>
    <w:rPr>
      <w:rFonts w:ascii="Tahoma" w:hAnsi="Tahoma" w:cs="Tahoma"/>
      <w:sz w:val="16"/>
      <w:szCs w:val="16"/>
    </w:rPr>
  </w:style>
  <w:style w:type="paragraph" w:customStyle="1" w:styleId="Dokumentstruktur1">
    <w:name w:val="Dokumentstruktur1"/>
    <w:basedOn w:val="Standard"/>
    <w:pPr>
      <w:shd w:val="clear" w:color="auto" w:fill="000080"/>
    </w:pPr>
    <w:rPr>
      <w:rFonts w:ascii="Tahoma" w:hAnsi="Tahoma" w:cs="Tahoma"/>
    </w:rPr>
  </w:style>
  <w:style w:type="paragraph" w:customStyle="1" w:styleId="Formatvorlageberschrift2LinksVor0pt">
    <w:name w:val="Formatvorlage Überschrift 2 + Links Vor:  0 pt"/>
    <w:basedOn w:val="berschrift2"/>
    <w:pPr>
      <w:numPr>
        <w:ilvl w:val="0"/>
        <w:numId w:val="0"/>
      </w:numPr>
      <w:spacing w:after="360"/>
      <w:ind w:left="284" w:hanging="284"/>
      <w:jc w:val="left"/>
    </w:pPr>
    <w:rPr>
      <w:rFonts w:cs="Times New Roman"/>
      <w:iCs w:val="0"/>
      <w:sz w:val="20"/>
      <w:szCs w:val="20"/>
    </w:rPr>
  </w:style>
  <w:style w:type="paragraph" w:customStyle="1" w:styleId="Formatvorlageberschrift2LinksVor0pt1">
    <w:name w:val="Formatvorlage Überschrift 2 + Links Vor:  0 pt1"/>
    <w:basedOn w:val="berschrift2"/>
    <w:pPr>
      <w:numPr>
        <w:ilvl w:val="0"/>
        <w:numId w:val="0"/>
      </w:numPr>
      <w:ind w:left="284" w:hanging="284"/>
      <w:jc w:val="left"/>
    </w:pPr>
    <w:rPr>
      <w:rFonts w:cs="Times New Roman"/>
      <w:iCs w:val="0"/>
      <w:sz w:val="20"/>
      <w:szCs w:val="20"/>
    </w:rPr>
  </w:style>
  <w:style w:type="paragraph" w:customStyle="1" w:styleId="Formatvorlageberschrift1LinksVor16ptNach3pt">
    <w:name w:val="Formatvorlage Überschrift 1 + Links Vor:  16 pt Nach:  3 pt"/>
    <w:basedOn w:val="berschrift1"/>
    <w:pPr>
      <w:numPr>
        <w:numId w:val="0"/>
      </w:numPr>
      <w:spacing w:before="320"/>
      <w:jc w:val="left"/>
    </w:pPr>
    <w:rPr>
      <w:rFonts w:cs="Times New Roman"/>
      <w:sz w:val="20"/>
      <w:szCs w:val="20"/>
    </w:rPr>
  </w:style>
  <w:style w:type="paragraph" w:customStyle="1" w:styleId="Textkrper21">
    <w:name w:val="Textkörper 21"/>
    <w:basedOn w:val="Standard"/>
  </w:style>
  <w:style w:type="paragraph" w:styleId="Verzeichnis1">
    <w:name w:val="toc 1"/>
    <w:basedOn w:val="Standard"/>
    <w:next w:val="Standard"/>
    <w:autoRedefine/>
    <w:uiPriority w:val="39"/>
    <w:rsid w:val="000E0848"/>
    <w:pPr>
      <w:spacing w:after="100"/>
    </w:pPr>
    <w:rPr>
      <w:rFonts w:ascii="Verdana" w:hAnsi="Verdana" w:cs="Verdana"/>
      <w:b/>
      <w:sz w:val="24"/>
    </w:rPr>
  </w:style>
  <w:style w:type="paragraph" w:styleId="Verzeichnis2">
    <w:name w:val="toc 2"/>
    <w:basedOn w:val="Standard"/>
    <w:next w:val="Standard"/>
    <w:autoRedefine/>
    <w:uiPriority w:val="39"/>
    <w:rsid w:val="00823649"/>
    <w:pPr>
      <w:tabs>
        <w:tab w:val="left" w:pos="849"/>
        <w:tab w:val="right" w:leader="dot" w:pos="9060"/>
      </w:tabs>
      <w:spacing w:after="100"/>
      <w:ind w:left="426"/>
    </w:pPr>
    <w:rPr>
      <w:rFonts w:ascii="Verdana" w:hAnsi="Verdana" w:cs="Verdana"/>
      <w:b/>
      <w:sz w:val="24"/>
    </w:rPr>
  </w:style>
  <w:style w:type="paragraph" w:styleId="Verzeichnis3">
    <w:name w:val="toc 3"/>
    <w:basedOn w:val="Standard"/>
    <w:next w:val="Standard"/>
    <w:uiPriority w:val="39"/>
    <w:pPr>
      <w:ind w:left="480"/>
    </w:pPr>
  </w:style>
  <w:style w:type="paragraph" w:customStyle="1" w:styleId="TabellenInhalt">
    <w:name w:val="Tabellen Inhalt"/>
    <w:basedOn w:val="Standard"/>
  </w:style>
  <w:style w:type="paragraph" w:customStyle="1" w:styleId="Tabellenberschrift">
    <w:name w:val="Tabellen Überschrift"/>
    <w:basedOn w:val="TabellenInhalt"/>
    <w:pPr>
      <w:jc w:val="center"/>
    </w:pPr>
    <w:rPr>
      <w:b/>
      <w:bCs/>
    </w:rPr>
  </w:style>
  <w:style w:type="paragraph" w:styleId="Verzeichnis4">
    <w:name w:val="toc 4"/>
    <w:basedOn w:val="Verzeichnis"/>
    <w:uiPriority w:val="39"/>
    <w:pPr>
      <w:tabs>
        <w:tab w:val="right" w:leader="dot" w:pos="8789"/>
      </w:tabs>
      <w:ind w:left="849"/>
    </w:pPr>
  </w:style>
  <w:style w:type="paragraph" w:styleId="Verzeichnis5">
    <w:name w:val="toc 5"/>
    <w:basedOn w:val="Verzeichnis"/>
    <w:pPr>
      <w:tabs>
        <w:tab w:val="right" w:leader="dot" w:pos="8506"/>
      </w:tabs>
      <w:ind w:left="1132"/>
    </w:pPr>
  </w:style>
  <w:style w:type="paragraph" w:styleId="Verzeichnis6">
    <w:name w:val="toc 6"/>
    <w:basedOn w:val="Verzeichnis"/>
    <w:pPr>
      <w:tabs>
        <w:tab w:val="right" w:leader="dot" w:pos="8223"/>
      </w:tabs>
      <w:ind w:left="1415"/>
    </w:pPr>
  </w:style>
  <w:style w:type="paragraph" w:styleId="Verzeichnis7">
    <w:name w:val="toc 7"/>
    <w:basedOn w:val="Verzeichnis"/>
    <w:pPr>
      <w:tabs>
        <w:tab w:val="right" w:leader="dot" w:pos="7940"/>
      </w:tabs>
      <w:ind w:left="1698"/>
    </w:pPr>
  </w:style>
  <w:style w:type="paragraph" w:styleId="Verzeichnis8">
    <w:name w:val="toc 8"/>
    <w:basedOn w:val="Verzeichnis"/>
    <w:pPr>
      <w:tabs>
        <w:tab w:val="right" w:leader="dot" w:pos="7657"/>
      </w:tabs>
      <w:ind w:left="1981"/>
    </w:pPr>
  </w:style>
  <w:style w:type="paragraph" w:styleId="Verzeichnis9">
    <w:name w:val="toc 9"/>
    <w:basedOn w:val="Verzeichnis"/>
    <w:pPr>
      <w:tabs>
        <w:tab w:val="right" w:leader="dot" w:pos="7374"/>
      </w:tabs>
      <w:ind w:left="2264"/>
    </w:pPr>
  </w:style>
  <w:style w:type="paragraph" w:customStyle="1" w:styleId="Inhaltsverzeichnis10">
    <w:name w:val="Inhaltsverzeichnis 10"/>
    <w:basedOn w:val="Verzeichnis"/>
    <w:pPr>
      <w:tabs>
        <w:tab w:val="right" w:leader="dot" w:pos="7091"/>
      </w:tabs>
      <w:ind w:left="2547"/>
    </w:pPr>
  </w:style>
  <w:style w:type="paragraph" w:customStyle="1" w:styleId="Rahmeninhalt">
    <w:name w:val="Rahmeninhalt"/>
    <w:basedOn w:val="Textkrper"/>
  </w:style>
  <w:style w:type="character" w:styleId="Fett">
    <w:name w:val="Strong"/>
    <w:basedOn w:val="Absatz-Standardschriftart"/>
    <w:uiPriority w:val="22"/>
    <w:qFormat/>
    <w:rPr>
      <w:b/>
      <w:bCs/>
    </w:rPr>
  </w:style>
  <w:style w:type="paragraph" w:styleId="Inhaltsverzeichnisberschrift">
    <w:name w:val="TOC Heading"/>
    <w:basedOn w:val="berschrift1"/>
    <w:next w:val="Standard"/>
    <w:uiPriority w:val="39"/>
    <w:unhideWhenUsed/>
    <w:qFormat/>
    <w:pPr>
      <w:keepLines/>
      <w:numPr>
        <w:numId w:val="0"/>
      </w:numPr>
      <w:shd w:val="clear" w:color="auto" w:fill="auto"/>
      <w:spacing w:before="240" w:after="0" w:line="259" w:lineRule="auto"/>
      <w:jc w:val="left"/>
      <w:outlineLvl w:val="9"/>
    </w:pPr>
    <w:rPr>
      <w:rFonts w:ascii="Calibri Light" w:eastAsia="Calibri Light" w:hAnsi="Calibri Light" w:cs="Calibri Light"/>
      <w:b w:val="0"/>
      <w:bCs w:val="0"/>
      <w:color w:val="2E74B5" w:themeColor="accent1" w:themeShade="BF"/>
      <w:sz w:val="32"/>
      <w:lang w:bidi="th-TH"/>
    </w:rPr>
  </w:style>
  <w:style w:type="character" w:styleId="NichtaufgelsteErwhnung">
    <w:name w:val="Unresolved Mention"/>
    <w:basedOn w:val="Absatz-Standardschriftart"/>
    <w:uiPriority w:val="99"/>
    <w:semiHidden/>
    <w:unhideWhenUsed/>
    <w:rPr>
      <w:color w:val="808080"/>
      <w:shd w:val="clear" w:color="auto" w:fill="E6E6E6"/>
    </w:rPr>
  </w:style>
  <w:style w:type="paragraph" w:styleId="Titel">
    <w:name w:val="Title"/>
    <w:basedOn w:val="Standard"/>
    <w:link w:val="TitelZchn"/>
    <w:qFormat/>
    <w:pPr>
      <w:spacing w:before="240" w:after="240"/>
      <w:jc w:val="center"/>
    </w:pPr>
    <w:rPr>
      <w:b/>
      <w:sz w:val="24"/>
      <w:lang w:val="en-US" w:eastAsia="en-US"/>
    </w:rPr>
  </w:style>
  <w:style w:type="character" w:customStyle="1" w:styleId="TitelZchn">
    <w:name w:val="Titel Zchn"/>
    <w:basedOn w:val="Absatz-Standardschriftart"/>
    <w:link w:val="Titel"/>
    <w:rPr>
      <w:b/>
      <w:sz w:val="24"/>
      <w:lang w:val="en-US" w:eastAsia="en-US"/>
    </w:rPr>
  </w:style>
  <w:style w:type="table" w:customStyle="1" w:styleId="TableGridLight1">
    <w:name w:val="Table Grid Light1"/>
    <w:basedOn w:val="NormaleTabelle"/>
    <w:uiPriority w:val="59"/>
    <w:rsid w:val="002C119B"/>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customStyle="1" w:styleId="GridTable1Light-Accent11">
    <w:name w:val="Grid Table 1 Light - Accent 11"/>
    <w:basedOn w:val="NormaleTabelle"/>
    <w:uiPriority w:val="99"/>
    <w:rsid w:val="002C119B"/>
    <w:tblPr>
      <w:tblStyleRowBandSize w:val="1"/>
      <w:tblStyleColBandSize w:val="1"/>
      <w:tbl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insideH w:val="single" w:sz="4" w:space="0" w:color="BCD6EE" w:themeColor="accent1" w:themeTint="67"/>
        <w:insideV w:val="single" w:sz="4" w:space="0" w:color="BCD6EE" w:themeColor="accent1" w:themeTint="67"/>
      </w:tblBorders>
    </w:tblPr>
    <w:tblStylePr w:type="firstRow">
      <w:rPr>
        <w:b/>
        <w:color w:val="404040"/>
      </w:rPr>
      <w:tblPr/>
      <w:tcPr>
        <w:tcBorders>
          <w:bottom w:val="single" w:sz="12" w:space="0" w:color="9EC4E6"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1" w:themeTint="67"/>
          <w:left w:val="single" w:sz="4" w:space="0" w:color="BCD6EE" w:themeColor="accent1" w:themeTint="67"/>
          <w:bottom w:val="single" w:sz="4" w:space="0" w:color="BCD6EE" w:themeColor="accent1" w:themeTint="67"/>
          <w:right w:val="single" w:sz="4" w:space="0" w:color="BCD6EE" w:themeColor="accent1" w:themeTint="67"/>
        </w:tcBorders>
      </w:tcPr>
    </w:tblStylePr>
  </w:style>
  <w:style w:type="table" w:customStyle="1" w:styleId="GridTable1Light-Accent21">
    <w:name w:val="Grid Table 1 Light - Accent 21"/>
    <w:basedOn w:val="NormaleTabelle"/>
    <w:uiPriority w:val="99"/>
    <w:rsid w:val="002C119B"/>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1">
    <w:name w:val="Grid Table 1 Light - Accent 31"/>
    <w:basedOn w:val="NormaleTabelle"/>
    <w:uiPriority w:val="99"/>
    <w:rsid w:val="002C119B"/>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1">
    <w:name w:val="Grid Table 1 Light - Accent 41"/>
    <w:basedOn w:val="NormaleTabelle"/>
    <w:uiPriority w:val="99"/>
    <w:rsid w:val="002C119B"/>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1">
    <w:name w:val="Grid Table 1 Light - Accent 51"/>
    <w:basedOn w:val="NormaleTabelle"/>
    <w:uiPriority w:val="99"/>
    <w:rsid w:val="002C119B"/>
    <w:tblPr>
      <w:tblStyleRowBandSize w:val="1"/>
      <w:tblStyleColBandSize w:val="1"/>
      <w:tbl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insideH w:val="single" w:sz="4" w:space="0" w:color="B3C5E7" w:themeColor="accent5" w:themeTint="67"/>
        <w:insideV w:val="single" w:sz="4" w:space="0" w:color="B3C5E7" w:themeColor="accent5" w:themeTint="67"/>
      </w:tblBorders>
    </w:tblPr>
    <w:tblStylePr w:type="firstRow">
      <w:rPr>
        <w:b/>
        <w:color w:val="404040"/>
      </w:rPr>
      <w:tblPr/>
      <w:tcPr>
        <w:tcBorders>
          <w:bottom w:val="single" w:sz="12" w:space="0" w:color="91ACDC"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5" w:themeTint="67"/>
          <w:left w:val="single" w:sz="4" w:space="0" w:color="B3C5E7" w:themeColor="accent5" w:themeTint="67"/>
          <w:bottom w:val="single" w:sz="4" w:space="0" w:color="B3C5E7" w:themeColor="accent5" w:themeTint="67"/>
          <w:right w:val="single" w:sz="4" w:space="0" w:color="B3C5E7" w:themeColor="accent5" w:themeTint="67"/>
        </w:tcBorders>
      </w:tcPr>
    </w:tblStylePr>
  </w:style>
  <w:style w:type="table" w:customStyle="1" w:styleId="GridTable1Light-Accent61">
    <w:name w:val="Grid Table 1 Light - Accent 61"/>
    <w:basedOn w:val="NormaleTabelle"/>
    <w:uiPriority w:val="99"/>
    <w:rsid w:val="002C119B"/>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customStyle="1" w:styleId="GridTable2-Accent11">
    <w:name w:val="Grid Table 2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single" w:sz="12" w:space="0" w:color="68A2D8" w:themeColor="accent1" w:themeTint="EA"/>
          <w:right w:val="none" w:sz="4" w:space="0" w:color="000000"/>
        </w:tcBorders>
        <w:shd w:val="clear" w:color="auto" w:fill="FFFFFF"/>
      </w:tcPr>
    </w:tblStylePr>
    <w:tblStylePr w:type="lastRow">
      <w:rPr>
        <w:b/>
        <w:color w:val="404040"/>
      </w:rPr>
      <w:tblPr/>
      <w:tcPr>
        <w:tcBorders>
          <w:top w:val="single" w:sz="4" w:space="0" w:color="68A2D8" w:themeColor="accent1" w:themeTint="E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21">
    <w:name w:val="Grid Table 2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auto"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31">
    <w:name w:val="Grid Table 2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auto"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41">
    <w:name w:val="Grid Table 2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auto"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51">
    <w:name w:val="Grid Table 2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single" w:sz="12" w:space="0" w:color="4472C4" w:themeColor="accent5"/>
          <w:right w:val="none" w:sz="4" w:space="0" w:color="000000"/>
        </w:tcBorders>
        <w:shd w:val="clear" w:color="auto" w:fill="FFFFFF"/>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2-Accent61">
    <w:name w:val="Grid Table 2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auto"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auto"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11">
    <w:name w:val="Grid Table 3 - Accent 11"/>
    <w:basedOn w:val="NormaleTabelle"/>
    <w:uiPriority w:val="99"/>
    <w:rsid w:val="002C119B"/>
    <w:tblPr>
      <w:tblStyleRowBandSize w:val="1"/>
      <w:tblStyleColBandSize w:val="1"/>
      <w:tblBorders>
        <w:bottom w:val="single" w:sz="4" w:space="0" w:color="68A2D8" w:themeColor="accent1" w:themeTint="EA"/>
        <w:insideH w:val="single" w:sz="4" w:space="0" w:color="68A2D8" w:themeColor="accent1" w:themeTint="EA"/>
        <w:insideV w:val="single" w:sz="4" w:space="0" w:color="68A2D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21">
    <w:name w:val="Grid Table 3 - Accent 21"/>
    <w:basedOn w:val="NormaleTabelle"/>
    <w:uiPriority w:val="99"/>
    <w:rsid w:val="002C119B"/>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31">
    <w:name w:val="Grid Table 3 - Accent 31"/>
    <w:basedOn w:val="NormaleTabelle"/>
    <w:uiPriority w:val="99"/>
    <w:rsid w:val="002C119B"/>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41">
    <w:name w:val="Grid Table 3 - Accent 41"/>
    <w:basedOn w:val="NormaleTabelle"/>
    <w:uiPriority w:val="99"/>
    <w:rsid w:val="002C119B"/>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51">
    <w:name w:val="Grid Table 3 - Accent 51"/>
    <w:basedOn w:val="NormaleTabelle"/>
    <w:uiPriority w:val="99"/>
    <w:rsid w:val="002C119B"/>
    <w:tblPr>
      <w:tblStyleRowBandSize w:val="1"/>
      <w:tblStyleColBandSize w:val="1"/>
      <w:tblBorders>
        <w:bottom w:val="single" w:sz="4" w:space="0" w:color="4472C4" w:themeColor="accent5"/>
        <w:insideH w:val="single" w:sz="4" w:space="0" w:color="4472C4" w:themeColor="accent5"/>
        <w:insideV w:val="single" w:sz="4" w:space="0" w:color="4472C4"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3-Accent61">
    <w:name w:val="Grid Table 3 - Accent 61"/>
    <w:basedOn w:val="NormaleTabelle"/>
    <w:uiPriority w:val="99"/>
    <w:rsid w:val="002C119B"/>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auto" w:fill="FFFFFF"/>
      </w:tc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11">
    <w:name w:val="Grid Table 4 - Accent 11"/>
    <w:basedOn w:val="NormaleTabelle"/>
    <w:uiPriority w:val="5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insideV w:val="single" w:sz="4" w:space="0" w:color="A2C6E7" w:themeColor="accent1" w:themeTint="90"/>
      </w:tblBorders>
    </w:tblPr>
    <w:tblStylePr w:type="firstRow">
      <w:rPr>
        <w:rFonts w:ascii="Arial" w:hAnsi="Arial"/>
        <w:b/>
        <w:color w:val="FFFFFF"/>
        <w:sz w:val="22"/>
      </w:rPr>
      <w:tblPr/>
      <w:tcPr>
        <w:tcBorders>
          <w:top w:val="single" w:sz="4" w:space="0" w:color="68A2D8" w:themeColor="accent1" w:themeTint="EA"/>
          <w:left w:val="single" w:sz="4" w:space="0" w:color="68A2D8" w:themeColor="accent1" w:themeTint="EA"/>
          <w:bottom w:val="single" w:sz="4" w:space="0" w:color="68A2D8" w:themeColor="accent1" w:themeTint="EA"/>
          <w:right w:val="single" w:sz="4" w:space="0" w:color="68A2D8" w:themeColor="accent1" w:themeTint="EA"/>
        </w:tcBorders>
        <w:shd w:val="clear" w:color="auto" w:fill="FFFFFF"/>
      </w:tcPr>
    </w:tblStylePr>
    <w:tblStylePr w:type="lastRow">
      <w:rPr>
        <w:b/>
        <w:color w:val="404040"/>
      </w:rPr>
      <w:tblPr/>
      <w:tcPr>
        <w:tcBorders>
          <w:top w:val="single" w:sz="4" w:space="0" w:color="68A2D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21">
    <w:name w:val="Grid Table 4 - Accent 21"/>
    <w:basedOn w:val="NormaleTabelle"/>
    <w:uiPriority w:val="5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auto" w:fill="FFFFFF"/>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31">
    <w:name w:val="Grid Table 4 - Accent 31"/>
    <w:basedOn w:val="NormaleTabelle"/>
    <w:uiPriority w:val="5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uto" w:fill="FFFFFF"/>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41">
    <w:name w:val="Grid Table 4 - Accent 41"/>
    <w:basedOn w:val="NormaleTabelle"/>
    <w:uiPriority w:val="5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auto" w:fill="FFFFFF"/>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51">
    <w:name w:val="Grid Table 4 - Accent 51"/>
    <w:basedOn w:val="NormaleTabelle"/>
    <w:uiPriority w:val="5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FFFFFF"/>
        <w:sz w:val="22"/>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tcBorders>
        <w:shd w:val="clear" w:color="auto" w:fill="FFFFFF"/>
      </w:tcPr>
    </w:tblStylePr>
    <w:tblStylePr w:type="lastRow">
      <w:rPr>
        <w:b/>
        <w:color w:val="404040"/>
      </w:rPr>
      <w:tblPr/>
      <w:tcPr>
        <w:tcBorders>
          <w:top w:val="single" w:sz="4" w:space="0" w:color="4472C4"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4-Accent61">
    <w:name w:val="Grid Table 4 - Accent 61"/>
    <w:basedOn w:val="NormaleTabelle"/>
    <w:uiPriority w:val="5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auto" w:fill="FFFFFF"/>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GridTable5Dark-Accent21">
    <w:name w:val="Grid Table 5 Dark - Accent 2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31">
    <w:name w:val="Grid Table 5 Dark - Accent 3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51">
    <w:name w:val="Grid Table 5 Dark - Accent 5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61">
    <w:name w:val="Grid Table 5 Dark - Accent 61"/>
    <w:basedOn w:val="NormaleTabelle"/>
    <w:uiPriority w:val="99"/>
    <w:rsid w:val="002C119B"/>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6Colorful-Accent11">
    <w:name w:val="Grid Table 6 Colorful - Accent 11"/>
    <w:basedOn w:val="NormaleTabelle"/>
    <w:uiPriority w:val="99"/>
    <w:rsid w:val="002C119B"/>
    <w:tblPr>
      <w:tblStyleRowBandSize w:val="1"/>
      <w:tblStyleColBandSize w:val="1"/>
      <w:tblBorders>
        <w:top w:val="single" w:sz="4" w:space="0" w:color="ACCCEA" w:themeColor="accent1" w:themeTint="80"/>
        <w:left w:val="single" w:sz="4" w:space="0" w:color="ACCCEA" w:themeColor="accent1" w:themeTint="80"/>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b/>
        <w:color w:val="ACCCEA" w:themeColor="accent1" w:themeTint="80" w:themeShade="95"/>
      </w:rPr>
      <w:tblPr/>
      <w:tcPr>
        <w:tcBorders>
          <w:bottom w:val="single" w:sz="12" w:space="0" w:color="ACCCEA" w:themeColor="accent1" w:themeTint="80"/>
        </w:tcBorders>
      </w:tcPr>
    </w:tblStylePr>
    <w:tblStylePr w:type="lastRow">
      <w:rPr>
        <w:b/>
        <w:color w:val="ACCCEA" w:themeColor="accent1" w:themeTint="80" w:themeShade="95"/>
      </w:rPr>
    </w:tblStylePr>
    <w:tblStylePr w:type="firstCol">
      <w:rPr>
        <w:b/>
        <w:color w:val="ACCCEA" w:themeColor="accent1" w:themeTint="80" w:themeShade="95"/>
      </w:rPr>
    </w:tblStylePr>
    <w:tblStylePr w:type="lastCol">
      <w:rPr>
        <w:b/>
        <w:color w:val="ACCCEA" w:themeColor="accent1" w:themeTint="80" w:themeShade="95"/>
      </w:r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6Colorful-Accent21">
    <w:name w:val="Grid Table 6 Colorful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6Colorful-Accent31">
    <w:name w:val="Grid Table 6 Colorful - Accent 31"/>
    <w:basedOn w:val="NormaleTabelle"/>
    <w:uiPriority w:val="99"/>
    <w:rsid w:val="002C119B"/>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6Colorful-Accent41">
    <w:name w:val="Grid Table 6 Colorful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6Colorful-Accent51">
    <w:name w:val="Grid Table 6 Colorful - Accent 51"/>
    <w:basedOn w:val="NormaleTabelle"/>
    <w:uiPriority w:val="99"/>
    <w:rsid w:val="002C119B"/>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insideH w:val="single" w:sz="4" w:space="0" w:color="4472C4" w:themeColor="accent5"/>
        <w:insideV w:val="single" w:sz="4" w:space="0" w:color="4472C4" w:themeColor="accent5"/>
      </w:tblBorders>
    </w:tblPr>
    <w:tblStylePr w:type="firstRow">
      <w:rPr>
        <w:b/>
        <w:color w:val="254175" w:themeColor="accent5" w:themeShade="95"/>
      </w:rPr>
      <w:tblPr/>
      <w:tcPr>
        <w:tcBorders>
          <w:bottom w:val="single" w:sz="12" w:space="0" w:color="4472C4" w:themeColor="accent5"/>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6Colorful-Accent61">
    <w:name w:val="Grid Table 6 Colorful - Accent 61"/>
    <w:basedOn w:val="NormaleTabelle"/>
    <w:uiPriority w:val="99"/>
    <w:rsid w:val="002C119B"/>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54175" w:themeColor="accent5" w:themeShade="95"/>
      </w:rPr>
      <w:tblPr/>
      <w:tcPr>
        <w:tcBorders>
          <w:bottom w:val="single" w:sz="12" w:space="0" w:color="70AD47" w:themeColor="accent6"/>
        </w:tcBorders>
      </w:tcPr>
    </w:tblStylePr>
    <w:tblStylePr w:type="lastRow">
      <w:rPr>
        <w:b/>
        <w:color w:val="254175" w:themeColor="accent5" w:themeShade="95"/>
      </w:rPr>
    </w:tblStylePr>
    <w:tblStylePr w:type="firstCol">
      <w:rPr>
        <w:b/>
        <w:color w:val="254175" w:themeColor="accent5" w:themeShade="95"/>
      </w:rPr>
    </w:tblStylePr>
    <w:tblStylePr w:type="lastCol">
      <w:rPr>
        <w:b/>
        <w:color w:val="254175" w:themeColor="accent5" w:themeShade="95"/>
      </w:r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11">
    <w:name w:val="Grid Table 7 Colorful - Accent 11"/>
    <w:basedOn w:val="NormaleTabelle"/>
    <w:uiPriority w:val="99"/>
    <w:rsid w:val="002C119B"/>
    <w:tblPr>
      <w:tblStyleRowBandSize w:val="1"/>
      <w:tblStyleColBandSize w:val="1"/>
      <w:tblBorders>
        <w:bottom w:val="single" w:sz="4" w:space="0" w:color="ACCCEA" w:themeColor="accent1" w:themeTint="80"/>
        <w:right w:val="single" w:sz="4" w:space="0" w:color="ACCCEA" w:themeColor="accent1" w:themeTint="80"/>
        <w:insideH w:val="single" w:sz="4" w:space="0" w:color="ACCCEA" w:themeColor="accent1" w:themeTint="80"/>
        <w:insideV w:val="single" w:sz="4" w:space="0" w:color="ACCCEA" w:themeColor="accent1" w:themeTint="80"/>
      </w:tblBorders>
    </w:tblPr>
    <w:tblStylePr w:type="firstRow">
      <w:rPr>
        <w:rFonts w:ascii="Arial" w:hAnsi="Arial"/>
        <w:b/>
        <w:color w:val="ACCCEA" w:themeColor="accent1" w:themeTint="80" w:themeShade="95"/>
        <w:sz w:val="22"/>
      </w:rPr>
      <w:tblPr/>
      <w:tcPr>
        <w:tcBorders>
          <w:top w:val="none" w:sz="4" w:space="0" w:color="000000"/>
          <w:left w:val="none" w:sz="4" w:space="0" w:color="000000"/>
          <w:bottom w:val="single" w:sz="4" w:space="0" w:color="ACCCEA" w:themeColor="accent1" w:themeTint="80"/>
          <w:right w:val="none" w:sz="4" w:space="0" w:color="000000"/>
        </w:tcBorders>
        <w:shd w:val="clear" w:color="auto" w:fill="FFFFFF"/>
      </w:tcPr>
    </w:tblStylePr>
    <w:tblStylePr w:type="lastRow">
      <w:rPr>
        <w:rFonts w:ascii="Arial" w:hAnsi="Arial"/>
        <w:b/>
        <w:color w:val="ACCCEA" w:themeColor="accent1" w:themeTint="80" w:themeShade="95"/>
        <w:sz w:val="22"/>
      </w:rPr>
      <w:tblPr/>
      <w:tcPr>
        <w:tcBorders>
          <w:top w:val="single" w:sz="4" w:space="0" w:color="ACCCEA" w:themeColor="accent1" w:themeTint="8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CCCEA" w:themeColor="accent1" w:themeTint="80" w:themeShade="95"/>
        <w:sz w:val="22"/>
      </w:rPr>
      <w:tblPr/>
      <w:tcPr>
        <w:tcBorders>
          <w:top w:val="none" w:sz="4" w:space="0" w:color="000000"/>
          <w:left w:val="none" w:sz="4" w:space="0" w:color="000000"/>
          <w:bottom w:val="none" w:sz="4" w:space="0" w:color="000000"/>
          <w:right w:val="single" w:sz="4" w:space="0" w:color="ACCCEA" w:themeColor="accent1" w:themeTint="80"/>
        </w:tcBorders>
        <w:shd w:val="clear" w:color="auto" w:fill="FFFFFF"/>
      </w:tcPr>
    </w:tblStylePr>
    <w:tblStylePr w:type="lastCol">
      <w:rPr>
        <w:rFonts w:ascii="Arial" w:hAnsi="Arial"/>
        <w:i/>
        <w:color w:val="ACCCEA" w:themeColor="accent1" w:themeTint="80" w:themeShade="95"/>
        <w:sz w:val="22"/>
      </w:rPr>
      <w:tblPr/>
      <w:tcPr>
        <w:tcBorders>
          <w:top w:val="none" w:sz="4" w:space="0" w:color="000000"/>
          <w:left w:val="single" w:sz="4" w:space="0" w:color="ACCCEA" w:themeColor="accent1" w:themeTint="8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CCCEA" w:themeColor="accent1" w:themeTint="80" w:themeShade="95"/>
        <w:sz w:val="22"/>
      </w:rPr>
      <w:tblPr/>
      <w:tcPr>
        <w:shd w:val="clear" w:color="auto" w:fill="FFFFFF"/>
      </w:tcPr>
    </w:tblStylePr>
    <w:tblStylePr w:type="band2Horz">
      <w:rPr>
        <w:rFonts w:ascii="Arial" w:hAnsi="Arial"/>
        <w:color w:val="ACCCEA" w:themeColor="accent1" w:themeTint="80" w:themeShade="95"/>
        <w:sz w:val="22"/>
      </w:rPr>
    </w:tblStylePr>
  </w:style>
  <w:style w:type="table" w:customStyle="1" w:styleId="GridTable7Colorful-Accent21">
    <w:name w:val="Grid Table 7 Colorful - Accent 21"/>
    <w:basedOn w:val="NormaleTabelle"/>
    <w:uiPriority w:val="99"/>
    <w:rsid w:val="002C119B"/>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GridTable7Colorful-Accent31">
    <w:name w:val="Grid Table 7 Colorful - Accent 31"/>
    <w:basedOn w:val="NormaleTabelle"/>
    <w:uiPriority w:val="99"/>
    <w:rsid w:val="002C119B"/>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4" w:space="0" w:color="000000"/>
          <w:left w:val="none" w:sz="4" w:space="0" w:color="000000"/>
          <w:bottom w:val="single" w:sz="4" w:space="0" w:color="A5A5A5" w:themeColor="accent3" w:themeTint="FE"/>
          <w:right w:val="none" w:sz="4" w:space="0" w:color="000000"/>
        </w:tcBorders>
        <w:shd w:val="clear" w:color="auto" w:fill="FFFFFF"/>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5A5A5" w:themeColor="accent3" w:themeTint="FE" w:themeShade="95"/>
        <w:sz w:val="22"/>
      </w:rPr>
      <w:tblPr/>
      <w:tcPr>
        <w:tcBorders>
          <w:top w:val="none" w:sz="4" w:space="0" w:color="000000"/>
          <w:left w:val="none" w:sz="4" w:space="0" w:color="000000"/>
          <w:bottom w:val="none" w:sz="4" w:space="0" w:color="000000"/>
          <w:right w:val="single" w:sz="4" w:space="0" w:color="A5A5A5" w:themeColor="accent3" w:themeTint="FE"/>
        </w:tcBorders>
        <w:shd w:val="clear" w:color="auto" w:fill="FFFFFF"/>
      </w:tcPr>
    </w:tblStylePr>
    <w:tblStylePr w:type="lastCol">
      <w:rPr>
        <w:rFonts w:ascii="Arial" w:hAnsi="Arial"/>
        <w:i/>
        <w:color w:val="A5A5A5" w:themeColor="accent3" w:themeTint="FE" w:themeShade="95"/>
        <w:sz w:val="22"/>
      </w:rPr>
      <w:tblPr/>
      <w:tcPr>
        <w:tcBorders>
          <w:top w:val="none" w:sz="4" w:space="0" w:color="000000"/>
          <w:left w:val="single" w:sz="4" w:space="0" w:color="A5A5A5" w:themeColor="accent3" w:themeTint="FE"/>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5A5A5" w:themeColor="accent3" w:themeTint="FE" w:themeShade="95"/>
        <w:sz w:val="22"/>
      </w:rPr>
      <w:tblPr/>
      <w:tcPr>
        <w:shd w:val="clear" w:color="auto" w:fill="FFFFFF"/>
      </w:tcPr>
    </w:tblStylePr>
    <w:tblStylePr w:type="band2Horz">
      <w:rPr>
        <w:rFonts w:ascii="Arial" w:hAnsi="Arial"/>
        <w:color w:val="A5A5A5" w:themeColor="accent3" w:themeTint="FE" w:themeShade="95"/>
        <w:sz w:val="22"/>
      </w:rPr>
    </w:tblStylePr>
  </w:style>
  <w:style w:type="table" w:customStyle="1" w:styleId="GridTable7Colorful-Accent41">
    <w:name w:val="Grid Table 7 Colorful - Accent 41"/>
    <w:basedOn w:val="NormaleTabelle"/>
    <w:uiPriority w:val="99"/>
    <w:rsid w:val="002C119B"/>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GridTable7Colorful-Accent51">
    <w:name w:val="Grid Table 7 Colorful - Accent 51"/>
    <w:basedOn w:val="NormaleTabelle"/>
    <w:uiPriority w:val="99"/>
    <w:rsid w:val="002C119B"/>
    <w:tblPr>
      <w:tblStyleRowBandSize w:val="1"/>
      <w:tblStyleColBandSize w:val="1"/>
      <w:tblBorders>
        <w:bottom w:val="single" w:sz="4" w:space="0" w:color="95AFDD" w:themeColor="accent5" w:themeTint="90"/>
        <w:right w:val="single" w:sz="4" w:space="0" w:color="95AFDD" w:themeColor="accent5" w:themeTint="90"/>
        <w:insideH w:val="single" w:sz="4" w:space="0" w:color="95AFDD" w:themeColor="accent5" w:themeTint="90"/>
        <w:insideV w:val="single" w:sz="4" w:space="0" w:color="95AFDD" w:themeColor="accent5" w:themeTint="90"/>
      </w:tblBorders>
    </w:tblPr>
    <w:tblStylePr w:type="firstRow">
      <w:rPr>
        <w:rFonts w:ascii="Arial" w:hAnsi="Arial"/>
        <w:b/>
        <w:color w:val="254175" w:themeColor="accent5" w:themeShade="95"/>
        <w:sz w:val="22"/>
      </w:rPr>
      <w:tblPr/>
      <w:tcPr>
        <w:tcBorders>
          <w:top w:val="none" w:sz="4" w:space="0" w:color="000000"/>
          <w:left w:val="none" w:sz="4" w:space="0" w:color="000000"/>
          <w:bottom w:val="single" w:sz="4" w:space="0" w:color="95AFDD" w:themeColor="accent5" w:themeTint="90"/>
          <w:right w:val="none" w:sz="4" w:space="0" w:color="000000"/>
        </w:tcBorders>
        <w:shd w:val="clear" w:color="auto" w:fill="FFFFFF"/>
      </w:tcPr>
    </w:tblStylePr>
    <w:tblStylePr w:type="lastRow">
      <w:rPr>
        <w:rFonts w:ascii="Arial" w:hAnsi="Arial"/>
        <w:b/>
        <w:color w:val="254175" w:themeColor="accent5" w:themeShade="95"/>
        <w:sz w:val="22"/>
      </w:rPr>
      <w:tblPr/>
      <w:tcPr>
        <w:tcBorders>
          <w:top w:val="single" w:sz="4" w:space="0" w:color="95AFDD" w:themeColor="accent5"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54175" w:themeColor="accent5" w:themeShade="95"/>
        <w:sz w:val="22"/>
      </w:rPr>
      <w:tblPr/>
      <w:tcPr>
        <w:tcBorders>
          <w:top w:val="none" w:sz="4" w:space="0" w:color="000000"/>
          <w:left w:val="none" w:sz="4" w:space="0" w:color="000000"/>
          <w:bottom w:val="none" w:sz="4" w:space="0" w:color="000000"/>
          <w:right w:val="single" w:sz="4" w:space="0" w:color="95AFDD" w:themeColor="accent5" w:themeTint="90"/>
        </w:tcBorders>
        <w:shd w:val="clear" w:color="auto" w:fill="FFFFFF"/>
      </w:tcPr>
    </w:tblStylePr>
    <w:tblStylePr w:type="lastCol">
      <w:rPr>
        <w:rFonts w:ascii="Arial" w:hAnsi="Arial"/>
        <w:i/>
        <w:color w:val="254175" w:themeColor="accent5" w:themeShade="95"/>
        <w:sz w:val="22"/>
      </w:rPr>
      <w:tblPr/>
      <w:tcPr>
        <w:tcBorders>
          <w:top w:val="none" w:sz="4" w:space="0" w:color="000000"/>
          <w:left w:val="single" w:sz="4" w:space="0" w:color="95AFDD" w:themeColor="accent5"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54175" w:themeColor="accent5" w:themeShade="95"/>
        <w:sz w:val="22"/>
      </w:rPr>
      <w:tblPr/>
      <w:tcPr>
        <w:shd w:val="clear" w:color="auto" w:fill="FFFFFF"/>
      </w:tcPr>
    </w:tblStylePr>
    <w:tblStylePr w:type="band2Horz">
      <w:rPr>
        <w:rFonts w:ascii="Arial" w:hAnsi="Arial"/>
        <w:color w:val="254175" w:themeColor="accent5" w:themeShade="95"/>
        <w:sz w:val="22"/>
      </w:rPr>
    </w:tblStylePr>
  </w:style>
  <w:style w:type="table" w:customStyle="1" w:styleId="GridTable7Colorful-Accent61">
    <w:name w:val="Grid Table 7 Colorful - Accent 61"/>
    <w:basedOn w:val="NormaleTabelle"/>
    <w:uiPriority w:val="99"/>
    <w:rsid w:val="002C119B"/>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4" w:space="0" w:color="000000"/>
          <w:left w:val="none" w:sz="4" w:space="0" w:color="000000"/>
          <w:bottom w:val="single" w:sz="4" w:space="0" w:color="ADD394" w:themeColor="accent6" w:themeTint="90"/>
          <w:right w:val="none" w:sz="4" w:space="0" w:color="000000"/>
        </w:tcBorders>
        <w:shd w:val="clear" w:color="auto" w:fill="FFFFFF"/>
      </w:tcPr>
    </w:tblStylePr>
    <w:tblStylePr w:type="lastRow">
      <w:rPr>
        <w:rFonts w:ascii="Arial" w:hAnsi="Arial"/>
        <w:b/>
        <w:color w:val="416429" w:themeColor="accent6" w:themeShade="95"/>
        <w:sz w:val="22"/>
      </w:rPr>
      <w:tblPr/>
      <w:tcPr>
        <w:tcBorders>
          <w:top w:val="single" w:sz="4" w:space="0" w:color="ADD394" w:themeColor="accent6" w:themeTint="90"/>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416429" w:themeColor="accent6" w:themeShade="95"/>
        <w:sz w:val="22"/>
      </w:rPr>
      <w:tblPr/>
      <w:tcPr>
        <w:tcBorders>
          <w:top w:val="none" w:sz="4" w:space="0" w:color="000000"/>
          <w:left w:val="none" w:sz="4" w:space="0" w:color="000000"/>
          <w:bottom w:val="none" w:sz="4" w:space="0" w:color="000000"/>
          <w:right w:val="single" w:sz="4" w:space="0" w:color="ADD394" w:themeColor="accent6" w:themeTint="90"/>
        </w:tcBorders>
        <w:shd w:val="clear" w:color="auto" w:fill="FFFFFF"/>
      </w:tcPr>
    </w:tblStylePr>
    <w:tblStylePr w:type="lastCol">
      <w:rPr>
        <w:rFonts w:ascii="Arial" w:hAnsi="Arial"/>
        <w:i/>
        <w:color w:val="416429" w:themeColor="accent6" w:themeShade="95"/>
        <w:sz w:val="22"/>
      </w:rPr>
      <w:tblPr/>
      <w:tcPr>
        <w:tcBorders>
          <w:top w:val="none" w:sz="4" w:space="0" w:color="000000"/>
          <w:left w:val="single" w:sz="4" w:space="0" w:color="ADD394" w:themeColor="accent6" w:themeTint="90"/>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416429" w:themeColor="accent6" w:themeShade="95"/>
        <w:sz w:val="22"/>
      </w:rPr>
      <w:tblPr/>
      <w:tcPr>
        <w:shd w:val="clear" w:color="auto" w:fill="FFFFFF"/>
      </w:tcPr>
    </w:tblStylePr>
    <w:tblStylePr w:type="band2Horz">
      <w:rPr>
        <w:rFonts w:ascii="Arial" w:hAnsi="Arial"/>
        <w:color w:val="416429" w:themeColor="accent6" w:themeShade="95"/>
        <w:sz w:val="22"/>
      </w:rPr>
    </w:tblStylePr>
  </w:style>
  <w:style w:type="table" w:customStyle="1" w:styleId="ListTable1Light-Accent11">
    <w:name w:val="List Table 1 Light - Accent 1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1"/>
          <w:right w:val="none" w:sz="4" w:space="0" w:color="000000"/>
        </w:tcBorders>
      </w:tcPr>
    </w:tblStylePr>
    <w:tblStylePr w:type="lastRow">
      <w:rPr>
        <w:b/>
        <w:color w:val="404040"/>
      </w:rPr>
      <w:tblPr/>
      <w:tcPr>
        <w:tcBorders>
          <w:top w:val="single" w:sz="4" w:space="0" w:color="5B9BD5"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21">
    <w:name w:val="List Table 1 Light - Accent 2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31">
    <w:name w:val="List Table 1 Light - Accent 3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41">
    <w:name w:val="List Table 1 Light - Accent 4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51">
    <w:name w:val="List Table 1 Light - Accent 5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5"/>
          <w:right w:val="none" w:sz="4" w:space="0" w:color="000000"/>
        </w:tcBorders>
      </w:tcPr>
    </w:tblStylePr>
    <w:tblStylePr w:type="lastRow">
      <w:rPr>
        <w:b/>
        <w:color w:val="404040"/>
      </w:rPr>
      <w:tblPr/>
      <w:tcPr>
        <w:tcBorders>
          <w:top w:val="single" w:sz="4" w:space="0" w:color="4472C4"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1Light-Accent61">
    <w:name w:val="List Table 1 Light - Accent 61"/>
    <w:basedOn w:val="NormaleTabelle"/>
    <w:uiPriority w:val="99"/>
    <w:rsid w:val="002C119B"/>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auto" w:fill="FFFFFF"/>
      </w:tcPr>
    </w:tblStylePr>
    <w:tblStylePr w:type="band1Horz">
      <w:tblPr/>
      <w:tcPr>
        <w:shd w:val="clear" w:color="auto" w:fill="FFFFFF"/>
      </w:tcPr>
    </w:tblStylePr>
  </w:style>
  <w:style w:type="table" w:customStyle="1" w:styleId="ListTable2-Accent11">
    <w:name w:val="List Table 2 - Accent 11"/>
    <w:basedOn w:val="NormaleTabelle"/>
    <w:uiPriority w:val="99"/>
    <w:rsid w:val="002C119B"/>
    <w:tblPr>
      <w:tblStyleRowBandSize w:val="1"/>
      <w:tblStyleColBandSize w:val="1"/>
      <w:tblBorders>
        <w:top w:val="single" w:sz="4" w:space="0" w:color="A2C6E7" w:themeColor="accent1" w:themeTint="90"/>
        <w:bottom w:val="single" w:sz="4" w:space="0" w:color="A2C6E7" w:themeColor="accent1" w:themeTint="90"/>
        <w:insideH w:val="single" w:sz="4" w:space="0" w:color="A2C6E7" w:themeColor="accent1" w:themeTint="90"/>
      </w:tblBorders>
    </w:tblPr>
    <w:tblStylePr w:type="fir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lastRow">
      <w:rPr>
        <w:rFonts w:ascii="Arial" w:hAnsi="Arial"/>
        <w:b/>
        <w:color w:val="404040"/>
        <w:sz w:val="22"/>
      </w:rPr>
      <w:tblPr/>
      <w:tcPr>
        <w:tcBorders>
          <w:top w:val="single" w:sz="4" w:space="0" w:color="A2C6E7" w:themeColor="accent1" w:themeTint="90"/>
          <w:left w:val="none" w:sz="4" w:space="0" w:color="000000"/>
          <w:bottom w:val="single" w:sz="4" w:space="0" w:color="A2C6E7"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21">
    <w:name w:val="List Table 2 - Accent 21"/>
    <w:basedOn w:val="NormaleTabelle"/>
    <w:uiPriority w:val="99"/>
    <w:rsid w:val="002C119B"/>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31">
    <w:name w:val="List Table 2 - Accent 31"/>
    <w:basedOn w:val="NormaleTabelle"/>
    <w:uiPriority w:val="99"/>
    <w:rsid w:val="002C119B"/>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41">
    <w:name w:val="List Table 2 - Accent 41"/>
    <w:basedOn w:val="NormaleTabelle"/>
    <w:uiPriority w:val="99"/>
    <w:rsid w:val="002C119B"/>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51">
    <w:name w:val="List Table 2 - Accent 51"/>
    <w:basedOn w:val="NormaleTabelle"/>
    <w:uiPriority w:val="99"/>
    <w:rsid w:val="002C119B"/>
    <w:tblPr>
      <w:tblStyleRowBandSize w:val="1"/>
      <w:tblStyleColBandSize w:val="1"/>
      <w:tblBorders>
        <w:top w:val="single" w:sz="4" w:space="0" w:color="95AFDD" w:themeColor="accent5" w:themeTint="90"/>
        <w:bottom w:val="single" w:sz="4" w:space="0" w:color="95AFDD" w:themeColor="accent5" w:themeTint="90"/>
        <w:insideH w:val="single" w:sz="4" w:space="0" w:color="95AFDD" w:themeColor="accent5" w:themeTint="90"/>
      </w:tblBorders>
    </w:tblPr>
    <w:tblStylePr w:type="fir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lastRow">
      <w:rPr>
        <w:rFonts w:ascii="Arial" w:hAnsi="Arial"/>
        <w:b/>
        <w:color w:val="404040"/>
        <w:sz w:val="22"/>
      </w:rPr>
      <w:tblPr/>
      <w:tcPr>
        <w:tcBorders>
          <w:top w:val="single" w:sz="4" w:space="0" w:color="95AFDD" w:themeColor="accent5" w:themeTint="90"/>
          <w:left w:val="none" w:sz="4" w:space="0" w:color="000000"/>
          <w:bottom w:val="single" w:sz="4" w:space="0" w:color="95AFDD"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2-Accent61">
    <w:name w:val="List Table 2 - Accent 61"/>
    <w:basedOn w:val="NormaleTabelle"/>
    <w:uiPriority w:val="99"/>
    <w:rsid w:val="002C119B"/>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3-Accent11">
    <w:name w:val="List Table 3 - Accent 11"/>
    <w:basedOn w:val="NormaleTabelle"/>
    <w:uiPriority w:val="99"/>
    <w:rsid w:val="002C119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B9BD5" w:themeColor="accent1"/>
          <w:right w:val="single" w:sz="4" w:space="0" w:color="5B9BD5" w:themeColor="accent1"/>
        </w:tcBorders>
      </w:tcPr>
    </w:tblStylePr>
    <w:tblStylePr w:type="band1Horz">
      <w:rPr>
        <w:rFonts w:ascii="Arial" w:hAnsi="Arial"/>
        <w:color w:val="404040"/>
        <w:sz w:val="22"/>
      </w:rPr>
      <w:tblPr/>
      <w:tcPr>
        <w:tcBorders>
          <w:top w:val="single" w:sz="4" w:space="0" w:color="5B9BD5" w:themeColor="accent1"/>
          <w:bottom w:val="single" w:sz="4" w:space="0" w:color="5B9BD5" w:themeColor="accent1"/>
        </w:tcBorders>
      </w:tcPr>
    </w:tblStylePr>
  </w:style>
  <w:style w:type="table" w:customStyle="1" w:styleId="ListTable3-Accent21">
    <w:name w:val="List Table 3 - Accent 21"/>
    <w:basedOn w:val="NormaleTabelle"/>
    <w:uiPriority w:val="99"/>
    <w:rsid w:val="002C119B"/>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1">
    <w:name w:val="List Table 3 - Accent 31"/>
    <w:basedOn w:val="NormaleTabelle"/>
    <w:uiPriority w:val="99"/>
    <w:rsid w:val="002C119B"/>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1">
    <w:name w:val="List Table 3 - Accent 41"/>
    <w:basedOn w:val="NormaleTabelle"/>
    <w:uiPriority w:val="99"/>
    <w:rsid w:val="002C119B"/>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1">
    <w:name w:val="List Table 3 - Accent 51"/>
    <w:basedOn w:val="NormaleTabelle"/>
    <w:uiPriority w:val="99"/>
    <w:rsid w:val="002C119B"/>
    <w:pPr>
      <w:numPr>
        <w:numId w:val="2"/>
      </w:numPr>
    </w:pPr>
    <w:tblPr>
      <w:tblStyleRowBandSize w:val="1"/>
      <w:tblStyleColBandSize w:val="1"/>
      <w:tblBorders>
        <w:top w:val="single" w:sz="4" w:space="0" w:color="8DA9DB" w:themeColor="accent5" w:themeTint="9A"/>
        <w:left w:val="single" w:sz="4" w:space="0" w:color="8DA9DB" w:themeColor="accent5" w:themeTint="9A"/>
        <w:bottom w:val="single" w:sz="4" w:space="0" w:color="8DA9DB" w:themeColor="accent5" w:themeTint="9A"/>
        <w:right w:val="single" w:sz="4" w:space="0" w:color="8DA9DB" w:themeColor="accent5" w:themeTint="9A"/>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DA9DB" w:themeColor="accent5" w:themeTint="9A"/>
          <w:right w:val="single" w:sz="4" w:space="0" w:color="8DA9DB" w:themeColor="accent5" w:themeTint="9A"/>
        </w:tcBorders>
      </w:tcPr>
    </w:tblStylePr>
    <w:tblStylePr w:type="band1Horz">
      <w:rPr>
        <w:rFonts w:ascii="Arial" w:hAnsi="Arial"/>
        <w:color w:val="404040"/>
        <w:sz w:val="22"/>
      </w:rPr>
      <w:tblPr/>
      <w:tcPr>
        <w:tcBorders>
          <w:top w:val="single" w:sz="4" w:space="0" w:color="8DA9DB" w:themeColor="accent5" w:themeTint="9A"/>
          <w:bottom w:val="single" w:sz="4" w:space="0" w:color="8DA9DB" w:themeColor="accent5" w:themeTint="9A"/>
        </w:tcBorders>
      </w:tcPr>
    </w:tblStylePr>
  </w:style>
  <w:style w:type="table" w:customStyle="1" w:styleId="ListTable3-Accent61">
    <w:name w:val="List Table 3 - Accent 61"/>
    <w:basedOn w:val="NormaleTabelle"/>
    <w:uiPriority w:val="99"/>
    <w:rsid w:val="002C119B"/>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customStyle="1" w:styleId="ListTable4-Accent11">
    <w:name w:val="List Table 4 - Accent 11"/>
    <w:basedOn w:val="NormaleTabelle"/>
    <w:uiPriority w:val="99"/>
    <w:rsid w:val="002C119B"/>
    <w:tblPr>
      <w:tblStyleRowBandSize w:val="1"/>
      <w:tblStyleColBandSize w:val="1"/>
      <w:tblBorders>
        <w:top w:val="single" w:sz="4" w:space="0" w:color="A2C6E7" w:themeColor="accent1" w:themeTint="90"/>
        <w:left w:val="single" w:sz="4" w:space="0" w:color="A2C6E7" w:themeColor="accent1" w:themeTint="90"/>
        <w:bottom w:val="single" w:sz="4" w:space="0" w:color="A2C6E7" w:themeColor="accent1" w:themeTint="90"/>
        <w:right w:val="single" w:sz="4" w:space="0" w:color="A2C6E7" w:themeColor="accent1" w:themeTint="90"/>
        <w:insideH w:val="single" w:sz="4" w:space="0" w:color="A2C6E7" w:themeColor="accent1"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21">
    <w:name w:val="List Table 4 - Accent 21"/>
    <w:basedOn w:val="NormaleTabelle"/>
    <w:uiPriority w:val="99"/>
    <w:rsid w:val="002C119B"/>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31">
    <w:name w:val="List Table 4 - Accent 31"/>
    <w:basedOn w:val="NormaleTabelle"/>
    <w:uiPriority w:val="99"/>
    <w:rsid w:val="002C119B"/>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41">
    <w:name w:val="List Table 4 - Accent 41"/>
    <w:basedOn w:val="NormaleTabelle"/>
    <w:uiPriority w:val="99"/>
    <w:rsid w:val="002C119B"/>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51">
    <w:name w:val="List Table 4 - Accent 51"/>
    <w:basedOn w:val="NormaleTabelle"/>
    <w:uiPriority w:val="99"/>
    <w:rsid w:val="002C119B"/>
    <w:tblPr>
      <w:tblStyleRowBandSize w:val="1"/>
      <w:tblStyleColBandSize w:val="1"/>
      <w:tblBorders>
        <w:top w:val="single" w:sz="4" w:space="0" w:color="95AFDD" w:themeColor="accent5" w:themeTint="90"/>
        <w:left w:val="single" w:sz="4" w:space="0" w:color="95AFDD" w:themeColor="accent5" w:themeTint="90"/>
        <w:bottom w:val="single" w:sz="4" w:space="0" w:color="95AFDD" w:themeColor="accent5" w:themeTint="90"/>
        <w:right w:val="single" w:sz="4" w:space="0" w:color="95AFDD" w:themeColor="accent5" w:themeTint="90"/>
        <w:insideH w:val="single" w:sz="4" w:space="0" w:color="95AFDD" w:themeColor="accent5"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4-Accent61">
    <w:name w:val="List Table 4 - Accent 61"/>
    <w:basedOn w:val="NormaleTabelle"/>
    <w:uiPriority w:val="99"/>
    <w:rsid w:val="002C119B"/>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auto" w:fill="FFFFFF"/>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auto" w:fill="FFFFFF"/>
      </w:tcPr>
    </w:tblStylePr>
    <w:tblStylePr w:type="band1Horz">
      <w:rPr>
        <w:rFonts w:ascii="Arial" w:hAnsi="Arial"/>
        <w:color w:val="404040"/>
        <w:sz w:val="22"/>
      </w:rPr>
      <w:tblPr/>
      <w:tcPr>
        <w:shd w:val="clear" w:color="auto" w:fill="FFFFFF"/>
      </w:tcPr>
    </w:tblStylePr>
  </w:style>
  <w:style w:type="table" w:customStyle="1" w:styleId="ListTable5Dark-Accent11">
    <w:name w:val="List Table 5 Dark - Accent 11"/>
    <w:basedOn w:val="NormaleTabelle"/>
    <w:uiPriority w:val="99"/>
    <w:rsid w:val="002C119B"/>
    <w:tblPr>
      <w:tblStyleRowBandSize w:val="1"/>
      <w:tblStyleColBandSize w:val="1"/>
      <w:tblBorders>
        <w:top w:val="single" w:sz="32" w:space="0" w:color="5B9BD5" w:themeColor="accent1"/>
        <w:left w:val="single" w:sz="32" w:space="0" w:color="5B9BD5" w:themeColor="accent1"/>
        <w:bottom w:val="single" w:sz="32" w:space="0" w:color="5B9BD5" w:themeColor="accent1"/>
        <w:right w:val="single" w:sz="32" w:space="0" w:color="5B9BD5" w:themeColor="accent1"/>
      </w:tblBorders>
      <w:shd w:val="clear" w:color="auto" w:fill="FFFFFF"/>
    </w:tblPr>
    <w:tblStylePr w:type="firstRow">
      <w:rPr>
        <w:rFonts w:ascii="Arial" w:hAnsi="Arial"/>
        <w:b/>
        <w:color w:val="FFFFFF" w:themeColor="light1"/>
        <w:sz w:val="22"/>
      </w:rPr>
      <w:tblPr/>
      <w:tcPr>
        <w:tcBorders>
          <w:top w:val="single" w:sz="32" w:space="0" w:color="5B9BD5" w:themeColor="accent1"/>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B9BD5" w:themeColor="accent1"/>
          <w:right w:val="single" w:sz="4" w:space="0" w:color="FFFFFF" w:themeColor="light1"/>
        </w:tcBorders>
      </w:tcPr>
    </w:tblStylePr>
    <w:tblStylePr w:type="lastCol">
      <w:tblPr/>
      <w:tcPr>
        <w:tcBorders>
          <w:left w:val="single" w:sz="4" w:space="0" w:color="FFFFFF" w:themeColor="light1"/>
          <w:right w:val="single" w:sz="32" w:space="0" w:color="5B9BD5" w:themeColor="accent1"/>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21">
    <w:name w:val="List Table 5 Dark - Accent 21"/>
    <w:basedOn w:val="NormaleTabelle"/>
    <w:uiPriority w:val="99"/>
    <w:rsid w:val="002C119B"/>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auto" w:fill="FFFFFF"/>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31">
    <w:name w:val="List Table 5 Dark - Accent 31"/>
    <w:basedOn w:val="NormaleTabelle"/>
    <w:uiPriority w:val="99"/>
    <w:rsid w:val="002C119B"/>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auto" w:fill="FFFFFF"/>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41">
    <w:name w:val="List Table 5 Dark - Accent 41"/>
    <w:basedOn w:val="NormaleTabelle"/>
    <w:uiPriority w:val="99"/>
    <w:rsid w:val="002C119B"/>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auto" w:fill="FFFFFF"/>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51">
    <w:name w:val="List Table 5 Dark - Accent 51"/>
    <w:basedOn w:val="NormaleTabelle"/>
    <w:uiPriority w:val="99"/>
    <w:rsid w:val="002C119B"/>
    <w:tblPr>
      <w:tblStyleRowBandSize w:val="1"/>
      <w:tblStyleColBandSize w:val="1"/>
      <w:tblBorders>
        <w:top w:val="single" w:sz="32" w:space="0" w:color="8DA9DB" w:themeColor="accent5" w:themeTint="9A"/>
        <w:left w:val="single" w:sz="32" w:space="0" w:color="8DA9DB" w:themeColor="accent5" w:themeTint="9A"/>
        <w:bottom w:val="single" w:sz="32" w:space="0" w:color="8DA9DB" w:themeColor="accent5" w:themeTint="9A"/>
        <w:right w:val="single" w:sz="32" w:space="0" w:color="8DA9DB" w:themeColor="accent5" w:themeTint="9A"/>
      </w:tblBorders>
      <w:shd w:val="clear" w:color="auto" w:fill="FFFFFF"/>
    </w:tblPr>
    <w:tblStylePr w:type="firstRow">
      <w:rPr>
        <w:rFonts w:ascii="Arial" w:hAnsi="Arial"/>
        <w:b/>
        <w:color w:val="FFFFFF" w:themeColor="light1"/>
        <w:sz w:val="22"/>
      </w:rPr>
      <w:tblPr/>
      <w:tcPr>
        <w:tcBorders>
          <w:top w:val="single" w:sz="32" w:space="0" w:color="8DA9DB" w:themeColor="accent5" w:themeTint="9A"/>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DA9DB" w:themeColor="accent5" w:themeTint="9A"/>
          <w:right w:val="single" w:sz="4" w:space="0" w:color="FFFFFF" w:themeColor="light1"/>
        </w:tcBorders>
      </w:tcPr>
    </w:tblStylePr>
    <w:tblStylePr w:type="lastCol">
      <w:tblPr/>
      <w:tcPr>
        <w:tcBorders>
          <w:left w:val="single" w:sz="4" w:space="0" w:color="FFFFFF" w:themeColor="light1"/>
          <w:right w:val="single" w:sz="32" w:space="0" w:color="8DA9DB" w:themeColor="accent5" w:themeTint="9A"/>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5Dark-Accent61">
    <w:name w:val="List Table 5 Dark - Accent 61"/>
    <w:basedOn w:val="NormaleTabelle"/>
    <w:uiPriority w:val="99"/>
    <w:rsid w:val="002C119B"/>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uto" w:fill="FFFFFF"/>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uto" w:fill="FFFFFF"/>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uto" w:fill="FFFFFF"/>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uto" w:fill="FFFFFF"/>
      </w:tcPr>
    </w:tblStylePr>
    <w:tblStylePr w:type="band2Horz">
      <w:tblPr/>
      <w:tcPr>
        <w:tcBorders>
          <w:top w:val="single" w:sz="4" w:space="0" w:color="FFFFFF" w:themeColor="light1"/>
          <w:bottom w:val="single" w:sz="4" w:space="0" w:color="FFFFFF" w:themeColor="light1"/>
        </w:tcBorders>
        <w:shd w:val="clear" w:color="auto" w:fill="FFFFFF"/>
      </w:tcPr>
    </w:tblStylePr>
  </w:style>
  <w:style w:type="table" w:customStyle="1" w:styleId="ListTable6Colorful-Accent11">
    <w:name w:val="List Table 6 Colorful - Accent 11"/>
    <w:basedOn w:val="NormaleTabelle"/>
    <w:uiPriority w:val="99"/>
    <w:rsid w:val="002C119B"/>
    <w:tblPr>
      <w:tblStyleRowBandSize w:val="1"/>
      <w:tblStyleColBandSize w:val="1"/>
      <w:tblBorders>
        <w:top w:val="single" w:sz="4" w:space="0" w:color="5B9BD5" w:themeColor="accent1"/>
        <w:bottom w:val="single" w:sz="4" w:space="0" w:color="5B9BD5" w:themeColor="accent1"/>
      </w:tblBorders>
    </w:tblPr>
    <w:tblStylePr w:type="firstRow">
      <w:rPr>
        <w:b/>
        <w:color w:val="245A8D" w:themeColor="accent1" w:themeShade="95"/>
      </w:rPr>
      <w:tblPr/>
      <w:tcPr>
        <w:tcBorders>
          <w:bottom w:val="single" w:sz="4" w:space="0" w:color="5B9BD5" w:themeColor="accent1"/>
        </w:tcBorders>
      </w:tcPr>
    </w:tblStylePr>
    <w:tblStylePr w:type="lastRow">
      <w:rPr>
        <w:b/>
        <w:color w:val="245A8D" w:themeColor="accent1" w:themeShade="95"/>
      </w:rPr>
      <w:tblPr/>
      <w:tcPr>
        <w:tcBorders>
          <w:top w:val="single" w:sz="4" w:space="0" w:color="5B9BD5" w:themeColor="accent1"/>
        </w:tcBorders>
      </w:tcPr>
    </w:tblStylePr>
    <w:tblStylePr w:type="firstCol">
      <w:rPr>
        <w:b/>
        <w:color w:val="245A8D" w:themeColor="accent1" w:themeShade="95"/>
      </w:rPr>
    </w:tblStylePr>
    <w:tblStylePr w:type="lastCol">
      <w:rPr>
        <w:b/>
        <w:color w:val="245A8D" w:themeColor="accent1" w:themeShade="95"/>
      </w:r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6Colorful-Accent21">
    <w:name w:val="List Table 6 Colorful - Accent 21"/>
    <w:basedOn w:val="NormaleTabelle"/>
    <w:uiPriority w:val="99"/>
    <w:rsid w:val="002C119B"/>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6Colorful-Accent31">
    <w:name w:val="List Table 6 Colorful - Accent 31"/>
    <w:basedOn w:val="NormaleTabelle"/>
    <w:uiPriority w:val="99"/>
    <w:rsid w:val="002C119B"/>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6Colorful-Accent41">
    <w:name w:val="List Table 6 Colorful - Accent 41"/>
    <w:basedOn w:val="NormaleTabelle"/>
    <w:uiPriority w:val="99"/>
    <w:rsid w:val="002C119B"/>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6Colorful-Accent51">
    <w:name w:val="List Table 6 Colorful - Accent 51"/>
    <w:basedOn w:val="NormaleTabelle"/>
    <w:uiPriority w:val="99"/>
    <w:rsid w:val="002C119B"/>
    <w:tblPr>
      <w:tblStyleRowBandSize w:val="1"/>
      <w:tblStyleColBandSize w:val="1"/>
      <w:tblBorders>
        <w:top w:val="single" w:sz="4" w:space="0" w:color="8DA9DB" w:themeColor="accent5" w:themeTint="9A"/>
        <w:bottom w:val="single" w:sz="4" w:space="0" w:color="8DA9DB" w:themeColor="accent5" w:themeTint="9A"/>
      </w:tblBorders>
    </w:tblPr>
    <w:tblStylePr w:type="firstRow">
      <w:rPr>
        <w:b/>
        <w:color w:val="8DA9DB" w:themeColor="accent5" w:themeTint="9A" w:themeShade="95"/>
      </w:rPr>
      <w:tblPr/>
      <w:tcPr>
        <w:tcBorders>
          <w:bottom w:val="single" w:sz="4" w:space="0" w:color="8DA9DB" w:themeColor="accent5" w:themeTint="9A"/>
        </w:tcBorders>
      </w:tcPr>
    </w:tblStylePr>
    <w:tblStylePr w:type="lastRow">
      <w:rPr>
        <w:b/>
        <w:color w:val="8DA9DB" w:themeColor="accent5" w:themeTint="9A" w:themeShade="95"/>
      </w:rPr>
      <w:tblPr/>
      <w:tcPr>
        <w:tcBorders>
          <w:top w:val="single" w:sz="4" w:space="0" w:color="8DA9DB" w:themeColor="accent5" w:themeTint="9A"/>
        </w:tcBorders>
      </w:tcPr>
    </w:tblStylePr>
    <w:tblStylePr w:type="firstCol">
      <w:rPr>
        <w:b/>
        <w:color w:val="8DA9DB" w:themeColor="accent5" w:themeTint="9A" w:themeShade="95"/>
      </w:rPr>
    </w:tblStylePr>
    <w:tblStylePr w:type="lastCol">
      <w:rPr>
        <w:b/>
        <w:color w:val="8DA9DB" w:themeColor="accent5" w:themeTint="9A" w:themeShade="95"/>
      </w:r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6Colorful-Accent61">
    <w:name w:val="List Table 6 Colorful - Accent 61"/>
    <w:basedOn w:val="NormaleTabelle"/>
    <w:uiPriority w:val="99"/>
    <w:rsid w:val="002C119B"/>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ListTable7Colorful-Accent11">
    <w:name w:val="List Table 7 Colorful - Accent 11"/>
    <w:basedOn w:val="NormaleTabelle"/>
    <w:uiPriority w:val="99"/>
    <w:rsid w:val="002C119B"/>
    <w:tblPr>
      <w:tblStyleRowBandSize w:val="1"/>
      <w:tblStyleColBandSize w:val="1"/>
      <w:tblBorders>
        <w:right w:val="single" w:sz="4" w:space="0" w:color="5B9BD5" w:themeColor="accent1"/>
      </w:tblBorders>
    </w:tblPr>
    <w:tblStylePr w:type="firstRow">
      <w:rPr>
        <w:rFonts w:ascii="Arial" w:hAnsi="Arial"/>
        <w:i/>
        <w:color w:val="245A8D" w:themeColor="accent1" w:themeShade="95"/>
        <w:sz w:val="22"/>
      </w:rPr>
      <w:tblPr/>
      <w:tcPr>
        <w:tcBorders>
          <w:top w:val="none" w:sz="4" w:space="0" w:color="000000"/>
          <w:left w:val="none" w:sz="4" w:space="0" w:color="000000"/>
          <w:bottom w:val="single" w:sz="4" w:space="0" w:color="5B9BD5" w:themeColor="accent1"/>
          <w:right w:val="none" w:sz="4" w:space="0" w:color="000000"/>
        </w:tcBorders>
        <w:shd w:val="clear" w:color="auto" w:fill="FFFFFF"/>
      </w:tcPr>
    </w:tblStylePr>
    <w:tblStylePr w:type="lastRow">
      <w:rPr>
        <w:rFonts w:ascii="Arial" w:hAnsi="Arial"/>
        <w:i/>
        <w:color w:val="245A8D" w:themeColor="accent1" w:themeShade="95"/>
        <w:sz w:val="22"/>
      </w:rPr>
      <w:tblPr/>
      <w:tcPr>
        <w:tcBorders>
          <w:top w:val="single" w:sz="4" w:space="0" w:color="5B9BD5" w:themeColor="accent1"/>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245A8D" w:themeColor="accent1" w:themeShade="95"/>
        <w:sz w:val="22"/>
      </w:rPr>
      <w:tblPr/>
      <w:tcPr>
        <w:tcBorders>
          <w:top w:val="none" w:sz="4" w:space="0" w:color="000000"/>
          <w:left w:val="none" w:sz="4" w:space="0" w:color="000000"/>
          <w:bottom w:val="none" w:sz="4" w:space="0" w:color="000000"/>
          <w:right w:val="single" w:sz="4" w:space="0" w:color="5B9BD5" w:themeColor="accent1"/>
        </w:tcBorders>
        <w:shd w:val="clear" w:color="auto" w:fill="FFFFFF"/>
      </w:tcPr>
    </w:tblStylePr>
    <w:tblStylePr w:type="lastCol">
      <w:rPr>
        <w:rFonts w:ascii="Arial" w:hAnsi="Arial"/>
        <w:i/>
        <w:color w:val="245A8D" w:themeColor="accent1" w:themeShade="95"/>
        <w:sz w:val="22"/>
      </w:rPr>
      <w:tblPr/>
      <w:tcPr>
        <w:tcBorders>
          <w:top w:val="none" w:sz="4" w:space="0" w:color="000000"/>
          <w:left w:val="single" w:sz="4" w:space="0" w:color="5B9BD5" w:themeColor="accent1"/>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245A8D" w:themeColor="accent1" w:themeShade="95"/>
        <w:sz w:val="22"/>
      </w:rPr>
      <w:tblPr/>
      <w:tcPr>
        <w:shd w:val="clear" w:color="auto" w:fill="FFFFFF"/>
      </w:tcPr>
    </w:tblStylePr>
    <w:tblStylePr w:type="band2Horz">
      <w:rPr>
        <w:rFonts w:ascii="Arial" w:hAnsi="Arial"/>
        <w:color w:val="245A8D" w:themeColor="accent1" w:themeShade="95"/>
        <w:sz w:val="22"/>
      </w:rPr>
    </w:tblStylePr>
  </w:style>
  <w:style w:type="table" w:customStyle="1" w:styleId="ListTable7Colorful-Accent21">
    <w:name w:val="List Table 7 Colorful - Accent 21"/>
    <w:basedOn w:val="NormaleTabelle"/>
    <w:uiPriority w:val="99"/>
    <w:rsid w:val="002C119B"/>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4" w:space="0" w:color="000000"/>
          <w:left w:val="none" w:sz="4" w:space="0" w:color="000000"/>
          <w:bottom w:val="single" w:sz="4" w:space="0" w:color="F4B184" w:themeColor="accent2" w:themeTint="97"/>
          <w:right w:val="none" w:sz="4" w:space="0" w:color="000000"/>
        </w:tcBorders>
        <w:shd w:val="clear" w:color="auto" w:fill="FFFFFF"/>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4B184" w:themeColor="accent2" w:themeTint="97" w:themeShade="95"/>
        <w:sz w:val="22"/>
      </w:rPr>
      <w:tblPr/>
      <w:tcPr>
        <w:tcBorders>
          <w:top w:val="none" w:sz="4" w:space="0" w:color="000000"/>
          <w:left w:val="none" w:sz="4" w:space="0" w:color="000000"/>
          <w:bottom w:val="none" w:sz="4" w:space="0" w:color="000000"/>
          <w:right w:val="single" w:sz="4" w:space="0" w:color="F4B184" w:themeColor="accent2" w:themeTint="97"/>
        </w:tcBorders>
        <w:shd w:val="clear" w:color="auto" w:fill="FFFFFF"/>
      </w:tcPr>
    </w:tblStylePr>
    <w:tblStylePr w:type="lastCol">
      <w:rPr>
        <w:rFonts w:ascii="Arial" w:hAnsi="Arial"/>
        <w:i/>
        <w:color w:val="F4B184" w:themeColor="accent2" w:themeTint="97" w:themeShade="95"/>
        <w:sz w:val="22"/>
      </w:rPr>
      <w:tblPr/>
      <w:tcPr>
        <w:tcBorders>
          <w:top w:val="none" w:sz="4" w:space="0" w:color="000000"/>
          <w:left w:val="single" w:sz="4" w:space="0" w:color="F4B184" w:themeColor="accent2" w:themeTint="97"/>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4B184" w:themeColor="accent2" w:themeTint="97" w:themeShade="95"/>
        <w:sz w:val="22"/>
      </w:rPr>
      <w:tblPr/>
      <w:tcPr>
        <w:shd w:val="clear" w:color="auto" w:fill="FFFFFF"/>
      </w:tcPr>
    </w:tblStylePr>
    <w:tblStylePr w:type="band2Horz">
      <w:rPr>
        <w:rFonts w:ascii="Arial" w:hAnsi="Arial"/>
        <w:color w:val="F4B184" w:themeColor="accent2" w:themeTint="97" w:themeShade="95"/>
        <w:sz w:val="22"/>
      </w:rPr>
    </w:tblStylePr>
  </w:style>
  <w:style w:type="table" w:customStyle="1" w:styleId="ListTable7Colorful-Accent31">
    <w:name w:val="List Table 7 Colorful - Accent 31"/>
    <w:basedOn w:val="NormaleTabelle"/>
    <w:uiPriority w:val="99"/>
    <w:rsid w:val="002C119B"/>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4" w:space="0" w:color="000000"/>
          <w:left w:val="none" w:sz="4" w:space="0" w:color="000000"/>
          <w:bottom w:val="single" w:sz="4" w:space="0" w:color="C9C9C9" w:themeColor="accent3" w:themeTint="98"/>
          <w:right w:val="none" w:sz="4" w:space="0" w:color="000000"/>
        </w:tcBorders>
        <w:shd w:val="clear" w:color="auto" w:fill="FFFFFF"/>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C9C9C9" w:themeColor="accent3" w:themeTint="98" w:themeShade="95"/>
        <w:sz w:val="22"/>
      </w:rPr>
      <w:tblPr/>
      <w:tcPr>
        <w:tcBorders>
          <w:top w:val="none" w:sz="4" w:space="0" w:color="000000"/>
          <w:left w:val="none" w:sz="4" w:space="0" w:color="000000"/>
          <w:bottom w:val="none" w:sz="4" w:space="0" w:color="000000"/>
          <w:right w:val="single" w:sz="4" w:space="0" w:color="C9C9C9" w:themeColor="accent3" w:themeTint="98"/>
        </w:tcBorders>
        <w:shd w:val="clear" w:color="auto" w:fill="FFFFFF"/>
      </w:tcPr>
    </w:tblStylePr>
    <w:tblStylePr w:type="lastCol">
      <w:rPr>
        <w:rFonts w:ascii="Arial" w:hAnsi="Arial"/>
        <w:i/>
        <w:color w:val="C9C9C9" w:themeColor="accent3" w:themeTint="98" w:themeShade="95"/>
        <w:sz w:val="22"/>
      </w:rPr>
      <w:tblPr/>
      <w:tcPr>
        <w:tcBorders>
          <w:top w:val="none" w:sz="4" w:space="0" w:color="000000"/>
          <w:left w:val="single" w:sz="4" w:space="0" w:color="C9C9C9" w:themeColor="accent3"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C9C9C9" w:themeColor="accent3" w:themeTint="98" w:themeShade="95"/>
        <w:sz w:val="22"/>
      </w:rPr>
      <w:tblPr/>
      <w:tcPr>
        <w:shd w:val="clear" w:color="auto" w:fill="FFFFFF"/>
      </w:tcPr>
    </w:tblStylePr>
    <w:tblStylePr w:type="band2Horz">
      <w:rPr>
        <w:rFonts w:ascii="Arial" w:hAnsi="Arial"/>
        <w:color w:val="C9C9C9" w:themeColor="accent3" w:themeTint="98" w:themeShade="95"/>
        <w:sz w:val="22"/>
      </w:rPr>
    </w:tblStylePr>
  </w:style>
  <w:style w:type="table" w:customStyle="1" w:styleId="ListTable7Colorful-Accent41">
    <w:name w:val="List Table 7 Colorful - Accent 41"/>
    <w:basedOn w:val="NormaleTabelle"/>
    <w:uiPriority w:val="99"/>
    <w:rsid w:val="002C119B"/>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4" w:space="0" w:color="000000"/>
          <w:left w:val="none" w:sz="4" w:space="0" w:color="000000"/>
          <w:bottom w:val="single" w:sz="4" w:space="0" w:color="FFD865" w:themeColor="accent4" w:themeTint="9A"/>
          <w:right w:val="none" w:sz="4" w:space="0" w:color="000000"/>
        </w:tcBorders>
        <w:shd w:val="clear" w:color="auto" w:fill="FFFFFF"/>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FFD865" w:themeColor="accent4" w:themeTint="9A" w:themeShade="95"/>
        <w:sz w:val="22"/>
      </w:rPr>
      <w:tblPr/>
      <w:tcPr>
        <w:tcBorders>
          <w:top w:val="none" w:sz="4" w:space="0" w:color="000000"/>
          <w:left w:val="none" w:sz="4" w:space="0" w:color="000000"/>
          <w:bottom w:val="none" w:sz="4" w:space="0" w:color="000000"/>
          <w:right w:val="single" w:sz="4" w:space="0" w:color="FFD865" w:themeColor="accent4" w:themeTint="9A"/>
        </w:tcBorders>
        <w:shd w:val="clear" w:color="auto" w:fill="FFFFFF"/>
      </w:tcPr>
    </w:tblStylePr>
    <w:tblStylePr w:type="lastCol">
      <w:rPr>
        <w:rFonts w:ascii="Arial" w:hAnsi="Arial"/>
        <w:i/>
        <w:color w:val="FFD865" w:themeColor="accent4" w:themeTint="9A" w:themeShade="95"/>
        <w:sz w:val="22"/>
      </w:rPr>
      <w:tblPr/>
      <w:tcPr>
        <w:tcBorders>
          <w:top w:val="none" w:sz="4" w:space="0" w:color="000000"/>
          <w:left w:val="single" w:sz="4" w:space="0" w:color="FFD865" w:themeColor="accent4"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FFD865" w:themeColor="accent4" w:themeTint="9A" w:themeShade="95"/>
        <w:sz w:val="22"/>
      </w:rPr>
      <w:tblPr/>
      <w:tcPr>
        <w:shd w:val="clear" w:color="auto" w:fill="FFFFFF"/>
      </w:tcPr>
    </w:tblStylePr>
    <w:tblStylePr w:type="band2Horz">
      <w:rPr>
        <w:rFonts w:ascii="Arial" w:hAnsi="Arial"/>
        <w:color w:val="FFD865" w:themeColor="accent4" w:themeTint="9A" w:themeShade="95"/>
        <w:sz w:val="22"/>
      </w:rPr>
    </w:tblStylePr>
  </w:style>
  <w:style w:type="table" w:customStyle="1" w:styleId="ListTable7Colorful-Accent51">
    <w:name w:val="List Table 7 Colorful - Accent 51"/>
    <w:basedOn w:val="NormaleTabelle"/>
    <w:uiPriority w:val="99"/>
    <w:rsid w:val="002C119B"/>
    <w:tblPr>
      <w:tblStyleRowBandSize w:val="1"/>
      <w:tblStyleColBandSize w:val="1"/>
      <w:tblBorders>
        <w:right w:val="single" w:sz="4" w:space="0" w:color="8DA9DB" w:themeColor="accent5" w:themeTint="9A"/>
      </w:tblBorders>
    </w:tblPr>
    <w:tblStylePr w:type="firstRow">
      <w:rPr>
        <w:rFonts w:ascii="Arial" w:hAnsi="Arial"/>
        <w:i/>
        <w:color w:val="8DA9DB" w:themeColor="accent5" w:themeTint="9A" w:themeShade="95"/>
        <w:sz w:val="22"/>
      </w:rPr>
      <w:tblPr/>
      <w:tcPr>
        <w:tcBorders>
          <w:top w:val="none" w:sz="4" w:space="0" w:color="000000"/>
          <w:left w:val="none" w:sz="4" w:space="0" w:color="000000"/>
          <w:bottom w:val="single" w:sz="4" w:space="0" w:color="8DA9DB" w:themeColor="accent5" w:themeTint="9A"/>
          <w:right w:val="none" w:sz="4" w:space="0" w:color="000000"/>
        </w:tcBorders>
        <w:shd w:val="clear" w:color="auto" w:fill="FFFFFF"/>
      </w:tcPr>
    </w:tblStylePr>
    <w:tblStylePr w:type="lastRow">
      <w:rPr>
        <w:rFonts w:ascii="Arial" w:hAnsi="Arial"/>
        <w:i/>
        <w:color w:val="8DA9DB" w:themeColor="accent5" w:themeTint="9A" w:themeShade="95"/>
        <w:sz w:val="22"/>
      </w:rPr>
      <w:tblPr/>
      <w:tcPr>
        <w:tcBorders>
          <w:top w:val="single" w:sz="4" w:space="0" w:color="8DA9DB" w:themeColor="accent5" w:themeTint="9A"/>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8DA9DB" w:themeColor="accent5" w:themeTint="9A" w:themeShade="95"/>
        <w:sz w:val="22"/>
      </w:rPr>
      <w:tblPr/>
      <w:tcPr>
        <w:tcBorders>
          <w:top w:val="none" w:sz="4" w:space="0" w:color="000000"/>
          <w:left w:val="none" w:sz="4" w:space="0" w:color="000000"/>
          <w:bottom w:val="none" w:sz="4" w:space="0" w:color="000000"/>
          <w:right w:val="single" w:sz="4" w:space="0" w:color="8DA9DB" w:themeColor="accent5" w:themeTint="9A"/>
        </w:tcBorders>
        <w:shd w:val="clear" w:color="auto" w:fill="FFFFFF"/>
      </w:tcPr>
    </w:tblStylePr>
    <w:tblStylePr w:type="lastCol">
      <w:rPr>
        <w:rFonts w:ascii="Arial" w:hAnsi="Arial"/>
        <w:i/>
        <w:color w:val="8DA9DB" w:themeColor="accent5" w:themeTint="9A" w:themeShade="95"/>
        <w:sz w:val="22"/>
      </w:rPr>
      <w:tblPr/>
      <w:tcPr>
        <w:tcBorders>
          <w:top w:val="none" w:sz="4" w:space="0" w:color="000000"/>
          <w:left w:val="single" w:sz="4" w:space="0" w:color="8DA9DB" w:themeColor="accent5" w:themeTint="9A"/>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8DA9DB" w:themeColor="accent5" w:themeTint="9A" w:themeShade="95"/>
        <w:sz w:val="22"/>
      </w:rPr>
      <w:tblPr/>
      <w:tcPr>
        <w:shd w:val="clear" w:color="auto" w:fill="FFFFFF"/>
      </w:tcPr>
    </w:tblStylePr>
    <w:tblStylePr w:type="band2Horz">
      <w:rPr>
        <w:rFonts w:ascii="Arial" w:hAnsi="Arial"/>
        <w:color w:val="8DA9DB" w:themeColor="accent5" w:themeTint="9A" w:themeShade="95"/>
        <w:sz w:val="22"/>
      </w:rPr>
    </w:tblStylePr>
  </w:style>
  <w:style w:type="table" w:customStyle="1" w:styleId="ListTable7Colorful-Accent61">
    <w:name w:val="List Table 7 Colorful - Accent 61"/>
    <w:basedOn w:val="NormaleTabelle"/>
    <w:uiPriority w:val="99"/>
    <w:rsid w:val="002C119B"/>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4" w:space="0" w:color="000000"/>
          <w:left w:val="none" w:sz="4" w:space="0" w:color="000000"/>
          <w:bottom w:val="single" w:sz="4" w:space="0" w:color="A9D08E" w:themeColor="accent6" w:themeTint="98"/>
          <w:right w:val="none" w:sz="4" w:space="0" w:color="000000"/>
        </w:tcBorders>
        <w:shd w:val="clear" w:color="auto" w:fill="FFFFFF"/>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4" w:space="0" w:color="000000"/>
          <w:bottom w:val="none" w:sz="4" w:space="0" w:color="000000"/>
          <w:right w:val="none" w:sz="4" w:space="0" w:color="000000"/>
        </w:tcBorders>
        <w:shd w:val="clear" w:color="auto" w:fill="FFFFFF"/>
      </w:tcPr>
    </w:tblStylePr>
    <w:tblStylePr w:type="firstCol">
      <w:pPr>
        <w:jc w:val="right"/>
      </w:pPr>
      <w:rPr>
        <w:rFonts w:ascii="Arial" w:hAnsi="Arial"/>
        <w:i/>
        <w:color w:val="A9D08E" w:themeColor="accent6" w:themeTint="98" w:themeShade="95"/>
        <w:sz w:val="22"/>
      </w:rPr>
      <w:tblPr/>
      <w:tcPr>
        <w:tcBorders>
          <w:top w:val="none" w:sz="4" w:space="0" w:color="000000"/>
          <w:left w:val="none" w:sz="4" w:space="0" w:color="000000"/>
          <w:bottom w:val="none" w:sz="4" w:space="0" w:color="000000"/>
          <w:right w:val="single" w:sz="4" w:space="0" w:color="A9D08E" w:themeColor="accent6" w:themeTint="98"/>
        </w:tcBorders>
        <w:shd w:val="clear" w:color="auto" w:fill="FFFFFF"/>
      </w:tcPr>
    </w:tblStylePr>
    <w:tblStylePr w:type="lastCol">
      <w:rPr>
        <w:rFonts w:ascii="Arial" w:hAnsi="Arial"/>
        <w:i/>
        <w:color w:val="A9D08E" w:themeColor="accent6" w:themeTint="98" w:themeShade="95"/>
        <w:sz w:val="22"/>
      </w:rPr>
      <w:tblPr/>
      <w:tcPr>
        <w:tcBorders>
          <w:top w:val="none" w:sz="4" w:space="0" w:color="000000"/>
          <w:left w:val="single" w:sz="4" w:space="0" w:color="A9D08E" w:themeColor="accent6" w:themeTint="98"/>
          <w:bottom w:val="none" w:sz="4" w:space="0" w:color="000000"/>
          <w:right w:val="none" w:sz="4" w:space="0" w:color="000000"/>
        </w:tcBorders>
        <w:shd w:val="clear" w:color="auto" w:fill="FFFFFF"/>
      </w:tcPr>
    </w:tblStylePr>
    <w:tblStylePr w:type="band1Vert">
      <w:tblPr/>
      <w:tcPr>
        <w:shd w:val="clear" w:color="auto" w:fill="FFFFFF"/>
      </w:tcPr>
    </w:tblStylePr>
    <w:tblStylePr w:type="band1Horz">
      <w:rPr>
        <w:rFonts w:ascii="Arial" w:hAnsi="Arial"/>
        <w:color w:val="A9D08E" w:themeColor="accent6" w:themeTint="98" w:themeShade="95"/>
        <w:sz w:val="22"/>
      </w:rPr>
      <w:tblPr/>
      <w:tcPr>
        <w:shd w:val="clear" w:color="auto" w:fill="FFFFFF"/>
      </w:tcPr>
    </w:tblStylePr>
    <w:tblStylePr w:type="band2Horz">
      <w:rPr>
        <w:rFonts w:ascii="Arial" w:hAnsi="Arial"/>
        <w:color w:val="A9D08E" w:themeColor="accent6" w:themeTint="98" w:themeShade="95"/>
        <w:sz w:val="22"/>
      </w:rPr>
    </w:tblStylePr>
  </w:style>
  <w:style w:type="table" w:customStyle="1" w:styleId="GridTable5Dark-Accent11">
    <w:name w:val="Grid Table 5 Dark - Accent 1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table" w:customStyle="1" w:styleId="GridTable5Dark-Accent41">
    <w:name w:val="Grid Table 5 Dark - Accent 41"/>
    <w:basedOn w:val="NormaleTabelle"/>
    <w:uiPriority w:val="99"/>
    <w:rsid w:val="00B530C3"/>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auto" w:fill="FFFFFF"/>
    </w:tblPr>
    <w:tblStylePr w:type="firstRow">
      <w:rPr>
        <w:rFonts w:ascii="Arial" w:hAnsi="Arial"/>
        <w:b/>
        <w:color w:val="FFFFFF"/>
        <w:sz w:val="22"/>
      </w:rPr>
      <w:tblPr/>
      <w:tcPr>
        <w:shd w:val="clear" w:color="auto" w:fill="FFFFFF"/>
      </w:tcPr>
    </w:tblStylePr>
    <w:tblStylePr w:type="lastRow">
      <w:rPr>
        <w:rFonts w:ascii="Arial" w:hAnsi="Arial"/>
        <w:b/>
        <w:color w:val="FFFFFF"/>
        <w:sz w:val="22"/>
      </w:rPr>
      <w:tblPr/>
      <w:tcPr>
        <w:tcBorders>
          <w:top w:val="single" w:sz="4" w:space="0" w:color="FFFFFF" w:themeColor="light1"/>
        </w:tcBorders>
        <w:shd w:val="clear" w:color="auto" w:fill="FFFFFF"/>
      </w:tcPr>
    </w:tblStylePr>
    <w:tblStylePr w:type="firstCol">
      <w:rPr>
        <w:rFonts w:ascii="Arial" w:hAnsi="Arial"/>
        <w:b/>
        <w:color w:val="FFFFFF"/>
        <w:sz w:val="22"/>
      </w:rPr>
      <w:tblPr/>
      <w:tcPr>
        <w:shd w:val="clear" w:color="auto" w:fill="FFFFFF"/>
      </w:tcPr>
    </w:tblStylePr>
    <w:tblStylePr w:type="lastCol">
      <w:rPr>
        <w:rFonts w:ascii="Arial" w:hAnsi="Arial"/>
        <w:b/>
        <w:color w:val="FFFFFF"/>
        <w:sz w:val="22"/>
      </w:rPr>
      <w:tblPr/>
      <w:tcPr>
        <w:shd w:val="clear" w:color="auto" w:fill="FFFFFF"/>
      </w:tcPr>
    </w:tblStylePr>
    <w:tblStylePr w:type="band1Vert">
      <w:tblPr/>
      <w:tcPr>
        <w:shd w:val="clear" w:color="auto" w:fill="FFFFFF"/>
      </w:tcPr>
    </w:tblStylePr>
    <w:tblStylePr w:type="band1Horz">
      <w:tblPr/>
      <w:tcPr>
        <w:shd w:val="clear" w:color="auto" w:fill="FFFFFF"/>
      </w:tcPr>
    </w:tblStylePr>
  </w:style>
  <w:style w:type="character" w:customStyle="1" w:styleId="WW8Num2ztrue01">
    <w:name w:val="WW8Num2ztrue01"/>
    <w:rsid w:val="00B530C3"/>
  </w:style>
  <w:style w:type="character" w:customStyle="1" w:styleId="WW8Num2ztrue11">
    <w:name w:val="WW8Num2ztrue11"/>
    <w:rsid w:val="00B530C3"/>
  </w:style>
  <w:style w:type="character" w:customStyle="1" w:styleId="WW8Num2ztrue20">
    <w:name w:val="WW8Num2ztrue20"/>
    <w:rsid w:val="00B530C3"/>
  </w:style>
  <w:style w:type="character" w:customStyle="1" w:styleId="WW8Num2ztrue30">
    <w:name w:val="WW8Num2ztrue30"/>
    <w:rsid w:val="00B530C3"/>
  </w:style>
  <w:style w:type="character" w:customStyle="1" w:styleId="WW8Num2ztrue40">
    <w:name w:val="WW8Num2ztrue40"/>
    <w:rsid w:val="00B530C3"/>
  </w:style>
  <w:style w:type="character" w:customStyle="1" w:styleId="WW8Num2ztrue50">
    <w:name w:val="WW8Num2ztrue50"/>
    <w:rsid w:val="00B530C3"/>
  </w:style>
  <w:style w:type="character" w:customStyle="1" w:styleId="WW8Num3ztrue00">
    <w:name w:val="WW8Num3ztrue00"/>
    <w:rsid w:val="00B530C3"/>
  </w:style>
  <w:style w:type="character" w:customStyle="1" w:styleId="WW8Num3ztrue10">
    <w:name w:val="WW8Num3ztrue10"/>
    <w:rsid w:val="00B530C3"/>
  </w:style>
  <w:style w:type="character" w:customStyle="1" w:styleId="WW8Num3ztrue20">
    <w:name w:val="WW8Num3ztrue20"/>
    <w:rsid w:val="00B530C3"/>
  </w:style>
  <w:style w:type="character" w:customStyle="1" w:styleId="WW8Num3ztrue30">
    <w:name w:val="WW8Num3ztrue30"/>
    <w:rsid w:val="00B530C3"/>
  </w:style>
  <w:style w:type="character" w:customStyle="1" w:styleId="WW8Num3ztrue40">
    <w:name w:val="WW8Num3ztrue40"/>
    <w:rsid w:val="00B530C3"/>
  </w:style>
  <w:style w:type="character" w:customStyle="1" w:styleId="WW8Num3ztrue50">
    <w:name w:val="WW8Num3ztrue50"/>
    <w:rsid w:val="00B530C3"/>
  </w:style>
  <w:style w:type="character" w:customStyle="1" w:styleId="WW8Num3ztrue60">
    <w:name w:val="WW8Num3ztrue60"/>
    <w:rsid w:val="00B530C3"/>
  </w:style>
  <w:style w:type="character" w:customStyle="1" w:styleId="WW8Num5ztrue00">
    <w:name w:val="WW8Num5ztrue00"/>
    <w:rsid w:val="00B530C3"/>
  </w:style>
  <w:style w:type="character" w:customStyle="1" w:styleId="WW8Num5ztrue10">
    <w:name w:val="WW8Num5ztrue10"/>
    <w:rsid w:val="00B530C3"/>
  </w:style>
  <w:style w:type="character" w:customStyle="1" w:styleId="WW8Num5ztrue20">
    <w:name w:val="WW8Num5ztrue20"/>
    <w:rsid w:val="00B530C3"/>
  </w:style>
  <w:style w:type="character" w:customStyle="1" w:styleId="WW8Num5ztrue30">
    <w:name w:val="WW8Num5ztrue30"/>
    <w:rsid w:val="00B530C3"/>
  </w:style>
  <w:style w:type="character" w:customStyle="1" w:styleId="WW8Num5ztrue40">
    <w:name w:val="WW8Num5ztrue40"/>
    <w:rsid w:val="00B530C3"/>
  </w:style>
  <w:style w:type="character" w:customStyle="1" w:styleId="WW8Num5ztrue50">
    <w:name w:val="WW8Num5ztrue50"/>
    <w:rsid w:val="00B530C3"/>
  </w:style>
  <w:style w:type="character" w:customStyle="1" w:styleId="WW8Num5ztrue60">
    <w:name w:val="WW8Num5ztrue60"/>
    <w:rsid w:val="00B530C3"/>
  </w:style>
  <w:style w:type="character" w:customStyle="1" w:styleId="WW8Num7ztrue00">
    <w:name w:val="WW8Num7ztrue00"/>
    <w:rsid w:val="00B530C3"/>
  </w:style>
  <w:style w:type="character" w:customStyle="1" w:styleId="WW8Num7ztrue10">
    <w:name w:val="WW8Num7ztrue10"/>
    <w:rsid w:val="00B530C3"/>
  </w:style>
  <w:style w:type="character" w:customStyle="1" w:styleId="WW8Num7ztrue20">
    <w:name w:val="WW8Num7ztrue20"/>
    <w:rsid w:val="00B530C3"/>
  </w:style>
  <w:style w:type="character" w:customStyle="1" w:styleId="WW8Num7ztrue30">
    <w:name w:val="WW8Num7ztrue30"/>
    <w:rsid w:val="00B530C3"/>
  </w:style>
  <w:style w:type="character" w:customStyle="1" w:styleId="WW8Num7ztrue40">
    <w:name w:val="WW8Num7ztrue40"/>
    <w:rsid w:val="00B530C3"/>
  </w:style>
  <w:style w:type="character" w:customStyle="1" w:styleId="WW8Num7ztrue50">
    <w:name w:val="WW8Num7ztrue50"/>
    <w:rsid w:val="00B530C3"/>
  </w:style>
  <w:style w:type="character" w:customStyle="1" w:styleId="WW8Num7ztrue60">
    <w:name w:val="WW8Num7ztrue60"/>
    <w:rsid w:val="00B530C3"/>
  </w:style>
  <w:style w:type="character" w:customStyle="1" w:styleId="WW8Num10ztrue00">
    <w:name w:val="WW8Num10ztrue00"/>
    <w:rsid w:val="00B530C3"/>
  </w:style>
  <w:style w:type="character" w:customStyle="1" w:styleId="WW8Num10ztrue10">
    <w:name w:val="WW8Num10ztrue10"/>
    <w:rsid w:val="00B530C3"/>
  </w:style>
  <w:style w:type="character" w:customStyle="1" w:styleId="WW8Num10ztrue20">
    <w:name w:val="WW8Num10ztrue20"/>
    <w:rsid w:val="00B530C3"/>
  </w:style>
  <w:style w:type="character" w:customStyle="1" w:styleId="WW8Num10ztrue30">
    <w:name w:val="WW8Num10ztrue30"/>
    <w:rsid w:val="00B530C3"/>
  </w:style>
  <w:style w:type="character" w:customStyle="1" w:styleId="WW8Num10ztrue40">
    <w:name w:val="WW8Num10ztrue40"/>
    <w:rsid w:val="00B530C3"/>
  </w:style>
  <w:style w:type="character" w:customStyle="1" w:styleId="WW8Num10ztrue50">
    <w:name w:val="WW8Num10ztrue50"/>
    <w:rsid w:val="00B530C3"/>
  </w:style>
  <w:style w:type="character" w:customStyle="1" w:styleId="WW8Num10ztrue60">
    <w:name w:val="WW8Num10ztrue60"/>
    <w:rsid w:val="00B530C3"/>
  </w:style>
  <w:style w:type="character" w:customStyle="1" w:styleId="WW8Num12ztrue00">
    <w:name w:val="WW8Num12ztrue00"/>
    <w:rsid w:val="00B530C3"/>
  </w:style>
  <w:style w:type="character" w:customStyle="1" w:styleId="WW8Num12ztrue10">
    <w:name w:val="WW8Num12ztrue10"/>
    <w:rsid w:val="00B530C3"/>
  </w:style>
  <w:style w:type="character" w:customStyle="1" w:styleId="WW8Num12ztrue20">
    <w:name w:val="WW8Num12ztrue20"/>
    <w:rsid w:val="00B530C3"/>
  </w:style>
  <w:style w:type="character" w:customStyle="1" w:styleId="WW8Num12ztrue30">
    <w:name w:val="WW8Num12ztrue30"/>
    <w:rsid w:val="00B530C3"/>
  </w:style>
  <w:style w:type="character" w:customStyle="1" w:styleId="WW8Num12ztrue40">
    <w:name w:val="WW8Num12ztrue40"/>
    <w:rsid w:val="00B530C3"/>
  </w:style>
  <w:style w:type="character" w:customStyle="1" w:styleId="WW8Num12ztrue50">
    <w:name w:val="WW8Num12ztrue50"/>
    <w:rsid w:val="00B530C3"/>
  </w:style>
  <w:style w:type="character" w:customStyle="1" w:styleId="WW8Num12ztrue60">
    <w:name w:val="WW8Num12ztrue60"/>
    <w:rsid w:val="00B530C3"/>
  </w:style>
  <w:style w:type="character" w:customStyle="1" w:styleId="WW8Num13ztrue00">
    <w:name w:val="WW8Num13ztrue00"/>
    <w:rsid w:val="00B530C3"/>
  </w:style>
  <w:style w:type="character" w:customStyle="1" w:styleId="WW8Num13ztrue10">
    <w:name w:val="WW8Num13ztrue10"/>
    <w:rsid w:val="00B530C3"/>
  </w:style>
  <w:style w:type="character" w:customStyle="1" w:styleId="WW8Num13ztrue20">
    <w:name w:val="WW8Num13ztrue20"/>
    <w:rsid w:val="00B530C3"/>
  </w:style>
  <w:style w:type="character" w:customStyle="1" w:styleId="WW8Num13ztrue30">
    <w:name w:val="WW8Num13ztrue30"/>
    <w:rsid w:val="00B530C3"/>
  </w:style>
  <w:style w:type="character" w:customStyle="1" w:styleId="WW8Num13ztrue40">
    <w:name w:val="WW8Num13ztrue40"/>
    <w:rsid w:val="00B530C3"/>
  </w:style>
  <w:style w:type="character" w:customStyle="1" w:styleId="WW8Num13ztrue50">
    <w:name w:val="WW8Num13ztrue50"/>
    <w:rsid w:val="00B530C3"/>
  </w:style>
  <w:style w:type="character" w:customStyle="1" w:styleId="WW8Num13ztrue60">
    <w:name w:val="WW8Num13ztrue60"/>
    <w:rsid w:val="00B530C3"/>
  </w:style>
  <w:style w:type="character" w:customStyle="1" w:styleId="WW8Num15ztrue00">
    <w:name w:val="WW8Num15ztrue00"/>
    <w:rsid w:val="00B530C3"/>
  </w:style>
  <w:style w:type="character" w:customStyle="1" w:styleId="WW8Num15ztrue10">
    <w:name w:val="WW8Num15ztrue10"/>
    <w:rsid w:val="00B530C3"/>
  </w:style>
  <w:style w:type="character" w:customStyle="1" w:styleId="WW8Num15ztrue20">
    <w:name w:val="WW8Num15ztrue20"/>
    <w:rsid w:val="00B530C3"/>
  </w:style>
  <w:style w:type="character" w:customStyle="1" w:styleId="WW8Num15ztrue30">
    <w:name w:val="WW8Num15ztrue30"/>
    <w:rsid w:val="00B530C3"/>
  </w:style>
  <w:style w:type="character" w:customStyle="1" w:styleId="WW8Num15ztrue40">
    <w:name w:val="WW8Num15ztrue40"/>
    <w:rsid w:val="00B530C3"/>
  </w:style>
  <w:style w:type="character" w:customStyle="1" w:styleId="WW8Num15ztrue50">
    <w:name w:val="WW8Num15ztrue50"/>
    <w:rsid w:val="00B530C3"/>
  </w:style>
  <w:style w:type="character" w:customStyle="1" w:styleId="WW8Num15ztrue60">
    <w:name w:val="WW8Num15ztrue60"/>
    <w:rsid w:val="00B530C3"/>
  </w:style>
  <w:style w:type="character" w:customStyle="1" w:styleId="WW8Num16ztrue00">
    <w:name w:val="WW8Num16ztrue00"/>
    <w:rsid w:val="00B530C3"/>
  </w:style>
  <w:style w:type="character" w:customStyle="1" w:styleId="WW8Num16ztrue10">
    <w:name w:val="WW8Num16ztrue10"/>
    <w:rsid w:val="00B530C3"/>
  </w:style>
  <w:style w:type="character" w:customStyle="1" w:styleId="WW8Num16ztrue20">
    <w:name w:val="WW8Num16ztrue20"/>
    <w:rsid w:val="00B530C3"/>
  </w:style>
  <w:style w:type="character" w:customStyle="1" w:styleId="WW8Num16ztrue30">
    <w:name w:val="WW8Num16ztrue30"/>
    <w:rsid w:val="00B530C3"/>
  </w:style>
  <w:style w:type="character" w:customStyle="1" w:styleId="WW8Num16ztrue40">
    <w:name w:val="WW8Num16ztrue40"/>
    <w:rsid w:val="00B530C3"/>
  </w:style>
  <w:style w:type="character" w:customStyle="1" w:styleId="WW8Num16ztrue50">
    <w:name w:val="WW8Num16ztrue50"/>
    <w:rsid w:val="00B530C3"/>
  </w:style>
  <w:style w:type="character" w:customStyle="1" w:styleId="WW8Num17ztrue00">
    <w:name w:val="WW8Num17ztrue00"/>
    <w:rsid w:val="00B530C3"/>
  </w:style>
  <w:style w:type="character" w:customStyle="1" w:styleId="WW8Num17ztrue10">
    <w:name w:val="WW8Num17ztrue10"/>
    <w:rsid w:val="00B530C3"/>
  </w:style>
  <w:style w:type="character" w:customStyle="1" w:styleId="WW8Num17ztrue20">
    <w:name w:val="WW8Num17ztrue20"/>
    <w:rsid w:val="00B530C3"/>
  </w:style>
  <w:style w:type="character" w:customStyle="1" w:styleId="WW8Num17ztrue30">
    <w:name w:val="WW8Num17ztrue30"/>
    <w:rsid w:val="00B530C3"/>
  </w:style>
  <w:style w:type="character" w:customStyle="1" w:styleId="WW8Num17ztrue40">
    <w:name w:val="WW8Num17ztrue40"/>
    <w:rsid w:val="00B530C3"/>
  </w:style>
  <w:style w:type="character" w:customStyle="1" w:styleId="WW8Num17ztrue50">
    <w:name w:val="WW8Num17ztrue50"/>
    <w:rsid w:val="00B530C3"/>
  </w:style>
  <w:style w:type="character" w:customStyle="1" w:styleId="WW8Num17ztrue60">
    <w:name w:val="WW8Num17ztrue60"/>
    <w:rsid w:val="00B530C3"/>
  </w:style>
  <w:style w:type="character" w:customStyle="1" w:styleId="WW8Num19ztrue00">
    <w:name w:val="WW8Num19ztrue00"/>
    <w:rsid w:val="00B530C3"/>
  </w:style>
  <w:style w:type="character" w:customStyle="1" w:styleId="WW8Num19ztrue10">
    <w:name w:val="WW8Num19ztrue10"/>
    <w:rsid w:val="00B530C3"/>
  </w:style>
  <w:style w:type="character" w:customStyle="1" w:styleId="WW8Num19ztrue20">
    <w:name w:val="WW8Num19ztrue20"/>
    <w:rsid w:val="00B530C3"/>
  </w:style>
  <w:style w:type="character" w:customStyle="1" w:styleId="WW8Num19ztrue30">
    <w:name w:val="WW8Num19ztrue30"/>
    <w:rsid w:val="00B530C3"/>
  </w:style>
  <w:style w:type="character" w:customStyle="1" w:styleId="WW8Num19ztrue40">
    <w:name w:val="WW8Num19ztrue40"/>
    <w:rsid w:val="00B530C3"/>
  </w:style>
  <w:style w:type="character" w:customStyle="1" w:styleId="WW8Num20ztrue00">
    <w:name w:val="WW8Num20ztrue00"/>
    <w:rsid w:val="00B530C3"/>
  </w:style>
  <w:style w:type="character" w:customStyle="1" w:styleId="WW8Num20ztrue10">
    <w:name w:val="WW8Num20ztrue10"/>
    <w:rsid w:val="00B530C3"/>
  </w:style>
  <w:style w:type="character" w:customStyle="1" w:styleId="WW8Num20ztrue20">
    <w:name w:val="WW8Num20ztrue20"/>
    <w:rsid w:val="00B530C3"/>
  </w:style>
  <w:style w:type="character" w:customStyle="1" w:styleId="WW8Num20ztrue30">
    <w:name w:val="WW8Num20ztrue30"/>
    <w:rsid w:val="00B530C3"/>
  </w:style>
  <w:style w:type="character" w:customStyle="1" w:styleId="WW8Num20ztrue40">
    <w:name w:val="WW8Num20ztrue40"/>
    <w:rsid w:val="00B530C3"/>
  </w:style>
  <w:style w:type="character" w:customStyle="1" w:styleId="WW8Num20ztrue50">
    <w:name w:val="WW8Num20ztrue50"/>
    <w:rsid w:val="00B530C3"/>
  </w:style>
  <w:style w:type="character" w:customStyle="1" w:styleId="WW8Num20ztrue60">
    <w:name w:val="WW8Num20ztrue60"/>
    <w:rsid w:val="00B530C3"/>
  </w:style>
  <w:style w:type="character" w:customStyle="1" w:styleId="WW8Num21ztrue00">
    <w:name w:val="WW8Num21ztrue00"/>
    <w:rsid w:val="00B530C3"/>
  </w:style>
  <w:style w:type="character" w:customStyle="1" w:styleId="WW8Num21ztrue10">
    <w:name w:val="WW8Num21ztrue10"/>
    <w:rsid w:val="00B530C3"/>
  </w:style>
  <w:style w:type="character" w:customStyle="1" w:styleId="WW8Num21ztrue20">
    <w:name w:val="WW8Num21ztrue20"/>
    <w:rsid w:val="00B530C3"/>
  </w:style>
  <w:style w:type="character" w:customStyle="1" w:styleId="WW8Num21ztrue30">
    <w:name w:val="WW8Num21ztrue30"/>
    <w:rsid w:val="00B530C3"/>
  </w:style>
  <w:style w:type="character" w:customStyle="1" w:styleId="WW8Num21ztrue40">
    <w:name w:val="WW8Num21ztrue40"/>
    <w:rsid w:val="00B530C3"/>
  </w:style>
  <w:style w:type="character" w:customStyle="1" w:styleId="WW8Num21ztrue50">
    <w:name w:val="WW8Num21ztrue50"/>
    <w:rsid w:val="00B530C3"/>
  </w:style>
  <w:style w:type="character" w:customStyle="1" w:styleId="WW8Num21ztrue60">
    <w:name w:val="WW8Num21ztrue60"/>
    <w:rsid w:val="00B530C3"/>
  </w:style>
  <w:style w:type="character" w:customStyle="1" w:styleId="WW8Num22ztrue00">
    <w:name w:val="WW8Num22ztrue00"/>
    <w:rsid w:val="00B530C3"/>
  </w:style>
  <w:style w:type="character" w:customStyle="1" w:styleId="WW8Num22ztrue10">
    <w:name w:val="WW8Num22ztrue10"/>
    <w:rsid w:val="00B530C3"/>
  </w:style>
  <w:style w:type="character" w:customStyle="1" w:styleId="WW8Num22ztrue20">
    <w:name w:val="WW8Num22ztrue20"/>
    <w:rsid w:val="00B530C3"/>
  </w:style>
  <w:style w:type="character" w:customStyle="1" w:styleId="WW8Num22ztrue30">
    <w:name w:val="WW8Num22ztrue30"/>
    <w:rsid w:val="00B530C3"/>
  </w:style>
  <w:style w:type="character" w:customStyle="1" w:styleId="WW8Num22ztrue40">
    <w:name w:val="WW8Num22ztrue40"/>
    <w:rsid w:val="00B530C3"/>
  </w:style>
  <w:style w:type="character" w:customStyle="1" w:styleId="WW8Num22ztrue50">
    <w:name w:val="WW8Num22ztrue50"/>
    <w:rsid w:val="00B530C3"/>
  </w:style>
  <w:style w:type="character" w:customStyle="1" w:styleId="WW8Num22ztrue60">
    <w:name w:val="WW8Num22ztrue60"/>
    <w:rsid w:val="00B530C3"/>
  </w:style>
  <w:style w:type="character" w:customStyle="1" w:styleId="WW8Num23ztrue00">
    <w:name w:val="WW8Num23ztrue00"/>
    <w:rsid w:val="00B530C3"/>
  </w:style>
  <w:style w:type="character" w:customStyle="1" w:styleId="WW8Num23ztrue10">
    <w:name w:val="WW8Num23ztrue10"/>
    <w:rsid w:val="00B530C3"/>
  </w:style>
  <w:style w:type="character" w:customStyle="1" w:styleId="WW8Num23ztrue20">
    <w:name w:val="WW8Num23ztrue20"/>
    <w:rsid w:val="00B530C3"/>
  </w:style>
  <w:style w:type="character" w:customStyle="1" w:styleId="WW8Num23ztrue30">
    <w:name w:val="WW8Num23ztrue30"/>
    <w:rsid w:val="00B530C3"/>
  </w:style>
  <w:style w:type="character" w:customStyle="1" w:styleId="WW8Num23ztrue40">
    <w:name w:val="WW8Num23ztrue40"/>
    <w:rsid w:val="00B530C3"/>
  </w:style>
  <w:style w:type="character" w:customStyle="1" w:styleId="WW8Num24ztrue00">
    <w:name w:val="WW8Num24ztrue00"/>
    <w:rsid w:val="00B530C3"/>
  </w:style>
  <w:style w:type="character" w:customStyle="1" w:styleId="WW8Num24ztrue10">
    <w:name w:val="WW8Num24ztrue10"/>
    <w:rsid w:val="00B530C3"/>
  </w:style>
  <w:style w:type="character" w:customStyle="1" w:styleId="WW8Num24ztrue20">
    <w:name w:val="WW8Num24ztrue20"/>
    <w:rsid w:val="00B530C3"/>
  </w:style>
  <w:style w:type="character" w:customStyle="1" w:styleId="WW8Num24ztrue30">
    <w:name w:val="WW8Num24ztrue30"/>
    <w:rsid w:val="00B530C3"/>
  </w:style>
  <w:style w:type="character" w:customStyle="1" w:styleId="WW8Num24ztrue40">
    <w:name w:val="WW8Num24ztrue40"/>
    <w:rsid w:val="00B530C3"/>
  </w:style>
  <w:style w:type="character" w:customStyle="1" w:styleId="WW8Num24ztrue50">
    <w:name w:val="WW8Num24ztrue50"/>
    <w:rsid w:val="00B530C3"/>
  </w:style>
  <w:style w:type="character" w:customStyle="1" w:styleId="WW8Num25ztrue00">
    <w:name w:val="WW8Num25ztrue00"/>
    <w:rsid w:val="00B530C3"/>
  </w:style>
  <w:style w:type="character" w:customStyle="1" w:styleId="WW8Num25ztrue10">
    <w:name w:val="WW8Num25ztrue10"/>
    <w:rsid w:val="00B530C3"/>
  </w:style>
  <w:style w:type="character" w:customStyle="1" w:styleId="WW8Num25ztrue20">
    <w:name w:val="WW8Num25ztrue20"/>
    <w:rsid w:val="00B530C3"/>
  </w:style>
  <w:style w:type="character" w:customStyle="1" w:styleId="WW8Num25ztrue30">
    <w:name w:val="WW8Num25ztrue30"/>
    <w:rsid w:val="00B530C3"/>
  </w:style>
  <w:style w:type="character" w:customStyle="1" w:styleId="WW8Num25ztrue40">
    <w:name w:val="WW8Num25ztrue40"/>
    <w:rsid w:val="00B530C3"/>
  </w:style>
  <w:style w:type="character" w:customStyle="1" w:styleId="WW8Num25ztrue50">
    <w:name w:val="WW8Num25ztrue50"/>
    <w:rsid w:val="00B530C3"/>
  </w:style>
  <w:style w:type="character" w:customStyle="1" w:styleId="WW8Num26ztrue00">
    <w:name w:val="WW8Num26ztrue00"/>
    <w:rsid w:val="00B530C3"/>
  </w:style>
  <w:style w:type="character" w:customStyle="1" w:styleId="WW8Num26ztrue10">
    <w:name w:val="WW8Num26ztrue10"/>
    <w:rsid w:val="00B530C3"/>
  </w:style>
  <w:style w:type="character" w:customStyle="1" w:styleId="WW8Num26ztrue20">
    <w:name w:val="WW8Num26ztrue20"/>
    <w:rsid w:val="00B530C3"/>
  </w:style>
  <w:style w:type="character" w:customStyle="1" w:styleId="WW8Num26ztrue30">
    <w:name w:val="WW8Num26ztrue30"/>
    <w:rsid w:val="00B530C3"/>
  </w:style>
  <w:style w:type="character" w:customStyle="1" w:styleId="WW8Num26ztrue40">
    <w:name w:val="WW8Num26ztrue40"/>
    <w:rsid w:val="00B530C3"/>
  </w:style>
  <w:style w:type="character" w:customStyle="1" w:styleId="WW8Num26ztrue50">
    <w:name w:val="WW8Num26ztrue50"/>
    <w:rsid w:val="00B530C3"/>
  </w:style>
  <w:style w:type="character" w:customStyle="1" w:styleId="WW8Num26ztrue60">
    <w:name w:val="WW8Num26ztrue60"/>
    <w:rsid w:val="00B530C3"/>
  </w:style>
  <w:style w:type="character" w:customStyle="1" w:styleId="WW8Num28ztrue00">
    <w:name w:val="WW8Num28ztrue00"/>
    <w:rsid w:val="00B530C3"/>
  </w:style>
  <w:style w:type="character" w:customStyle="1" w:styleId="WW8Num28ztrue10">
    <w:name w:val="WW8Num28ztrue10"/>
    <w:rsid w:val="00B530C3"/>
  </w:style>
  <w:style w:type="character" w:customStyle="1" w:styleId="WW8Num28ztrue20">
    <w:name w:val="WW8Num28ztrue20"/>
    <w:rsid w:val="00B530C3"/>
  </w:style>
  <w:style w:type="character" w:customStyle="1" w:styleId="WW8Num28ztrue30">
    <w:name w:val="WW8Num28ztrue30"/>
    <w:rsid w:val="00B530C3"/>
  </w:style>
  <w:style w:type="character" w:customStyle="1" w:styleId="WW8Num28ztrue40">
    <w:name w:val="WW8Num28ztrue40"/>
    <w:rsid w:val="00B530C3"/>
  </w:style>
  <w:style w:type="character" w:customStyle="1" w:styleId="WW8Num28ztrue50">
    <w:name w:val="WW8Num28ztrue50"/>
    <w:rsid w:val="00B530C3"/>
  </w:style>
  <w:style w:type="character" w:customStyle="1" w:styleId="WW8Num28ztrue60">
    <w:name w:val="WW8Num28ztrue60"/>
    <w:rsid w:val="00B530C3"/>
  </w:style>
  <w:style w:type="character" w:customStyle="1" w:styleId="WW8Num29ztrue00">
    <w:name w:val="WW8Num29ztrue00"/>
    <w:rsid w:val="00B530C3"/>
  </w:style>
  <w:style w:type="character" w:customStyle="1" w:styleId="WW8Num29ztrue10">
    <w:name w:val="WW8Num29ztrue10"/>
    <w:rsid w:val="00B530C3"/>
  </w:style>
  <w:style w:type="character" w:customStyle="1" w:styleId="WW8Num29ztrue20">
    <w:name w:val="WW8Num29ztrue20"/>
    <w:rsid w:val="00B530C3"/>
  </w:style>
  <w:style w:type="character" w:customStyle="1" w:styleId="WW8Num29ztrue30">
    <w:name w:val="WW8Num29ztrue30"/>
    <w:rsid w:val="00B530C3"/>
  </w:style>
  <w:style w:type="character" w:customStyle="1" w:styleId="WW8Num29ztrue40">
    <w:name w:val="WW8Num29ztrue40"/>
    <w:rsid w:val="00B530C3"/>
  </w:style>
  <w:style w:type="character" w:customStyle="1" w:styleId="WW8Num29ztrue50">
    <w:name w:val="WW8Num29ztrue50"/>
    <w:rsid w:val="00B530C3"/>
  </w:style>
  <w:style w:type="character" w:customStyle="1" w:styleId="WW8Num29ztrue60">
    <w:name w:val="WW8Num29ztrue60"/>
    <w:rsid w:val="00B530C3"/>
  </w:style>
  <w:style w:type="character" w:customStyle="1" w:styleId="WW8Num30ztrue00">
    <w:name w:val="WW8Num30ztrue00"/>
    <w:rsid w:val="00B530C3"/>
  </w:style>
  <w:style w:type="character" w:customStyle="1" w:styleId="WW8Num30ztrue10">
    <w:name w:val="WW8Num30ztrue10"/>
    <w:rsid w:val="00B530C3"/>
  </w:style>
  <w:style w:type="character" w:customStyle="1" w:styleId="WW8Num30ztrue20">
    <w:name w:val="WW8Num30ztrue20"/>
    <w:rsid w:val="00B530C3"/>
  </w:style>
  <w:style w:type="character" w:customStyle="1" w:styleId="WW8Num30ztrue30">
    <w:name w:val="WW8Num30ztrue30"/>
    <w:rsid w:val="00B530C3"/>
  </w:style>
  <w:style w:type="character" w:customStyle="1" w:styleId="WW8Num30ztrue40">
    <w:name w:val="WW8Num30ztrue40"/>
    <w:rsid w:val="00B530C3"/>
  </w:style>
  <w:style w:type="character" w:customStyle="1" w:styleId="WW8Num30ztrue50">
    <w:name w:val="WW8Num30ztrue50"/>
    <w:rsid w:val="00B530C3"/>
  </w:style>
  <w:style w:type="character" w:customStyle="1" w:styleId="WW8Num30ztrue60">
    <w:name w:val="WW8Num30ztrue60"/>
    <w:rsid w:val="00B530C3"/>
  </w:style>
  <w:style w:type="character" w:customStyle="1" w:styleId="WW8Num31ztrue00">
    <w:name w:val="WW8Num31ztrue00"/>
    <w:rsid w:val="00B530C3"/>
  </w:style>
  <w:style w:type="character" w:customStyle="1" w:styleId="WW8Num31ztrue10">
    <w:name w:val="WW8Num31ztrue10"/>
    <w:rsid w:val="00B530C3"/>
  </w:style>
  <w:style w:type="character" w:customStyle="1" w:styleId="WW8Num31ztrue20">
    <w:name w:val="WW8Num31ztrue20"/>
    <w:rsid w:val="00B530C3"/>
  </w:style>
  <w:style w:type="character" w:customStyle="1" w:styleId="WW8Num31ztrue30">
    <w:name w:val="WW8Num31ztrue30"/>
    <w:rsid w:val="00B530C3"/>
  </w:style>
  <w:style w:type="character" w:customStyle="1" w:styleId="WW8Num31ztrue40">
    <w:name w:val="WW8Num31ztrue40"/>
    <w:rsid w:val="00B530C3"/>
  </w:style>
  <w:style w:type="character" w:customStyle="1" w:styleId="WW8Num31ztrue50">
    <w:name w:val="WW8Num31ztrue50"/>
    <w:rsid w:val="00B530C3"/>
  </w:style>
  <w:style w:type="character" w:customStyle="1" w:styleId="WW8Num31ztrue60">
    <w:name w:val="WW8Num31ztrue60"/>
    <w:rsid w:val="00B530C3"/>
  </w:style>
  <w:style w:type="character" w:customStyle="1" w:styleId="WW8Num32ztrue00">
    <w:name w:val="WW8Num32ztrue00"/>
    <w:rsid w:val="00B530C3"/>
  </w:style>
  <w:style w:type="character" w:customStyle="1" w:styleId="WW8Num32ztrue10">
    <w:name w:val="WW8Num32ztrue10"/>
    <w:rsid w:val="00B530C3"/>
  </w:style>
  <w:style w:type="character" w:customStyle="1" w:styleId="WW8Num32ztrue20">
    <w:name w:val="WW8Num32ztrue20"/>
    <w:rsid w:val="00B530C3"/>
  </w:style>
  <w:style w:type="character" w:customStyle="1" w:styleId="WW8Num32ztrue30">
    <w:name w:val="WW8Num32ztrue30"/>
    <w:rsid w:val="00B530C3"/>
  </w:style>
  <w:style w:type="character" w:customStyle="1" w:styleId="WW8Num32ztrue40">
    <w:name w:val="WW8Num32ztrue40"/>
    <w:rsid w:val="00B530C3"/>
  </w:style>
  <w:style w:type="character" w:customStyle="1" w:styleId="WW8Num32ztrue50">
    <w:name w:val="WW8Num32ztrue50"/>
    <w:rsid w:val="00B530C3"/>
  </w:style>
  <w:style w:type="character" w:customStyle="1" w:styleId="WW8Num34ztrue00">
    <w:name w:val="WW8Num34ztrue00"/>
    <w:rsid w:val="00B530C3"/>
  </w:style>
  <w:style w:type="character" w:customStyle="1" w:styleId="WW8Num34ztrue10">
    <w:name w:val="WW8Num34ztrue10"/>
    <w:rsid w:val="00B530C3"/>
  </w:style>
  <w:style w:type="character" w:customStyle="1" w:styleId="WW8Num34ztrue20">
    <w:name w:val="WW8Num34ztrue20"/>
    <w:rsid w:val="00B530C3"/>
  </w:style>
  <w:style w:type="character" w:customStyle="1" w:styleId="WW8Num34ztrue30">
    <w:name w:val="WW8Num34ztrue30"/>
    <w:rsid w:val="00B530C3"/>
  </w:style>
  <w:style w:type="character" w:customStyle="1" w:styleId="WW8Num34ztrue40">
    <w:name w:val="WW8Num34ztrue40"/>
    <w:rsid w:val="00B530C3"/>
  </w:style>
  <w:style w:type="character" w:customStyle="1" w:styleId="WW8Num34ztrue50">
    <w:name w:val="WW8Num34ztrue50"/>
    <w:rsid w:val="00B530C3"/>
  </w:style>
  <w:style w:type="character" w:customStyle="1" w:styleId="WW8Num34ztrue60">
    <w:name w:val="WW8Num34ztrue60"/>
    <w:rsid w:val="00B530C3"/>
  </w:style>
  <w:style w:type="character" w:customStyle="1" w:styleId="WW8Num35ztrue00">
    <w:name w:val="WW8Num35ztrue00"/>
    <w:rsid w:val="00B530C3"/>
  </w:style>
  <w:style w:type="character" w:customStyle="1" w:styleId="WW8Num35ztrue10">
    <w:name w:val="WW8Num35ztrue10"/>
    <w:rsid w:val="00B530C3"/>
  </w:style>
  <w:style w:type="character" w:customStyle="1" w:styleId="WW8Num35ztrue20">
    <w:name w:val="WW8Num35ztrue20"/>
    <w:rsid w:val="00B530C3"/>
  </w:style>
  <w:style w:type="character" w:customStyle="1" w:styleId="WW8Num35ztrue30">
    <w:name w:val="WW8Num35ztrue30"/>
    <w:rsid w:val="00B530C3"/>
  </w:style>
  <w:style w:type="character" w:customStyle="1" w:styleId="WW8Num35ztrue40">
    <w:name w:val="WW8Num35ztrue40"/>
    <w:rsid w:val="00B530C3"/>
  </w:style>
  <w:style w:type="character" w:customStyle="1" w:styleId="WW8Num35ztrue50">
    <w:name w:val="WW8Num35ztrue50"/>
    <w:rsid w:val="00B530C3"/>
  </w:style>
  <w:style w:type="character" w:customStyle="1" w:styleId="WW8Num35ztrue60">
    <w:name w:val="WW8Num35ztrue60"/>
    <w:rsid w:val="00B530C3"/>
  </w:style>
  <w:style w:type="character" w:customStyle="1" w:styleId="WW8Num36ztrue00">
    <w:name w:val="WW8Num36ztrue00"/>
    <w:rsid w:val="00B530C3"/>
  </w:style>
  <w:style w:type="character" w:customStyle="1" w:styleId="WW8Num36ztrue10">
    <w:name w:val="WW8Num36ztrue10"/>
    <w:rsid w:val="00B530C3"/>
  </w:style>
  <w:style w:type="character" w:customStyle="1" w:styleId="WW8Num36ztrue20">
    <w:name w:val="WW8Num36ztrue20"/>
    <w:rsid w:val="00B530C3"/>
  </w:style>
  <w:style w:type="character" w:customStyle="1" w:styleId="WW8Num36ztrue30">
    <w:name w:val="WW8Num36ztrue30"/>
    <w:rsid w:val="00B530C3"/>
  </w:style>
  <w:style w:type="character" w:customStyle="1" w:styleId="WW8Num36ztrue40">
    <w:name w:val="WW8Num36ztrue40"/>
    <w:rsid w:val="00B530C3"/>
  </w:style>
  <w:style w:type="character" w:customStyle="1" w:styleId="WW8Num36ztrue50">
    <w:name w:val="WW8Num36ztrue50"/>
    <w:rsid w:val="00B530C3"/>
  </w:style>
  <w:style w:type="character" w:customStyle="1" w:styleId="WW8Num36ztrue60">
    <w:name w:val="WW8Num36ztrue60"/>
    <w:rsid w:val="00B530C3"/>
  </w:style>
  <w:style w:type="character" w:customStyle="1" w:styleId="WW8Num39ztrue00">
    <w:name w:val="WW8Num39ztrue00"/>
    <w:rsid w:val="00B530C3"/>
  </w:style>
  <w:style w:type="character" w:customStyle="1" w:styleId="WW8Num39ztrue10">
    <w:name w:val="WW8Num39ztrue10"/>
    <w:rsid w:val="00B530C3"/>
  </w:style>
  <w:style w:type="character" w:customStyle="1" w:styleId="WW8Num39ztrue20">
    <w:name w:val="WW8Num39ztrue20"/>
    <w:rsid w:val="00B530C3"/>
  </w:style>
  <w:style w:type="character" w:customStyle="1" w:styleId="WW8Num39ztrue30">
    <w:name w:val="WW8Num39ztrue30"/>
    <w:rsid w:val="00B530C3"/>
  </w:style>
  <w:style w:type="character" w:customStyle="1" w:styleId="WW8Num39ztrue40">
    <w:name w:val="WW8Num39ztrue40"/>
    <w:rsid w:val="00B530C3"/>
  </w:style>
  <w:style w:type="character" w:customStyle="1" w:styleId="WW8Num39ztrue50">
    <w:name w:val="WW8Num39ztrue50"/>
    <w:rsid w:val="00B530C3"/>
  </w:style>
  <w:style w:type="character" w:customStyle="1" w:styleId="WW8Num39ztrue60">
    <w:name w:val="WW8Num39ztrue60"/>
    <w:rsid w:val="00B530C3"/>
  </w:style>
  <w:style w:type="character" w:customStyle="1" w:styleId="WW8Num40ztrue00">
    <w:name w:val="WW8Num40ztrue00"/>
    <w:rsid w:val="00B530C3"/>
  </w:style>
  <w:style w:type="character" w:customStyle="1" w:styleId="WW8Num40ztrue10">
    <w:name w:val="WW8Num40ztrue10"/>
    <w:rsid w:val="00B530C3"/>
  </w:style>
  <w:style w:type="character" w:customStyle="1" w:styleId="WW8Num40ztrue20">
    <w:name w:val="WW8Num40ztrue20"/>
    <w:rsid w:val="00B530C3"/>
  </w:style>
  <w:style w:type="character" w:customStyle="1" w:styleId="WW8Num40ztrue30">
    <w:name w:val="WW8Num40ztrue30"/>
    <w:rsid w:val="00B530C3"/>
  </w:style>
  <w:style w:type="character" w:customStyle="1" w:styleId="WW8Num40ztrue40">
    <w:name w:val="WW8Num40ztrue40"/>
    <w:rsid w:val="00B530C3"/>
  </w:style>
  <w:style w:type="character" w:customStyle="1" w:styleId="WW8Num40ztrue50">
    <w:name w:val="WW8Num40ztrue50"/>
    <w:rsid w:val="00B530C3"/>
  </w:style>
  <w:style w:type="character" w:customStyle="1" w:styleId="WW8Num40ztrue60">
    <w:name w:val="WW8Num40ztrue60"/>
    <w:rsid w:val="00B530C3"/>
  </w:style>
  <w:style w:type="character" w:customStyle="1" w:styleId="WW8Num41ztrue00">
    <w:name w:val="WW8Num41ztrue00"/>
    <w:rsid w:val="00B530C3"/>
  </w:style>
  <w:style w:type="character" w:customStyle="1" w:styleId="WW8Num41ztrue10">
    <w:name w:val="WW8Num41ztrue10"/>
    <w:rsid w:val="00B530C3"/>
  </w:style>
  <w:style w:type="character" w:customStyle="1" w:styleId="WW8Num41ztrue20">
    <w:name w:val="WW8Num41ztrue20"/>
    <w:rsid w:val="00B530C3"/>
  </w:style>
  <w:style w:type="character" w:customStyle="1" w:styleId="WW8Num41ztrue30">
    <w:name w:val="WW8Num41ztrue30"/>
    <w:rsid w:val="00B530C3"/>
  </w:style>
  <w:style w:type="character" w:customStyle="1" w:styleId="WW8Num41ztrue40">
    <w:name w:val="WW8Num41ztrue40"/>
    <w:rsid w:val="00B530C3"/>
  </w:style>
  <w:style w:type="character" w:customStyle="1" w:styleId="WW8Num42ztrue00">
    <w:name w:val="WW8Num42ztrue00"/>
    <w:rsid w:val="00B530C3"/>
  </w:style>
  <w:style w:type="character" w:customStyle="1" w:styleId="WW8Num42ztrue10">
    <w:name w:val="WW8Num42ztrue10"/>
    <w:rsid w:val="00B530C3"/>
  </w:style>
  <w:style w:type="character" w:customStyle="1" w:styleId="WW8Num42ztrue20">
    <w:name w:val="WW8Num42ztrue20"/>
    <w:rsid w:val="00B530C3"/>
  </w:style>
  <w:style w:type="character" w:customStyle="1" w:styleId="WW8Num42ztrue30">
    <w:name w:val="WW8Num42ztrue30"/>
    <w:rsid w:val="00B530C3"/>
  </w:style>
  <w:style w:type="character" w:customStyle="1" w:styleId="WW8Num42ztrue40">
    <w:name w:val="WW8Num42ztrue40"/>
    <w:rsid w:val="00B530C3"/>
  </w:style>
  <w:style w:type="character" w:customStyle="1" w:styleId="WW8Num42ztrue50">
    <w:name w:val="WW8Num42ztrue50"/>
    <w:rsid w:val="00B530C3"/>
  </w:style>
  <w:style w:type="character" w:customStyle="1" w:styleId="WW8Num42ztrue60">
    <w:name w:val="WW8Num42ztrue60"/>
    <w:rsid w:val="00B530C3"/>
  </w:style>
  <w:style w:type="character" w:customStyle="1" w:styleId="WW8Num43ztrue00">
    <w:name w:val="WW8Num43ztrue00"/>
    <w:rsid w:val="00B530C3"/>
  </w:style>
  <w:style w:type="character" w:customStyle="1" w:styleId="WW8Num43ztrue10">
    <w:name w:val="WW8Num43ztrue10"/>
    <w:rsid w:val="00B530C3"/>
  </w:style>
  <w:style w:type="character" w:customStyle="1" w:styleId="WW8Num43ztrue20">
    <w:name w:val="WW8Num43ztrue20"/>
    <w:rsid w:val="00B530C3"/>
  </w:style>
  <w:style w:type="character" w:customStyle="1" w:styleId="WW8Num43ztrue30">
    <w:name w:val="WW8Num43ztrue30"/>
    <w:rsid w:val="00B530C3"/>
  </w:style>
  <w:style w:type="character" w:customStyle="1" w:styleId="WW8Num43ztrue40">
    <w:name w:val="WW8Num43ztrue40"/>
    <w:rsid w:val="00B530C3"/>
  </w:style>
  <w:style w:type="character" w:customStyle="1" w:styleId="WW8Num43ztrue50">
    <w:name w:val="WW8Num43ztrue50"/>
    <w:rsid w:val="00B530C3"/>
  </w:style>
  <w:style w:type="character" w:customStyle="1" w:styleId="WW8Num2ztrue200">
    <w:name w:val="WW8Num2ztrue200"/>
    <w:rsid w:val="00AD1CC1"/>
  </w:style>
  <w:style w:type="character" w:customStyle="1" w:styleId="WW8Num2ztrue300">
    <w:name w:val="WW8Num2ztrue300"/>
    <w:rsid w:val="00AD1CC1"/>
  </w:style>
  <w:style w:type="character" w:customStyle="1" w:styleId="WW8Num2ztrue400">
    <w:name w:val="WW8Num2ztrue400"/>
    <w:rsid w:val="00AD1CC1"/>
  </w:style>
  <w:style w:type="character" w:customStyle="1" w:styleId="WW8Num2ztrue500">
    <w:name w:val="WW8Num2ztrue500"/>
    <w:rsid w:val="00AD1CC1"/>
  </w:style>
  <w:style w:type="character" w:customStyle="1" w:styleId="WW8Num3ztrue000">
    <w:name w:val="WW8Num3ztrue000"/>
    <w:rsid w:val="00AD1CC1"/>
  </w:style>
  <w:style w:type="character" w:customStyle="1" w:styleId="WW8Num3ztrue100">
    <w:name w:val="WW8Num3ztrue100"/>
    <w:rsid w:val="00AD1CC1"/>
  </w:style>
  <w:style w:type="character" w:customStyle="1" w:styleId="WW8Num3ztrue200">
    <w:name w:val="WW8Num3ztrue200"/>
    <w:rsid w:val="00AD1CC1"/>
  </w:style>
  <w:style w:type="character" w:customStyle="1" w:styleId="WW8Num3ztrue300">
    <w:name w:val="WW8Num3ztrue300"/>
    <w:rsid w:val="00AD1CC1"/>
  </w:style>
  <w:style w:type="character" w:customStyle="1" w:styleId="WW8Num3ztrue400">
    <w:name w:val="WW8Num3ztrue400"/>
    <w:rsid w:val="00AD1CC1"/>
  </w:style>
  <w:style w:type="character" w:customStyle="1" w:styleId="WW8Num3ztrue500">
    <w:name w:val="WW8Num3ztrue500"/>
    <w:rsid w:val="00AD1CC1"/>
  </w:style>
  <w:style w:type="character" w:customStyle="1" w:styleId="WW8Num3ztrue600">
    <w:name w:val="WW8Num3ztrue600"/>
    <w:rsid w:val="00AD1CC1"/>
  </w:style>
  <w:style w:type="character" w:customStyle="1" w:styleId="WW8Num5ztrue000">
    <w:name w:val="WW8Num5ztrue000"/>
    <w:rsid w:val="00AD1CC1"/>
  </w:style>
  <w:style w:type="character" w:customStyle="1" w:styleId="WW8Num5ztrue100">
    <w:name w:val="WW8Num5ztrue100"/>
    <w:rsid w:val="00AD1CC1"/>
  </w:style>
  <w:style w:type="character" w:customStyle="1" w:styleId="WW8Num5ztrue200">
    <w:name w:val="WW8Num5ztrue200"/>
    <w:rsid w:val="00AD1CC1"/>
  </w:style>
  <w:style w:type="character" w:customStyle="1" w:styleId="WW8Num5ztrue300">
    <w:name w:val="WW8Num5ztrue300"/>
    <w:rsid w:val="00AD1CC1"/>
  </w:style>
  <w:style w:type="character" w:customStyle="1" w:styleId="WW8Num5ztrue400">
    <w:name w:val="WW8Num5ztrue400"/>
    <w:rsid w:val="00AD1CC1"/>
  </w:style>
  <w:style w:type="character" w:customStyle="1" w:styleId="WW8Num5ztrue500">
    <w:name w:val="WW8Num5ztrue500"/>
    <w:rsid w:val="00AD1CC1"/>
  </w:style>
  <w:style w:type="character" w:customStyle="1" w:styleId="WW8Num5ztrue600">
    <w:name w:val="WW8Num5ztrue600"/>
    <w:rsid w:val="00AD1CC1"/>
  </w:style>
  <w:style w:type="character" w:customStyle="1" w:styleId="WW8Num7ztrue000">
    <w:name w:val="WW8Num7ztrue000"/>
    <w:rsid w:val="00AD1CC1"/>
  </w:style>
  <w:style w:type="character" w:customStyle="1" w:styleId="WW8Num7ztrue100">
    <w:name w:val="WW8Num7ztrue100"/>
    <w:rsid w:val="00AD1CC1"/>
  </w:style>
  <w:style w:type="character" w:customStyle="1" w:styleId="WW8Num7ztrue200">
    <w:name w:val="WW8Num7ztrue200"/>
    <w:rsid w:val="00AD1CC1"/>
  </w:style>
  <w:style w:type="character" w:customStyle="1" w:styleId="WW8Num7ztrue300">
    <w:name w:val="WW8Num7ztrue300"/>
    <w:rsid w:val="00AD1CC1"/>
  </w:style>
  <w:style w:type="character" w:customStyle="1" w:styleId="WW8Num7ztrue400">
    <w:name w:val="WW8Num7ztrue400"/>
    <w:rsid w:val="00AD1CC1"/>
  </w:style>
  <w:style w:type="character" w:customStyle="1" w:styleId="WW8Num7ztrue500">
    <w:name w:val="WW8Num7ztrue500"/>
    <w:rsid w:val="00AD1CC1"/>
  </w:style>
  <w:style w:type="character" w:customStyle="1" w:styleId="WW8Num7ztrue600">
    <w:name w:val="WW8Num7ztrue600"/>
    <w:rsid w:val="00AD1CC1"/>
  </w:style>
  <w:style w:type="character" w:customStyle="1" w:styleId="WW8Num10ztrue000">
    <w:name w:val="WW8Num10ztrue000"/>
    <w:rsid w:val="00AD1CC1"/>
  </w:style>
  <w:style w:type="character" w:customStyle="1" w:styleId="WW8Num10ztrue100">
    <w:name w:val="WW8Num10ztrue100"/>
    <w:rsid w:val="00AD1CC1"/>
  </w:style>
  <w:style w:type="character" w:customStyle="1" w:styleId="WW8Num10ztrue200">
    <w:name w:val="WW8Num10ztrue200"/>
    <w:rsid w:val="00AD1CC1"/>
  </w:style>
  <w:style w:type="character" w:customStyle="1" w:styleId="WW8Num10ztrue300">
    <w:name w:val="WW8Num10ztrue300"/>
    <w:rsid w:val="00AD1CC1"/>
  </w:style>
  <w:style w:type="character" w:customStyle="1" w:styleId="WW8Num10ztrue400">
    <w:name w:val="WW8Num10ztrue400"/>
    <w:rsid w:val="00AD1CC1"/>
  </w:style>
  <w:style w:type="character" w:customStyle="1" w:styleId="WW8Num10ztrue500">
    <w:name w:val="WW8Num10ztrue500"/>
    <w:rsid w:val="00AD1CC1"/>
  </w:style>
  <w:style w:type="character" w:customStyle="1" w:styleId="WW8Num10ztrue600">
    <w:name w:val="WW8Num10ztrue600"/>
    <w:rsid w:val="00AD1CC1"/>
  </w:style>
  <w:style w:type="character" w:customStyle="1" w:styleId="WW8Num12ztrue000">
    <w:name w:val="WW8Num12ztrue000"/>
    <w:rsid w:val="00AD1CC1"/>
  </w:style>
  <w:style w:type="character" w:customStyle="1" w:styleId="WW8Num12ztrue100">
    <w:name w:val="WW8Num12ztrue100"/>
    <w:rsid w:val="00AD1CC1"/>
  </w:style>
  <w:style w:type="character" w:customStyle="1" w:styleId="WW8Num12ztrue200">
    <w:name w:val="WW8Num12ztrue200"/>
    <w:rsid w:val="00AD1CC1"/>
  </w:style>
  <w:style w:type="character" w:customStyle="1" w:styleId="WW8Num12ztrue300">
    <w:name w:val="WW8Num12ztrue300"/>
    <w:rsid w:val="00AD1CC1"/>
  </w:style>
  <w:style w:type="character" w:customStyle="1" w:styleId="WW8Num12ztrue400">
    <w:name w:val="WW8Num12ztrue400"/>
    <w:rsid w:val="00AD1CC1"/>
  </w:style>
  <w:style w:type="character" w:customStyle="1" w:styleId="WW8Num12ztrue500">
    <w:name w:val="WW8Num12ztrue500"/>
    <w:rsid w:val="00AD1CC1"/>
  </w:style>
  <w:style w:type="character" w:customStyle="1" w:styleId="WW8Num12ztrue600">
    <w:name w:val="WW8Num12ztrue600"/>
    <w:rsid w:val="00AD1CC1"/>
  </w:style>
  <w:style w:type="character" w:customStyle="1" w:styleId="WW8Num13ztrue000">
    <w:name w:val="WW8Num13ztrue000"/>
    <w:rsid w:val="00AD1CC1"/>
  </w:style>
  <w:style w:type="character" w:customStyle="1" w:styleId="WW8Num13ztrue100">
    <w:name w:val="WW8Num13ztrue100"/>
    <w:rsid w:val="00AD1CC1"/>
  </w:style>
  <w:style w:type="character" w:customStyle="1" w:styleId="WW8Num13ztrue200">
    <w:name w:val="WW8Num13ztrue200"/>
    <w:rsid w:val="00AD1CC1"/>
  </w:style>
  <w:style w:type="character" w:customStyle="1" w:styleId="WW8Num13ztrue300">
    <w:name w:val="WW8Num13ztrue300"/>
    <w:rsid w:val="00AD1CC1"/>
  </w:style>
  <w:style w:type="character" w:customStyle="1" w:styleId="WW8Num13ztrue400">
    <w:name w:val="WW8Num13ztrue400"/>
    <w:rsid w:val="00AD1CC1"/>
  </w:style>
  <w:style w:type="character" w:customStyle="1" w:styleId="WW8Num13ztrue500">
    <w:name w:val="WW8Num13ztrue500"/>
    <w:rsid w:val="00AD1CC1"/>
  </w:style>
  <w:style w:type="character" w:customStyle="1" w:styleId="WW8Num13ztrue600">
    <w:name w:val="WW8Num13ztrue600"/>
    <w:rsid w:val="00AD1CC1"/>
  </w:style>
  <w:style w:type="character" w:customStyle="1" w:styleId="WW8Num15ztrue000">
    <w:name w:val="WW8Num15ztrue000"/>
    <w:rsid w:val="00AD1CC1"/>
  </w:style>
  <w:style w:type="character" w:customStyle="1" w:styleId="WW8Num15ztrue100">
    <w:name w:val="WW8Num15ztrue100"/>
    <w:rsid w:val="00AD1CC1"/>
  </w:style>
  <w:style w:type="character" w:customStyle="1" w:styleId="WW8Num15ztrue200">
    <w:name w:val="WW8Num15ztrue200"/>
    <w:rsid w:val="00AD1CC1"/>
  </w:style>
  <w:style w:type="character" w:customStyle="1" w:styleId="WW8Num15ztrue300">
    <w:name w:val="WW8Num15ztrue300"/>
    <w:rsid w:val="00AD1CC1"/>
  </w:style>
  <w:style w:type="character" w:customStyle="1" w:styleId="WW8Num15ztrue400">
    <w:name w:val="WW8Num15ztrue400"/>
    <w:rsid w:val="00AD1CC1"/>
  </w:style>
  <w:style w:type="character" w:customStyle="1" w:styleId="WW8Num15ztrue500">
    <w:name w:val="WW8Num15ztrue500"/>
    <w:rsid w:val="00AD1CC1"/>
  </w:style>
  <w:style w:type="character" w:customStyle="1" w:styleId="WW8Num15ztrue600">
    <w:name w:val="WW8Num15ztrue600"/>
    <w:rsid w:val="00AD1CC1"/>
  </w:style>
  <w:style w:type="character" w:customStyle="1" w:styleId="WW8Num16ztrue000">
    <w:name w:val="WW8Num16ztrue000"/>
    <w:rsid w:val="00AD1CC1"/>
  </w:style>
  <w:style w:type="character" w:customStyle="1" w:styleId="WW8Num16ztrue100">
    <w:name w:val="WW8Num16ztrue100"/>
    <w:rsid w:val="00AD1CC1"/>
  </w:style>
  <w:style w:type="character" w:customStyle="1" w:styleId="WW8Num16ztrue200">
    <w:name w:val="WW8Num16ztrue200"/>
    <w:rsid w:val="00AD1CC1"/>
  </w:style>
  <w:style w:type="character" w:customStyle="1" w:styleId="WW8Num16ztrue300">
    <w:name w:val="WW8Num16ztrue300"/>
    <w:rsid w:val="00AD1CC1"/>
  </w:style>
  <w:style w:type="character" w:customStyle="1" w:styleId="WW8Num16ztrue400">
    <w:name w:val="WW8Num16ztrue400"/>
    <w:rsid w:val="00AD1CC1"/>
  </w:style>
  <w:style w:type="character" w:customStyle="1" w:styleId="WW8Num16ztrue500">
    <w:name w:val="WW8Num16ztrue500"/>
    <w:rsid w:val="00AD1CC1"/>
  </w:style>
  <w:style w:type="character" w:customStyle="1" w:styleId="WW8Num17ztrue000">
    <w:name w:val="WW8Num17ztrue000"/>
    <w:rsid w:val="00AD1CC1"/>
  </w:style>
  <w:style w:type="character" w:customStyle="1" w:styleId="WW8Num17ztrue100">
    <w:name w:val="WW8Num17ztrue100"/>
    <w:rsid w:val="00AD1CC1"/>
  </w:style>
  <w:style w:type="character" w:customStyle="1" w:styleId="WW8Num17ztrue200">
    <w:name w:val="WW8Num17ztrue200"/>
    <w:rsid w:val="00AD1CC1"/>
  </w:style>
  <w:style w:type="character" w:customStyle="1" w:styleId="WW8Num17ztrue300">
    <w:name w:val="WW8Num17ztrue300"/>
    <w:rsid w:val="00AD1CC1"/>
  </w:style>
  <w:style w:type="character" w:customStyle="1" w:styleId="WW8Num17ztrue400">
    <w:name w:val="WW8Num17ztrue400"/>
    <w:rsid w:val="00AD1CC1"/>
  </w:style>
  <w:style w:type="character" w:customStyle="1" w:styleId="WW8Num17ztrue500">
    <w:name w:val="WW8Num17ztrue500"/>
    <w:rsid w:val="00AD1CC1"/>
  </w:style>
  <w:style w:type="character" w:customStyle="1" w:styleId="WW8Num17ztrue600">
    <w:name w:val="WW8Num17ztrue600"/>
    <w:rsid w:val="00AD1CC1"/>
  </w:style>
  <w:style w:type="character" w:customStyle="1" w:styleId="WW8Num19ztrue000">
    <w:name w:val="WW8Num19ztrue000"/>
    <w:rsid w:val="00AD1CC1"/>
  </w:style>
  <w:style w:type="character" w:customStyle="1" w:styleId="WW8Num19ztrue100">
    <w:name w:val="WW8Num19ztrue100"/>
    <w:rsid w:val="00AD1CC1"/>
  </w:style>
  <w:style w:type="character" w:customStyle="1" w:styleId="WW8Num19ztrue200">
    <w:name w:val="WW8Num19ztrue200"/>
    <w:rsid w:val="00AD1CC1"/>
  </w:style>
  <w:style w:type="character" w:customStyle="1" w:styleId="WW8Num19ztrue300">
    <w:name w:val="WW8Num19ztrue300"/>
    <w:rsid w:val="00AD1CC1"/>
  </w:style>
  <w:style w:type="character" w:customStyle="1" w:styleId="WW8Num19ztrue400">
    <w:name w:val="WW8Num19ztrue400"/>
    <w:rsid w:val="00AD1CC1"/>
  </w:style>
  <w:style w:type="character" w:customStyle="1" w:styleId="WW8Num20ztrue000">
    <w:name w:val="WW8Num20ztrue000"/>
    <w:rsid w:val="00AD1CC1"/>
  </w:style>
  <w:style w:type="character" w:customStyle="1" w:styleId="WW8Num20ztrue100">
    <w:name w:val="WW8Num20ztrue100"/>
    <w:rsid w:val="00AD1CC1"/>
  </w:style>
  <w:style w:type="character" w:customStyle="1" w:styleId="WW8Num20ztrue200">
    <w:name w:val="WW8Num20ztrue200"/>
    <w:rsid w:val="00AD1CC1"/>
  </w:style>
  <w:style w:type="character" w:customStyle="1" w:styleId="WW8Num20ztrue300">
    <w:name w:val="WW8Num20ztrue300"/>
    <w:rsid w:val="00AD1CC1"/>
  </w:style>
  <w:style w:type="character" w:customStyle="1" w:styleId="WW8Num20ztrue400">
    <w:name w:val="WW8Num20ztrue400"/>
    <w:rsid w:val="00AD1CC1"/>
  </w:style>
  <w:style w:type="character" w:customStyle="1" w:styleId="WW8Num20ztrue500">
    <w:name w:val="WW8Num20ztrue500"/>
    <w:rsid w:val="00AD1CC1"/>
  </w:style>
  <w:style w:type="character" w:customStyle="1" w:styleId="WW8Num20ztrue600">
    <w:name w:val="WW8Num20ztrue600"/>
    <w:rsid w:val="00AD1CC1"/>
  </w:style>
  <w:style w:type="character" w:customStyle="1" w:styleId="WW8Num21ztrue000">
    <w:name w:val="WW8Num21ztrue000"/>
    <w:rsid w:val="00AD1CC1"/>
  </w:style>
  <w:style w:type="character" w:customStyle="1" w:styleId="WW8Num21ztrue100">
    <w:name w:val="WW8Num21ztrue100"/>
    <w:rsid w:val="00AD1CC1"/>
  </w:style>
  <w:style w:type="character" w:customStyle="1" w:styleId="WW8Num21ztrue200">
    <w:name w:val="WW8Num21ztrue200"/>
    <w:rsid w:val="00AD1CC1"/>
  </w:style>
  <w:style w:type="character" w:customStyle="1" w:styleId="WW8Num21ztrue300">
    <w:name w:val="WW8Num21ztrue300"/>
    <w:rsid w:val="00AD1CC1"/>
  </w:style>
  <w:style w:type="character" w:customStyle="1" w:styleId="WW8Num21ztrue400">
    <w:name w:val="WW8Num21ztrue400"/>
    <w:rsid w:val="00AD1CC1"/>
  </w:style>
  <w:style w:type="character" w:customStyle="1" w:styleId="WW8Num21ztrue500">
    <w:name w:val="WW8Num21ztrue500"/>
    <w:rsid w:val="00AD1CC1"/>
  </w:style>
  <w:style w:type="character" w:customStyle="1" w:styleId="WW8Num21ztrue600">
    <w:name w:val="WW8Num21ztrue600"/>
    <w:rsid w:val="00AD1CC1"/>
  </w:style>
  <w:style w:type="character" w:customStyle="1" w:styleId="WW8Num22ztrue000">
    <w:name w:val="WW8Num22ztrue000"/>
    <w:rsid w:val="00AD1CC1"/>
  </w:style>
  <w:style w:type="character" w:customStyle="1" w:styleId="WW8Num22ztrue100">
    <w:name w:val="WW8Num22ztrue100"/>
    <w:rsid w:val="00AD1CC1"/>
  </w:style>
  <w:style w:type="character" w:customStyle="1" w:styleId="WW8Num22ztrue200">
    <w:name w:val="WW8Num22ztrue200"/>
    <w:rsid w:val="00AD1CC1"/>
  </w:style>
  <w:style w:type="character" w:customStyle="1" w:styleId="WW8Num22ztrue300">
    <w:name w:val="WW8Num22ztrue300"/>
    <w:rsid w:val="00AD1CC1"/>
  </w:style>
  <w:style w:type="character" w:customStyle="1" w:styleId="WW8Num22ztrue400">
    <w:name w:val="WW8Num22ztrue400"/>
    <w:rsid w:val="00AD1CC1"/>
  </w:style>
  <w:style w:type="character" w:customStyle="1" w:styleId="WW8Num22ztrue500">
    <w:name w:val="WW8Num22ztrue500"/>
    <w:rsid w:val="00AD1CC1"/>
  </w:style>
  <w:style w:type="character" w:customStyle="1" w:styleId="WW8Num22ztrue600">
    <w:name w:val="WW8Num22ztrue600"/>
    <w:rsid w:val="00AD1CC1"/>
  </w:style>
  <w:style w:type="character" w:customStyle="1" w:styleId="WW8Num23ztrue000">
    <w:name w:val="WW8Num23ztrue000"/>
    <w:rsid w:val="00AD1CC1"/>
  </w:style>
  <w:style w:type="character" w:customStyle="1" w:styleId="WW8Num23ztrue100">
    <w:name w:val="WW8Num23ztrue100"/>
    <w:rsid w:val="00AD1CC1"/>
  </w:style>
  <w:style w:type="character" w:customStyle="1" w:styleId="WW8Num23ztrue200">
    <w:name w:val="WW8Num23ztrue200"/>
    <w:rsid w:val="00AD1CC1"/>
  </w:style>
  <w:style w:type="character" w:customStyle="1" w:styleId="WW8Num23ztrue300">
    <w:name w:val="WW8Num23ztrue300"/>
    <w:rsid w:val="00AD1CC1"/>
  </w:style>
  <w:style w:type="character" w:customStyle="1" w:styleId="WW8Num23ztrue400">
    <w:name w:val="WW8Num23ztrue400"/>
    <w:rsid w:val="00AD1CC1"/>
  </w:style>
  <w:style w:type="character" w:customStyle="1" w:styleId="WW8Num24ztrue000">
    <w:name w:val="WW8Num24ztrue000"/>
    <w:rsid w:val="00AD1CC1"/>
  </w:style>
  <w:style w:type="character" w:customStyle="1" w:styleId="WW8Num24ztrue100">
    <w:name w:val="WW8Num24ztrue100"/>
    <w:rsid w:val="00AD1CC1"/>
  </w:style>
  <w:style w:type="character" w:customStyle="1" w:styleId="WW8Num24ztrue200">
    <w:name w:val="WW8Num24ztrue200"/>
    <w:rsid w:val="00AD1CC1"/>
  </w:style>
  <w:style w:type="character" w:customStyle="1" w:styleId="WW8Num24ztrue300">
    <w:name w:val="WW8Num24ztrue300"/>
    <w:rsid w:val="00AD1CC1"/>
  </w:style>
  <w:style w:type="character" w:customStyle="1" w:styleId="WW8Num24ztrue400">
    <w:name w:val="WW8Num24ztrue400"/>
    <w:rsid w:val="00AD1CC1"/>
  </w:style>
  <w:style w:type="character" w:customStyle="1" w:styleId="WW8Num24ztrue500">
    <w:name w:val="WW8Num24ztrue500"/>
    <w:rsid w:val="00AD1CC1"/>
  </w:style>
  <w:style w:type="character" w:customStyle="1" w:styleId="WW8Num25ztrue000">
    <w:name w:val="WW8Num25ztrue000"/>
    <w:rsid w:val="00AD1CC1"/>
  </w:style>
  <w:style w:type="character" w:customStyle="1" w:styleId="WW8Num25ztrue100">
    <w:name w:val="WW8Num25ztrue100"/>
    <w:rsid w:val="00AD1CC1"/>
  </w:style>
  <w:style w:type="character" w:customStyle="1" w:styleId="WW8Num25ztrue200">
    <w:name w:val="WW8Num25ztrue200"/>
    <w:rsid w:val="00AD1CC1"/>
  </w:style>
  <w:style w:type="character" w:customStyle="1" w:styleId="WW8Num25ztrue300">
    <w:name w:val="WW8Num25ztrue300"/>
    <w:rsid w:val="00AD1CC1"/>
  </w:style>
  <w:style w:type="character" w:customStyle="1" w:styleId="WW8Num25ztrue400">
    <w:name w:val="WW8Num25ztrue400"/>
    <w:rsid w:val="00AD1CC1"/>
  </w:style>
  <w:style w:type="character" w:customStyle="1" w:styleId="WW8Num25ztrue500">
    <w:name w:val="WW8Num25ztrue500"/>
    <w:rsid w:val="00AD1CC1"/>
  </w:style>
  <w:style w:type="character" w:customStyle="1" w:styleId="WW8Num26ztrue000">
    <w:name w:val="WW8Num26ztrue000"/>
    <w:rsid w:val="00AD1CC1"/>
  </w:style>
  <w:style w:type="character" w:customStyle="1" w:styleId="WW8Num26ztrue100">
    <w:name w:val="WW8Num26ztrue100"/>
    <w:rsid w:val="00AD1CC1"/>
  </w:style>
  <w:style w:type="character" w:customStyle="1" w:styleId="WW8Num26ztrue200">
    <w:name w:val="WW8Num26ztrue200"/>
    <w:rsid w:val="00AD1CC1"/>
  </w:style>
  <w:style w:type="character" w:customStyle="1" w:styleId="WW8Num26ztrue300">
    <w:name w:val="WW8Num26ztrue300"/>
    <w:rsid w:val="00AD1CC1"/>
  </w:style>
  <w:style w:type="character" w:customStyle="1" w:styleId="WW8Num26ztrue400">
    <w:name w:val="WW8Num26ztrue400"/>
    <w:rsid w:val="00AD1CC1"/>
  </w:style>
  <w:style w:type="character" w:customStyle="1" w:styleId="WW8Num26ztrue500">
    <w:name w:val="WW8Num26ztrue500"/>
    <w:rsid w:val="00AD1CC1"/>
  </w:style>
  <w:style w:type="character" w:customStyle="1" w:styleId="WW8Num26ztrue600">
    <w:name w:val="WW8Num26ztrue600"/>
    <w:rsid w:val="00AD1CC1"/>
  </w:style>
  <w:style w:type="character" w:customStyle="1" w:styleId="WW8Num28ztrue000">
    <w:name w:val="WW8Num28ztrue000"/>
    <w:rsid w:val="00AD1CC1"/>
  </w:style>
  <w:style w:type="character" w:customStyle="1" w:styleId="WW8Num28ztrue100">
    <w:name w:val="WW8Num28ztrue100"/>
    <w:rsid w:val="00AD1CC1"/>
  </w:style>
  <w:style w:type="character" w:customStyle="1" w:styleId="WW8Num28ztrue200">
    <w:name w:val="WW8Num28ztrue200"/>
    <w:rsid w:val="00AD1CC1"/>
  </w:style>
  <w:style w:type="character" w:customStyle="1" w:styleId="WW8Num28ztrue300">
    <w:name w:val="WW8Num28ztrue300"/>
    <w:rsid w:val="00AD1CC1"/>
  </w:style>
  <w:style w:type="character" w:customStyle="1" w:styleId="WW8Num28ztrue400">
    <w:name w:val="WW8Num28ztrue400"/>
    <w:rsid w:val="00AD1CC1"/>
  </w:style>
  <w:style w:type="character" w:customStyle="1" w:styleId="WW8Num28ztrue500">
    <w:name w:val="WW8Num28ztrue500"/>
    <w:rsid w:val="00AD1CC1"/>
  </w:style>
  <w:style w:type="character" w:customStyle="1" w:styleId="WW8Num28ztrue600">
    <w:name w:val="WW8Num28ztrue600"/>
    <w:rsid w:val="00AD1CC1"/>
  </w:style>
  <w:style w:type="character" w:customStyle="1" w:styleId="WW8Num29ztrue000">
    <w:name w:val="WW8Num29ztrue000"/>
    <w:rsid w:val="00AD1CC1"/>
  </w:style>
  <w:style w:type="character" w:customStyle="1" w:styleId="WW8Num29ztrue100">
    <w:name w:val="WW8Num29ztrue100"/>
    <w:rsid w:val="00AD1CC1"/>
  </w:style>
  <w:style w:type="character" w:customStyle="1" w:styleId="WW8Num29ztrue200">
    <w:name w:val="WW8Num29ztrue200"/>
    <w:rsid w:val="00AD1CC1"/>
  </w:style>
  <w:style w:type="character" w:customStyle="1" w:styleId="WW8Num29ztrue300">
    <w:name w:val="WW8Num29ztrue300"/>
    <w:rsid w:val="00AD1CC1"/>
  </w:style>
  <w:style w:type="character" w:customStyle="1" w:styleId="WW8Num29ztrue400">
    <w:name w:val="WW8Num29ztrue400"/>
    <w:rsid w:val="00AD1CC1"/>
  </w:style>
  <w:style w:type="character" w:customStyle="1" w:styleId="WW8Num29ztrue500">
    <w:name w:val="WW8Num29ztrue500"/>
    <w:rsid w:val="00AD1CC1"/>
  </w:style>
  <w:style w:type="character" w:customStyle="1" w:styleId="WW8Num29ztrue600">
    <w:name w:val="WW8Num29ztrue600"/>
    <w:rsid w:val="00AD1CC1"/>
  </w:style>
  <w:style w:type="character" w:customStyle="1" w:styleId="WW8Num30ztrue000">
    <w:name w:val="WW8Num30ztrue000"/>
    <w:rsid w:val="00AD1CC1"/>
  </w:style>
  <w:style w:type="character" w:customStyle="1" w:styleId="WW8Num30ztrue100">
    <w:name w:val="WW8Num30ztrue100"/>
    <w:rsid w:val="00AD1CC1"/>
  </w:style>
  <w:style w:type="character" w:customStyle="1" w:styleId="WW8Num30ztrue200">
    <w:name w:val="WW8Num30ztrue200"/>
    <w:rsid w:val="00AD1CC1"/>
  </w:style>
  <w:style w:type="character" w:customStyle="1" w:styleId="WW8Num30ztrue300">
    <w:name w:val="WW8Num30ztrue300"/>
    <w:rsid w:val="00AD1CC1"/>
  </w:style>
  <w:style w:type="character" w:customStyle="1" w:styleId="WW8Num30ztrue400">
    <w:name w:val="WW8Num30ztrue400"/>
    <w:rsid w:val="00AD1CC1"/>
  </w:style>
  <w:style w:type="character" w:customStyle="1" w:styleId="WW8Num30ztrue500">
    <w:name w:val="WW8Num30ztrue500"/>
    <w:rsid w:val="00AD1CC1"/>
  </w:style>
  <w:style w:type="character" w:customStyle="1" w:styleId="WW8Num30ztrue600">
    <w:name w:val="WW8Num30ztrue600"/>
    <w:rsid w:val="00AD1CC1"/>
  </w:style>
  <w:style w:type="character" w:customStyle="1" w:styleId="WW8Num31ztrue000">
    <w:name w:val="WW8Num31ztrue000"/>
    <w:rsid w:val="00AD1CC1"/>
  </w:style>
  <w:style w:type="character" w:customStyle="1" w:styleId="WW8Num31ztrue100">
    <w:name w:val="WW8Num31ztrue100"/>
    <w:rsid w:val="00AD1CC1"/>
  </w:style>
  <w:style w:type="character" w:customStyle="1" w:styleId="WW8Num31ztrue200">
    <w:name w:val="WW8Num31ztrue200"/>
    <w:rsid w:val="00AD1CC1"/>
  </w:style>
  <w:style w:type="character" w:customStyle="1" w:styleId="WW8Num31ztrue300">
    <w:name w:val="WW8Num31ztrue300"/>
    <w:rsid w:val="00AD1CC1"/>
  </w:style>
  <w:style w:type="character" w:customStyle="1" w:styleId="WW8Num31ztrue400">
    <w:name w:val="WW8Num31ztrue400"/>
    <w:rsid w:val="00AD1CC1"/>
  </w:style>
  <w:style w:type="character" w:customStyle="1" w:styleId="WW8Num31ztrue500">
    <w:name w:val="WW8Num31ztrue500"/>
    <w:rsid w:val="00AD1CC1"/>
  </w:style>
  <w:style w:type="character" w:customStyle="1" w:styleId="WW8Num31ztrue600">
    <w:name w:val="WW8Num31ztrue600"/>
    <w:rsid w:val="00AD1CC1"/>
  </w:style>
  <w:style w:type="character" w:customStyle="1" w:styleId="WW8Num32ztrue000">
    <w:name w:val="WW8Num32ztrue000"/>
    <w:rsid w:val="00AD1CC1"/>
  </w:style>
  <w:style w:type="character" w:customStyle="1" w:styleId="WW8Num32ztrue100">
    <w:name w:val="WW8Num32ztrue100"/>
    <w:rsid w:val="00AD1CC1"/>
  </w:style>
  <w:style w:type="character" w:customStyle="1" w:styleId="WW8Num32ztrue200">
    <w:name w:val="WW8Num32ztrue200"/>
    <w:rsid w:val="00AD1CC1"/>
  </w:style>
  <w:style w:type="character" w:customStyle="1" w:styleId="WW8Num32ztrue300">
    <w:name w:val="WW8Num32ztrue300"/>
    <w:rsid w:val="00AD1CC1"/>
  </w:style>
  <w:style w:type="character" w:customStyle="1" w:styleId="WW8Num32ztrue400">
    <w:name w:val="WW8Num32ztrue400"/>
    <w:rsid w:val="00AD1CC1"/>
  </w:style>
  <w:style w:type="character" w:customStyle="1" w:styleId="WW8Num32ztrue500">
    <w:name w:val="WW8Num32ztrue500"/>
    <w:rsid w:val="00AD1CC1"/>
  </w:style>
  <w:style w:type="character" w:customStyle="1" w:styleId="WW8Num34ztrue000">
    <w:name w:val="WW8Num34ztrue000"/>
    <w:rsid w:val="00AD1CC1"/>
  </w:style>
  <w:style w:type="character" w:customStyle="1" w:styleId="WW8Num34ztrue100">
    <w:name w:val="WW8Num34ztrue100"/>
    <w:rsid w:val="00AD1CC1"/>
  </w:style>
  <w:style w:type="character" w:customStyle="1" w:styleId="WW8Num34ztrue200">
    <w:name w:val="WW8Num34ztrue200"/>
    <w:rsid w:val="00AD1CC1"/>
  </w:style>
  <w:style w:type="character" w:customStyle="1" w:styleId="WW8Num34ztrue300">
    <w:name w:val="WW8Num34ztrue300"/>
    <w:rsid w:val="00AD1CC1"/>
  </w:style>
  <w:style w:type="character" w:customStyle="1" w:styleId="WW8Num34ztrue400">
    <w:name w:val="WW8Num34ztrue400"/>
    <w:rsid w:val="00AD1CC1"/>
  </w:style>
  <w:style w:type="character" w:customStyle="1" w:styleId="WW8Num34ztrue500">
    <w:name w:val="WW8Num34ztrue500"/>
    <w:rsid w:val="00AD1CC1"/>
  </w:style>
  <w:style w:type="character" w:customStyle="1" w:styleId="WW8Num34ztrue600">
    <w:name w:val="WW8Num34ztrue600"/>
    <w:rsid w:val="00AD1CC1"/>
  </w:style>
  <w:style w:type="character" w:customStyle="1" w:styleId="WW8Num35ztrue000">
    <w:name w:val="WW8Num35ztrue000"/>
    <w:rsid w:val="00AD1CC1"/>
  </w:style>
  <w:style w:type="character" w:customStyle="1" w:styleId="WW8Num35ztrue100">
    <w:name w:val="WW8Num35ztrue100"/>
    <w:rsid w:val="00AD1CC1"/>
  </w:style>
  <w:style w:type="character" w:customStyle="1" w:styleId="WW8Num35ztrue200">
    <w:name w:val="WW8Num35ztrue200"/>
    <w:rsid w:val="00AD1CC1"/>
  </w:style>
  <w:style w:type="character" w:customStyle="1" w:styleId="WW8Num35ztrue300">
    <w:name w:val="WW8Num35ztrue300"/>
    <w:rsid w:val="00AD1CC1"/>
  </w:style>
  <w:style w:type="character" w:customStyle="1" w:styleId="WW8Num35ztrue400">
    <w:name w:val="WW8Num35ztrue400"/>
    <w:rsid w:val="00AD1CC1"/>
  </w:style>
  <w:style w:type="character" w:customStyle="1" w:styleId="WW8Num35ztrue500">
    <w:name w:val="WW8Num35ztrue500"/>
    <w:rsid w:val="00AD1CC1"/>
  </w:style>
  <w:style w:type="character" w:customStyle="1" w:styleId="WW8Num35ztrue600">
    <w:name w:val="WW8Num35ztrue600"/>
    <w:rsid w:val="00AD1CC1"/>
  </w:style>
  <w:style w:type="character" w:customStyle="1" w:styleId="WW8Num36ztrue000">
    <w:name w:val="WW8Num36ztrue000"/>
    <w:rsid w:val="00AD1CC1"/>
  </w:style>
  <w:style w:type="character" w:customStyle="1" w:styleId="WW8Num36ztrue100">
    <w:name w:val="WW8Num36ztrue100"/>
    <w:rsid w:val="00AD1CC1"/>
  </w:style>
  <w:style w:type="character" w:customStyle="1" w:styleId="WW8Num36ztrue200">
    <w:name w:val="WW8Num36ztrue200"/>
    <w:rsid w:val="00AD1CC1"/>
  </w:style>
  <w:style w:type="character" w:customStyle="1" w:styleId="WW8Num36ztrue300">
    <w:name w:val="WW8Num36ztrue300"/>
    <w:rsid w:val="00AD1CC1"/>
  </w:style>
  <w:style w:type="character" w:customStyle="1" w:styleId="WW8Num36ztrue400">
    <w:name w:val="WW8Num36ztrue400"/>
    <w:rsid w:val="00AD1CC1"/>
  </w:style>
  <w:style w:type="character" w:customStyle="1" w:styleId="WW8Num36ztrue500">
    <w:name w:val="WW8Num36ztrue500"/>
    <w:rsid w:val="00AD1CC1"/>
  </w:style>
  <w:style w:type="character" w:customStyle="1" w:styleId="WW8Num36ztrue600">
    <w:name w:val="WW8Num36ztrue600"/>
    <w:rsid w:val="00AD1CC1"/>
  </w:style>
  <w:style w:type="character" w:customStyle="1" w:styleId="WW8Num39ztrue000">
    <w:name w:val="WW8Num39ztrue000"/>
    <w:rsid w:val="00AD1CC1"/>
  </w:style>
  <w:style w:type="character" w:customStyle="1" w:styleId="WW8Num39ztrue100">
    <w:name w:val="WW8Num39ztrue100"/>
    <w:rsid w:val="00AD1CC1"/>
  </w:style>
  <w:style w:type="character" w:customStyle="1" w:styleId="WW8Num39ztrue200">
    <w:name w:val="WW8Num39ztrue200"/>
    <w:rsid w:val="00AD1CC1"/>
  </w:style>
  <w:style w:type="character" w:customStyle="1" w:styleId="WW8Num39ztrue300">
    <w:name w:val="WW8Num39ztrue300"/>
    <w:rsid w:val="00AD1CC1"/>
  </w:style>
  <w:style w:type="character" w:customStyle="1" w:styleId="WW8Num39ztrue400">
    <w:name w:val="WW8Num39ztrue400"/>
    <w:rsid w:val="00AD1CC1"/>
  </w:style>
  <w:style w:type="character" w:customStyle="1" w:styleId="WW8Num39ztrue500">
    <w:name w:val="WW8Num39ztrue500"/>
    <w:rsid w:val="00AD1CC1"/>
  </w:style>
  <w:style w:type="character" w:customStyle="1" w:styleId="WW8Num39ztrue600">
    <w:name w:val="WW8Num39ztrue600"/>
    <w:rsid w:val="00AD1CC1"/>
  </w:style>
  <w:style w:type="character" w:customStyle="1" w:styleId="WW8Num40ztrue000">
    <w:name w:val="WW8Num40ztrue000"/>
    <w:rsid w:val="00AD1CC1"/>
  </w:style>
  <w:style w:type="character" w:customStyle="1" w:styleId="WW8Num40ztrue100">
    <w:name w:val="WW8Num40ztrue100"/>
    <w:rsid w:val="00AD1CC1"/>
  </w:style>
  <w:style w:type="character" w:customStyle="1" w:styleId="WW8Num40ztrue200">
    <w:name w:val="WW8Num40ztrue200"/>
    <w:rsid w:val="00AD1CC1"/>
  </w:style>
  <w:style w:type="character" w:customStyle="1" w:styleId="WW8Num40ztrue300">
    <w:name w:val="WW8Num40ztrue300"/>
    <w:rsid w:val="00AD1CC1"/>
  </w:style>
  <w:style w:type="character" w:customStyle="1" w:styleId="WW8Num40ztrue400">
    <w:name w:val="WW8Num40ztrue400"/>
    <w:rsid w:val="00AD1CC1"/>
  </w:style>
  <w:style w:type="character" w:customStyle="1" w:styleId="WW8Num40ztrue500">
    <w:name w:val="WW8Num40ztrue500"/>
    <w:rsid w:val="00AD1CC1"/>
  </w:style>
  <w:style w:type="character" w:customStyle="1" w:styleId="WW8Num40ztrue600">
    <w:name w:val="WW8Num40ztrue600"/>
    <w:rsid w:val="00AD1CC1"/>
  </w:style>
  <w:style w:type="character" w:customStyle="1" w:styleId="WW8Num41ztrue000">
    <w:name w:val="WW8Num41ztrue000"/>
    <w:rsid w:val="00AD1CC1"/>
  </w:style>
  <w:style w:type="character" w:customStyle="1" w:styleId="WW8Num41ztrue100">
    <w:name w:val="WW8Num41ztrue100"/>
    <w:rsid w:val="00AD1CC1"/>
  </w:style>
  <w:style w:type="character" w:customStyle="1" w:styleId="WW8Num41ztrue200">
    <w:name w:val="WW8Num41ztrue200"/>
    <w:rsid w:val="00AD1CC1"/>
  </w:style>
  <w:style w:type="character" w:customStyle="1" w:styleId="WW8Num41ztrue300">
    <w:name w:val="WW8Num41ztrue300"/>
    <w:rsid w:val="00AD1CC1"/>
  </w:style>
  <w:style w:type="character" w:customStyle="1" w:styleId="WW8Num41ztrue400">
    <w:name w:val="WW8Num41ztrue400"/>
    <w:rsid w:val="00AD1CC1"/>
  </w:style>
  <w:style w:type="character" w:customStyle="1" w:styleId="WW8Num42ztrue000">
    <w:name w:val="WW8Num42ztrue000"/>
    <w:rsid w:val="00AD1CC1"/>
  </w:style>
  <w:style w:type="character" w:customStyle="1" w:styleId="WW8Num42ztrue100">
    <w:name w:val="WW8Num42ztrue100"/>
    <w:rsid w:val="00AD1CC1"/>
  </w:style>
  <w:style w:type="character" w:customStyle="1" w:styleId="WW8Num42ztrue200">
    <w:name w:val="WW8Num42ztrue200"/>
    <w:rsid w:val="00AD1CC1"/>
  </w:style>
  <w:style w:type="character" w:customStyle="1" w:styleId="WW8Num42ztrue300">
    <w:name w:val="WW8Num42ztrue300"/>
    <w:rsid w:val="00AD1CC1"/>
  </w:style>
  <w:style w:type="character" w:customStyle="1" w:styleId="WW8Num42ztrue400">
    <w:name w:val="WW8Num42ztrue400"/>
    <w:rsid w:val="00AD1CC1"/>
  </w:style>
  <w:style w:type="character" w:customStyle="1" w:styleId="WW8Num42ztrue500">
    <w:name w:val="WW8Num42ztrue500"/>
    <w:rsid w:val="00AD1CC1"/>
  </w:style>
  <w:style w:type="character" w:customStyle="1" w:styleId="WW8Num42ztrue600">
    <w:name w:val="WW8Num42ztrue600"/>
    <w:rsid w:val="00AD1CC1"/>
  </w:style>
  <w:style w:type="character" w:customStyle="1" w:styleId="WW8Num43ztrue000">
    <w:name w:val="WW8Num43ztrue000"/>
    <w:rsid w:val="00AD1CC1"/>
  </w:style>
  <w:style w:type="character" w:customStyle="1" w:styleId="WW8Num43ztrue100">
    <w:name w:val="WW8Num43ztrue100"/>
    <w:rsid w:val="00AD1CC1"/>
  </w:style>
  <w:style w:type="character" w:customStyle="1" w:styleId="WW8Num43ztrue200">
    <w:name w:val="WW8Num43ztrue200"/>
    <w:rsid w:val="00AD1CC1"/>
  </w:style>
  <w:style w:type="character" w:customStyle="1" w:styleId="WW8Num43ztrue300">
    <w:name w:val="WW8Num43ztrue300"/>
    <w:rsid w:val="00AD1CC1"/>
  </w:style>
  <w:style w:type="character" w:customStyle="1" w:styleId="WW8Num43ztrue400">
    <w:name w:val="WW8Num43ztrue400"/>
    <w:rsid w:val="00AD1CC1"/>
  </w:style>
  <w:style w:type="character" w:customStyle="1" w:styleId="WW8Num43ztrue500">
    <w:name w:val="WW8Num43ztrue500"/>
    <w:rsid w:val="00AD1CC1"/>
  </w:style>
  <w:style w:type="character" w:customStyle="1" w:styleId="WW8Num2ztrue010">
    <w:name w:val="WW8Num2ztrue010"/>
    <w:rsid w:val="00AC7111"/>
  </w:style>
  <w:style w:type="character" w:customStyle="1" w:styleId="WW8Num2ztrue110">
    <w:name w:val="WW8Num2ztrue110"/>
    <w:rsid w:val="00AC7111"/>
  </w:style>
  <w:style w:type="character" w:customStyle="1" w:styleId="WW8Num2ztrue2000">
    <w:name w:val="WW8Num2ztrue2000"/>
    <w:rsid w:val="00AC7111"/>
  </w:style>
  <w:style w:type="character" w:customStyle="1" w:styleId="WW8Num2ztrue3000">
    <w:name w:val="WW8Num2ztrue3000"/>
    <w:rsid w:val="00AC7111"/>
  </w:style>
  <w:style w:type="character" w:customStyle="1" w:styleId="WW8Num2ztrue4000">
    <w:name w:val="WW8Num2ztrue4000"/>
    <w:rsid w:val="00AC7111"/>
  </w:style>
  <w:style w:type="character" w:customStyle="1" w:styleId="WW8Num2ztrue5000">
    <w:name w:val="WW8Num2ztrue5000"/>
    <w:rsid w:val="00AC7111"/>
  </w:style>
  <w:style w:type="character" w:customStyle="1" w:styleId="WW8Num3ztrue0000">
    <w:name w:val="WW8Num3ztrue0000"/>
    <w:rsid w:val="00AC7111"/>
  </w:style>
  <w:style w:type="character" w:customStyle="1" w:styleId="WW8Num3ztrue1000">
    <w:name w:val="WW8Num3ztrue1000"/>
    <w:rsid w:val="00AC7111"/>
  </w:style>
  <w:style w:type="character" w:customStyle="1" w:styleId="WW8Num3ztrue2000">
    <w:name w:val="WW8Num3ztrue2000"/>
    <w:rsid w:val="00AC7111"/>
  </w:style>
  <w:style w:type="character" w:customStyle="1" w:styleId="WW8Num3ztrue3000">
    <w:name w:val="WW8Num3ztrue3000"/>
    <w:rsid w:val="00AC7111"/>
  </w:style>
  <w:style w:type="character" w:customStyle="1" w:styleId="WW8Num3ztrue4000">
    <w:name w:val="WW8Num3ztrue4000"/>
    <w:rsid w:val="00AC7111"/>
  </w:style>
  <w:style w:type="character" w:customStyle="1" w:styleId="WW8Num3ztrue5000">
    <w:name w:val="WW8Num3ztrue5000"/>
    <w:rsid w:val="00AC7111"/>
  </w:style>
  <w:style w:type="character" w:customStyle="1" w:styleId="WW8Num3ztrue6000">
    <w:name w:val="WW8Num3ztrue6000"/>
    <w:rsid w:val="00AC7111"/>
  </w:style>
  <w:style w:type="character" w:customStyle="1" w:styleId="WW8Num5ztrue0000">
    <w:name w:val="WW8Num5ztrue0000"/>
    <w:rsid w:val="00AC7111"/>
  </w:style>
  <w:style w:type="character" w:customStyle="1" w:styleId="WW8Num5ztrue1000">
    <w:name w:val="WW8Num5ztrue1000"/>
    <w:rsid w:val="00AC7111"/>
  </w:style>
  <w:style w:type="character" w:customStyle="1" w:styleId="WW8Num5ztrue2000">
    <w:name w:val="WW8Num5ztrue2000"/>
    <w:rsid w:val="00AC7111"/>
  </w:style>
  <w:style w:type="character" w:customStyle="1" w:styleId="WW8Num5ztrue3000">
    <w:name w:val="WW8Num5ztrue3000"/>
    <w:rsid w:val="00AC7111"/>
  </w:style>
  <w:style w:type="character" w:customStyle="1" w:styleId="WW8Num5ztrue4000">
    <w:name w:val="WW8Num5ztrue4000"/>
    <w:rsid w:val="00AC7111"/>
  </w:style>
  <w:style w:type="character" w:customStyle="1" w:styleId="WW8Num5ztrue5000">
    <w:name w:val="WW8Num5ztrue5000"/>
    <w:rsid w:val="00AC7111"/>
  </w:style>
  <w:style w:type="character" w:customStyle="1" w:styleId="WW8Num5ztrue6000">
    <w:name w:val="WW8Num5ztrue6000"/>
    <w:rsid w:val="00AC7111"/>
  </w:style>
  <w:style w:type="character" w:customStyle="1" w:styleId="WW8Num7ztrue0000">
    <w:name w:val="WW8Num7ztrue0000"/>
    <w:rsid w:val="00AC7111"/>
  </w:style>
  <w:style w:type="character" w:customStyle="1" w:styleId="WW8Num7ztrue1000">
    <w:name w:val="WW8Num7ztrue1000"/>
    <w:rsid w:val="00AC7111"/>
  </w:style>
  <w:style w:type="character" w:customStyle="1" w:styleId="WW8Num7ztrue2000">
    <w:name w:val="WW8Num7ztrue2000"/>
    <w:rsid w:val="00AC7111"/>
  </w:style>
  <w:style w:type="character" w:customStyle="1" w:styleId="WW8Num7ztrue3000">
    <w:name w:val="WW8Num7ztrue3000"/>
    <w:rsid w:val="00AC7111"/>
  </w:style>
  <w:style w:type="character" w:customStyle="1" w:styleId="WW8Num7ztrue4000">
    <w:name w:val="WW8Num7ztrue4000"/>
    <w:rsid w:val="00AC7111"/>
  </w:style>
  <w:style w:type="character" w:customStyle="1" w:styleId="WW8Num7ztrue5000">
    <w:name w:val="WW8Num7ztrue5000"/>
    <w:rsid w:val="00AC7111"/>
  </w:style>
  <w:style w:type="character" w:customStyle="1" w:styleId="WW8Num7ztrue6000">
    <w:name w:val="WW8Num7ztrue6000"/>
    <w:rsid w:val="00AC7111"/>
  </w:style>
  <w:style w:type="character" w:customStyle="1" w:styleId="WW8Num10ztrue0000">
    <w:name w:val="WW8Num10ztrue0000"/>
    <w:rsid w:val="00AC7111"/>
  </w:style>
  <w:style w:type="character" w:customStyle="1" w:styleId="WW8Num10ztrue1000">
    <w:name w:val="WW8Num10ztrue1000"/>
    <w:rsid w:val="00AC7111"/>
  </w:style>
  <w:style w:type="character" w:customStyle="1" w:styleId="WW8Num10ztrue2000">
    <w:name w:val="WW8Num10ztrue2000"/>
    <w:rsid w:val="00AC7111"/>
  </w:style>
  <w:style w:type="character" w:customStyle="1" w:styleId="WW8Num10ztrue3000">
    <w:name w:val="WW8Num10ztrue3000"/>
    <w:rsid w:val="00AC7111"/>
  </w:style>
  <w:style w:type="character" w:customStyle="1" w:styleId="WW8Num10ztrue4000">
    <w:name w:val="WW8Num10ztrue4000"/>
    <w:rsid w:val="00AC7111"/>
  </w:style>
  <w:style w:type="character" w:customStyle="1" w:styleId="WW8Num10ztrue5000">
    <w:name w:val="WW8Num10ztrue5000"/>
    <w:rsid w:val="00AC7111"/>
  </w:style>
  <w:style w:type="character" w:customStyle="1" w:styleId="WW8Num10ztrue6000">
    <w:name w:val="WW8Num10ztrue6000"/>
    <w:rsid w:val="00AC7111"/>
  </w:style>
  <w:style w:type="character" w:customStyle="1" w:styleId="WW8Num12ztrue0000">
    <w:name w:val="WW8Num12ztrue0000"/>
    <w:rsid w:val="00AC7111"/>
  </w:style>
  <w:style w:type="character" w:customStyle="1" w:styleId="WW8Num12ztrue1000">
    <w:name w:val="WW8Num12ztrue1000"/>
    <w:rsid w:val="00AC7111"/>
  </w:style>
  <w:style w:type="character" w:customStyle="1" w:styleId="WW8Num12ztrue2000">
    <w:name w:val="WW8Num12ztrue2000"/>
    <w:rsid w:val="00AC7111"/>
  </w:style>
  <w:style w:type="character" w:customStyle="1" w:styleId="WW8Num12ztrue3000">
    <w:name w:val="WW8Num12ztrue3000"/>
    <w:rsid w:val="00AC7111"/>
  </w:style>
  <w:style w:type="character" w:customStyle="1" w:styleId="WW8Num12ztrue4000">
    <w:name w:val="WW8Num12ztrue4000"/>
    <w:rsid w:val="00AC7111"/>
  </w:style>
  <w:style w:type="character" w:customStyle="1" w:styleId="WW8Num12ztrue5000">
    <w:name w:val="WW8Num12ztrue5000"/>
    <w:rsid w:val="00AC7111"/>
  </w:style>
  <w:style w:type="character" w:customStyle="1" w:styleId="WW8Num12ztrue6000">
    <w:name w:val="WW8Num12ztrue6000"/>
    <w:rsid w:val="00AC7111"/>
  </w:style>
  <w:style w:type="character" w:customStyle="1" w:styleId="WW8Num13ztrue0000">
    <w:name w:val="WW8Num13ztrue0000"/>
    <w:rsid w:val="00AC7111"/>
  </w:style>
  <w:style w:type="character" w:customStyle="1" w:styleId="WW8Num13ztrue1000">
    <w:name w:val="WW8Num13ztrue1000"/>
    <w:rsid w:val="00AC7111"/>
  </w:style>
  <w:style w:type="character" w:customStyle="1" w:styleId="WW8Num13ztrue2000">
    <w:name w:val="WW8Num13ztrue2000"/>
    <w:rsid w:val="00AC7111"/>
  </w:style>
  <w:style w:type="character" w:customStyle="1" w:styleId="WW8Num13ztrue3000">
    <w:name w:val="WW8Num13ztrue3000"/>
    <w:rsid w:val="00AC7111"/>
  </w:style>
  <w:style w:type="character" w:customStyle="1" w:styleId="WW8Num13ztrue4000">
    <w:name w:val="WW8Num13ztrue4000"/>
    <w:rsid w:val="00AC7111"/>
  </w:style>
  <w:style w:type="character" w:customStyle="1" w:styleId="WW8Num13ztrue5000">
    <w:name w:val="WW8Num13ztrue5000"/>
    <w:rsid w:val="00AC7111"/>
  </w:style>
  <w:style w:type="character" w:customStyle="1" w:styleId="WW8Num13ztrue6000">
    <w:name w:val="WW8Num13ztrue6000"/>
    <w:rsid w:val="00AC7111"/>
  </w:style>
  <w:style w:type="character" w:customStyle="1" w:styleId="WW8Num15ztrue0000">
    <w:name w:val="WW8Num15ztrue0000"/>
    <w:rsid w:val="00AC7111"/>
  </w:style>
  <w:style w:type="character" w:customStyle="1" w:styleId="WW8Num15ztrue1000">
    <w:name w:val="WW8Num15ztrue1000"/>
    <w:rsid w:val="00AC7111"/>
  </w:style>
  <w:style w:type="character" w:customStyle="1" w:styleId="WW8Num15ztrue2000">
    <w:name w:val="WW8Num15ztrue2000"/>
    <w:rsid w:val="00AC7111"/>
  </w:style>
  <w:style w:type="character" w:customStyle="1" w:styleId="WW8Num15ztrue3000">
    <w:name w:val="WW8Num15ztrue3000"/>
    <w:rsid w:val="00AC7111"/>
  </w:style>
  <w:style w:type="character" w:customStyle="1" w:styleId="WW8Num15ztrue4000">
    <w:name w:val="WW8Num15ztrue4000"/>
    <w:rsid w:val="00AC7111"/>
  </w:style>
  <w:style w:type="character" w:customStyle="1" w:styleId="WW8Num15ztrue5000">
    <w:name w:val="WW8Num15ztrue5000"/>
    <w:rsid w:val="00AC7111"/>
  </w:style>
  <w:style w:type="character" w:customStyle="1" w:styleId="WW8Num15ztrue6000">
    <w:name w:val="WW8Num15ztrue6000"/>
    <w:rsid w:val="00AC7111"/>
  </w:style>
  <w:style w:type="character" w:customStyle="1" w:styleId="WW8Num16ztrue0000">
    <w:name w:val="WW8Num16ztrue0000"/>
    <w:rsid w:val="00AC7111"/>
  </w:style>
  <w:style w:type="character" w:customStyle="1" w:styleId="WW8Num16ztrue1000">
    <w:name w:val="WW8Num16ztrue1000"/>
    <w:rsid w:val="00AC7111"/>
  </w:style>
  <w:style w:type="character" w:customStyle="1" w:styleId="WW8Num16ztrue2000">
    <w:name w:val="WW8Num16ztrue2000"/>
    <w:rsid w:val="00AC7111"/>
  </w:style>
  <w:style w:type="character" w:customStyle="1" w:styleId="WW8Num16ztrue3000">
    <w:name w:val="WW8Num16ztrue3000"/>
    <w:rsid w:val="00AC7111"/>
  </w:style>
  <w:style w:type="character" w:customStyle="1" w:styleId="WW8Num16ztrue4000">
    <w:name w:val="WW8Num16ztrue4000"/>
    <w:rsid w:val="00AC7111"/>
  </w:style>
  <w:style w:type="character" w:customStyle="1" w:styleId="WW8Num16ztrue5000">
    <w:name w:val="WW8Num16ztrue5000"/>
    <w:rsid w:val="00AC7111"/>
  </w:style>
  <w:style w:type="character" w:customStyle="1" w:styleId="WW8Num17ztrue0000">
    <w:name w:val="WW8Num17ztrue0000"/>
    <w:rsid w:val="00AC7111"/>
  </w:style>
  <w:style w:type="character" w:customStyle="1" w:styleId="WW8Num17ztrue1000">
    <w:name w:val="WW8Num17ztrue1000"/>
    <w:rsid w:val="00AC7111"/>
  </w:style>
  <w:style w:type="character" w:customStyle="1" w:styleId="WW8Num17ztrue2000">
    <w:name w:val="WW8Num17ztrue2000"/>
    <w:rsid w:val="00AC7111"/>
  </w:style>
  <w:style w:type="character" w:customStyle="1" w:styleId="WW8Num17ztrue3000">
    <w:name w:val="WW8Num17ztrue3000"/>
    <w:rsid w:val="00AC7111"/>
  </w:style>
  <w:style w:type="character" w:customStyle="1" w:styleId="WW8Num17ztrue4000">
    <w:name w:val="WW8Num17ztrue4000"/>
    <w:rsid w:val="00AC7111"/>
  </w:style>
  <w:style w:type="character" w:customStyle="1" w:styleId="WW8Num17ztrue5000">
    <w:name w:val="WW8Num17ztrue5000"/>
    <w:rsid w:val="00AC7111"/>
  </w:style>
  <w:style w:type="character" w:customStyle="1" w:styleId="WW8Num17ztrue6000">
    <w:name w:val="WW8Num17ztrue6000"/>
    <w:rsid w:val="00AC7111"/>
  </w:style>
  <w:style w:type="character" w:customStyle="1" w:styleId="WW8Num19ztrue0000">
    <w:name w:val="WW8Num19ztrue0000"/>
    <w:rsid w:val="00AC7111"/>
  </w:style>
  <w:style w:type="character" w:customStyle="1" w:styleId="WW8Num19ztrue1000">
    <w:name w:val="WW8Num19ztrue1000"/>
    <w:rsid w:val="00AC7111"/>
  </w:style>
  <w:style w:type="character" w:customStyle="1" w:styleId="WW8Num19ztrue2000">
    <w:name w:val="WW8Num19ztrue2000"/>
    <w:rsid w:val="00AC7111"/>
  </w:style>
  <w:style w:type="character" w:customStyle="1" w:styleId="WW8Num19ztrue3000">
    <w:name w:val="WW8Num19ztrue3000"/>
    <w:rsid w:val="00AC7111"/>
  </w:style>
  <w:style w:type="character" w:customStyle="1" w:styleId="WW8Num19ztrue4000">
    <w:name w:val="WW8Num19ztrue4000"/>
    <w:rsid w:val="00AC7111"/>
  </w:style>
  <w:style w:type="character" w:customStyle="1" w:styleId="WW8Num20ztrue0000">
    <w:name w:val="WW8Num20ztrue0000"/>
    <w:rsid w:val="00AC7111"/>
  </w:style>
  <w:style w:type="character" w:customStyle="1" w:styleId="WW8Num20ztrue1000">
    <w:name w:val="WW8Num20ztrue1000"/>
    <w:rsid w:val="00AC7111"/>
  </w:style>
  <w:style w:type="character" w:customStyle="1" w:styleId="WW8Num20ztrue2000">
    <w:name w:val="WW8Num20ztrue2000"/>
    <w:rsid w:val="00AC7111"/>
  </w:style>
  <w:style w:type="character" w:customStyle="1" w:styleId="WW8Num20ztrue3000">
    <w:name w:val="WW8Num20ztrue3000"/>
    <w:rsid w:val="00AC7111"/>
  </w:style>
  <w:style w:type="character" w:customStyle="1" w:styleId="WW8Num20ztrue4000">
    <w:name w:val="WW8Num20ztrue4000"/>
    <w:rsid w:val="00AC7111"/>
  </w:style>
  <w:style w:type="character" w:customStyle="1" w:styleId="WW8Num20ztrue5000">
    <w:name w:val="WW8Num20ztrue5000"/>
    <w:rsid w:val="00AC7111"/>
  </w:style>
  <w:style w:type="character" w:customStyle="1" w:styleId="WW8Num20ztrue6000">
    <w:name w:val="WW8Num20ztrue6000"/>
    <w:rsid w:val="00AC7111"/>
  </w:style>
  <w:style w:type="character" w:customStyle="1" w:styleId="WW8Num21ztrue0000">
    <w:name w:val="WW8Num21ztrue0000"/>
    <w:rsid w:val="00AC7111"/>
  </w:style>
  <w:style w:type="character" w:customStyle="1" w:styleId="WW8Num21ztrue1000">
    <w:name w:val="WW8Num21ztrue1000"/>
    <w:rsid w:val="00AC7111"/>
  </w:style>
  <w:style w:type="character" w:customStyle="1" w:styleId="WW8Num21ztrue2000">
    <w:name w:val="WW8Num21ztrue2000"/>
    <w:rsid w:val="00AC7111"/>
  </w:style>
  <w:style w:type="character" w:customStyle="1" w:styleId="WW8Num21ztrue3000">
    <w:name w:val="WW8Num21ztrue3000"/>
    <w:rsid w:val="00AC7111"/>
  </w:style>
  <w:style w:type="character" w:customStyle="1" w:styleId="WW8Num21ztrue4000">
    <w:name w:val="WW8Num21ztrue4000"/>
    <w:rsid w:val="00AC7111"/>
  </w:style>
  <w:style w:type="character" w:customStyle="1" w:styleId="WW8Num21ztrue5000">
    <w:name w:val="WW8Num21ztrue5000"/>
    <w:rsid w:val="00AC7111"/>
  </w:style>
  <w:style w:type="character" w:customStyle="1" w:styleId="WW8Num21ztrue6000">
    <w:name w:val="WW8Num21ztrue6000"/>
    <w:rsid w:val="00AC7111"/>
  </w:style>
  <w:style w:type="character" w:customStyle="1" w:styleId="WW8Num22ztrue0000">
    <w:name w:val="WW8Num22ztrue0000"/>
    <w:rsid w:val="00AC7111"/>
  </w:style>
  <w:style w:type="character" w:customStyle="1" w:styleId="WW8Num22ztrue1000">
    <w:name w:val="WW8Num22ztrue1000"/>
    <w:rsid w:val="00AC7111"/>
  </w:style>
  <w:style w:type="character" w:customStyle="1" w:styleId="WW8Num22ztrue2000">
    <w:name w:val="WW8Num22ztrue2000"/>
    <w:rsid w:val="00AC7111"/>
  </w:style>
  <w:style w:type="character" w:customStyle="1" w:styleId="WW8Num22ztrue3000">
    <w:name w:val="WW8Num22ztrue3000"/>
    <w:rsid w:val="00AC7111"/>
  </w:style>
  <w:style w:type="character" w:customStyle="1" w:styleId="WW8Num22ztrue4000">
    <w:name w:val="WW8Num22ztrue4000"/>
    <w:rsid w:val="00AC7111"/>
  </w:style>
  <w:style w:type="character" w:customStyle="1" w:styleId="WW8Num22ztrue5000">
    <w:name w:val="WW8Num22ztrue5000"/>
    <w:rsid w:val="00AC7111"/>
  </w:style>
  <w:style w:type="character" w:customStyle="1" w:styleId="WW8Num22ztrue6000">
    <w:name w:val="WW8Num22ztrue6000"/>
    <w:rsid w:val="00AC7111"/>
  </w:style>
  <w:style w:type="character" w:customStyle="1" w:styleId="WW8Num23ztrue0000">
    <w:name w:val="WW8Num23ztrue0000"/>
    <w:rsid w:val="00AC7111"/>
  </w:style>
  <w:style w:type="character" w:customStyle="1" w:styleId="WW8Num23ztrue1000">
    <w:name w:val="WW8Num23ztrue1000"/>
    <w:rsid w:val="00AC7111"/>
  </w:style>
  <w:style w:type="character" w:customStyle="1" w:styleId="WW8Num23ztrue2000">
    <w:name w:val="WW8Num23ztrue2000"/>
    <w:rsid w:val="00AC7111"/>
  </w:style>
  <w:style w:type="character" w:customStyle="1" w:styleId="WW8Num23ztrue3000">
    <w:name w:val="WW8Num23ztrue3000"/>
    <w:rsid w:val="00AC7111"/>
  </w:style>
  <w:style w:type="character" w:customStyle="1" w:styleId="WW8Num23ztrue4000">
    <w:name w:val="WW8Num23ztrue4000"/>
    <w:rsid w:val="00AC7111"/>
  </w:style>
  <w:style w:type="character" w:customStyle="1" w:styleId="WW8Num24ztrue0000">
    <w:name w:val="WW8Num24ztrue0000"/>
    <w:rsid w:val="00AC7111"/>
  </w:style>
  <w:style w:type="character" w:customStyle="1" w:styleId="WW8Num24ztrue1000">
    <w:name w:val="WW8Num24ztrue1000"/>
    <w:rsid w:val="00AC7111"/>
  </w:style>
  <w:style w:type="character" w:customStyle="1" w:styleId="WW8Num24ztrue2000">
    <w:name w:val="WW8Num24ztrue2000"/>
    <w:rsid w:val="00AC7111"/>
  </w:style>
  <w:style w:type="character" w:customStyle="1" w:styleId="WW8Num24ztrue3000">
    <w:name w:val="WW8Num24ztrue3000"/>
    <w:rsid w:val="00AC7111"/>
  </w:style>
  <w:style w:type="character" w:customStyle="1" w:styleId="WW8Num24ztrue4000">
    <w:name w:val="WW8Num24ztrue4000"/>
    <w:rsid w:val="00AC7111"/>
  </w:style>
  <w:style w:type="character" w:customStyle="1" w:styleId="WW8Num24ztrue5000">
    <w:name w:val="WW8Num24ztrue5000"/>
    <w:rsid w:val="00AC7111"/>
  </w:style>
  <w:style w:type="character" w:customStyle="1" w:styleId="WW8Num25ztrue0000">
    <w:name w:val="WW8Num25ztrue0000"/>
    <w:rsid w:val="00AC7111"/>
  </w:style>
  <w:style w:type="character" w:customStyle="1" w:styleId="WW8Num25ztrue1000">
    <w:name w:val="WW8Num25ztrue1000"/>
    <w:rsid w:val="00AC7111"/>
  </w:style>
  <w:style w:type="character" w:customStyle="1" w:styleId="WW8Num25ztrue2000">
    <w:name w:val="WW8Num25ztrue2000"/>
    <w:rsid w:val="00AC7111"/>
  </w:style>
  <w:style w:type="character" w:customStyle="1" w:styleId="WW8Num25ztrue3000">
    <w:name w:val="WW8Num25ztrue3000"/>
    <w:rsid w:val="00AC7111"/>
  </w:style>
  <w:style w:type="character" w:customStyle="1" w:styleId="WW8Num25ztrue4000">
    <w:name w:val="WW8Num25ztrue4000"/>
    <w:rsid w:val="00AC7111"/>
  </w:style>
  <w:style w:type="character" w:customStyle="1" w:styleId="WW8Num25ztrue5000">
    <w:name w:val="WW8Num25ztrue5000"/>
    <w:rsid w:val="00AC7111"/>
  </w:style>
  <w:style w:type="character" w:customStyle="1" w:styleId="WW8Num26ztrue0000">
    <w:name w:val="WW8Num26ztrue0000"/>
    <w:rsid w:val="00AC7111"/>
  </w:style>
  <w:style w:type="character" w:customStyle="1" w:styleId="WW8Num26ztrue1000">
    <w:name w:val="WW8Num26ztrue1000"/>
    <w:rsid w:val="00AC7111"/>
  </w:style>
  <w:style w:type="character" w:customStyle="1" w:styleId="WW8Num26ztrue2000">
    <w:name w:val="WW8Num26ztrue2000"/>
    <w:rsid w:val="00AC7111"/>
  </w:style>
  <w:style w:type="character" w:customStyle="1" w:styleId="WW8Num26ztrue3000">
    <w:name w:val="WW8Num26ztrue3000"/>
    <w:rsid w:val="00AC7111"/>
  </w:style>
  <w:style w:type="character" w:customStyle="1" w:styleId="WW8Num26ztrue4000">
    <w:name w:val="WW8Num26ztrue4000"/>
    <w:rsid w:val="00AC7111"/>
  </w:style>
  <w:style w:type="character" w:customStyle="1" w:styleId="WW8Num26ztrue5000">
    <w:name w:val="WW8Num26ztrue5000"/>
    <w:rsid w:val="00AC7111"/>
  </w:style>
  <w:style w:type="character" w:customStyle="1" w:styleId="WW8Num26ztrue6000">
    <w:name w:val="WW8Num26ztrue6000"/>
    <w:rsid w:val="00AC7111"/>
  </w:style>
  <w:style w:type="character" w:customStyle="1" w:styleId="WW8Num28ztrue0000">
    <w:name w:val="WW8Num28ztrue0000"/>
    <w:rsid w:val="00AC7111"/>
  </w:style>
  <w:style w:type="character" w:customStyle="1" w:styleId="WW8Num28ztrue1000">
    <w:name w:val="WW8Num28ztrue1000"/>
    <w:rsid w:val="00AC7111"/>
  </w:style>
  <w:style w:type="character" w:customStyle="1" w:styleId="WW8Num28ztrue2000">
    <w:name w:val="WW8Num28ztrue2000"/>
    <w:rsid w:val="00AC7111"/>
  </w:style>
  <w:style w:type="character" w:customStyle="1" w:styleId="WW8Num28ztrue3000">
    <w:name w:val="WW8Num28ztrue3000"/>
    <w:rsid w:val="00AC7111"/>
  </w:style>
  <w:style w:type="character" w:customStyle="1" w:styleId="WW8Num28ztrue4000">
    <w:name w:val="WW8Num28ztrue4000"/>
    <w:rsid w:val="00AC7111"/>
  </w:style>
  <w:style w:type="character" w:customStyle="1" w:styleId="WW8Num28ztrue5000">
    <w:name w:val="WW8Num28ztrue5000"/>
    <w:rsid w:val="00AC7111"/>
  </w:style>
  <w:style w:type="character" w:customStyle="1" w:styleId="WW8Num28ztrue6000">
    <w:name w:val="WW8Num28ztrue6000"/>
    <w:rsid w:val="00AC7111"/>
  </w:style>
  <w:style w:type="character" w:customStyle="1" w:styleId="WW8Num29ztrue0000">
    <w:name w:val="WW8Num29ztrue0000"/>
    <w:rsid w:val="00AC7111"/>
  </w:style>
  <w:style w:type="character" w:customStyle="1" w:styleId="WW8Num29ztrue1000">
    <w:name w:val="WW8Num29ztrue1000"/>
    <w:rsid w:val="00AC7111"/>
  </w:style>
  <w:style w:type="character" w:customStyle="1" w:styleId="WW8Num29ztrue2000">
    <w:name w:val="WW8Num29ztrue2000"/>
    <w:rsid w:val="00AC7111"/>
  </w:style>
  <w:style w:type="character" w:customStyle="1" w:styleId="WW8Num29ztrue3000">
    <w:name w:val="WW8Num29ztrue3000"/>
    <w:rsid w:val="00AC7111"/>
  </w:style>
  <w:style w:type="character" w:customStyle="1" w:styleId="WW8Num29ztrue4000">
    <w:name w:val="WW8Num29ztrue4000"/>
    <w:rsid w:val="00AC7111"/>
  </w:style>
  <w:style w:type="character" w:customStyle="1" w:styleId="WW8Num29ztrue5000">
    <w:name w:val="WW8Num29ztrue5000"/>
    <w:rsid w:val="00AC7111"/>
  </w:style>
  <w:style w:type="character" w:customStyle="1" w:styleId="WW8Num29ztrue6000">
    <w:name w:val="WW8Num29ztrue6000"/>
    <w:rsid w:val="00AC7111"/>
  </w:style>
  <w:style w:type="character" w:customStyle="1" w:styleId="WW8Num30ztrue0000">
    <w:name w:val="WW8Num30ztrue0000"/>
    <w:rsid w:val="00AC7111"/>
  </w:style>
  <w:style w:type="character" w:customStyle="1" w:styleId="WW8Num30ztrue1000">
    <w:name w:val="WW8Num30ztrue1000"/>
    <w:rsid w:val="00AC7111"/>
  </w:style>
  <w:style w:type="character" w:customStyle="1" w:styleId="WW8Num30ztrue2000">
    <w:name w:val="WW8Num30ztrue2000"/>
    <w:rsid w:val="00AC7111"/>
  </w:style>
  <w:style w:type="character" w:customStyle="1" w:styleId="WW8Num30ztrue3000">
    <w:name w:val="WW8Num30ztrue3000"/>
    <w:rsid w:val="00AC7111"/>
  </w:style>
  <w:style w:type="character" w:customStyle="1" w:styleId="WW8Num30ztrue4000">
    <w:name w:val="WW8Num30ztrue4000"/>
    <w:rsid w:val="00AC7111"/>
  </w:style>
  <w:style w:type="character" w:customStyle="1" w:styleId="WW8Num30ztrue5000">
    <w:name w:val="WW8Num30ztrue5000"/>
    <w:rsid w:val="00AC7111"/>
  </w:style>
  <w:style w:type="character" w:customStyle="1" w:styleId="WW8Num30ztrue6000">
    <w:name w:val="WW8Num30ztrue6000"/>
    <w:rsid w:val="00AC7111"/>
  </w:style>
  <w:style w:type="character" w:customStyle="1" w:styleId="WW8Num31ztrue0000">
    <w:name w:val="WW8Num31ztrue0000"/>
    <w:rsid w:val="00AC7111"/>
  </w:style>
  <w:style w:type="character" w:customStyle="1" w:styleId="WW8Num31ztrue1000">
    <w:name w:val="WW8Num31ztrue1000"/>
    <w:rsid w:val="00AC7111"/>
  </w:style>
  <w:style w:type="character" w:customStyle="1" w:styleId="WW8Num31ztrue2000">
    <w:name w:val="WW8Num31ztrue2000"/>
    <w:rsid w:val="00AC7111"/>
  </w:style>
  <w:style w:type="character" w:customStyle="1" w:styleId="WW8Num31ztrue3000">
    <w:name w:val="WW8Num31ztrue3000"/>
    <w:rsid w:val="00AC7111"/>
  </w:style>
  <w:style w:type="character" w:customStyle="1" w:styleId="WW8Num31ztrue4000">
    <w:name w:val="WW8Num31ztrue4000"/>
    <w:rsid w:val="00AC7111"/>
  </w:style>
  <w:style w:type="character" w:customStyle="1" w:styleId="WW8Num31ztrue5000">
    <w:name w:val="WW8Num31ztrue5000"/>
    <w:rsid w:val="00AC7111"/>
  </w:style>
  <w:style w:type="character" w:customStyle="1" w:styleId="WW8Num31ztrue6000">
    <w:name w:val="WW8Num31ztrue6000"/>
    <w:rsid w:val="00AC7111"/>
  </w:style>
  <w:style w:type="character" w:customStyle="1" w:styleId="WW8Num32ztrue0000">
    <w:name w:val="WW8Num32ztrue0000"/>
    <w:rsid w:val="00AC7111"/>
  </w:style>
  <w:style w:type="character" w:customStyle="1" w:styleId="WW8Num32ztrue1000">
    <w:name w:val="WW8Num32ztrue1000"/>
    <w:rsid w:val="00AC7111"/>
  </w:style>
  <w:style w:type="character" w:customStyle="1" w:styleId="WW8Num32ztrue2000">
    <w:name w:val="WW8Num32ztrue2000"/>
    <w:rsid w:val="00AC7111"/>
  </w:style>
  <w:style w:type="character" w:customStyle="1" w:styleId="WW8Num32ztrue3000">
    <w:name w:val="WW8Num32ztrue3000"/>
    <w:rsid w:val="00AC7111"/>
  </w:style>
  <w:style w:type="character" w:customStyle="1" w:styleId="WW8Num32ztrue4000">
    <w:name w:val="WW8Num32ztrue4000"/>
    <w:rsid w:val="00AC7111"/>
  </w:style>
  <w:style w:type="character" w:customStyle="1" w:styleId="WW8Num32ztrue5000">
    <w:name w:val="WW8Num32ztrue5000"/>
    <w:rsid w:val="00AC7111"/>
  </w:style>
  <w:style w:type="character" w:customStyle="1" w:styleId="WW8Num34ztrue0000">
    <w:name w:val="WW8Num34ztrue0000"/>
    <w:rsid w:val="00AC7111"/>
  </w:style>
  <w:style w:type="character" w:customStyle="1" w:styleId="WW8Num34ztrue1000">
    <w:name w:val="WW8Num34ztrue1000"/>
    <w:rsid w:val="00AC7111"/>
  </w:style>
  <w:style w:type="character" w:customStyle="1" w:styleId="WW8Num34ztrue2000">
    <w:name w:val="WW8Num34ztrue2000"/>
    <w:rsid w:val="00AC7111"/>
  </w:style>
  <w:style w:type="character" w:customStyle="1" w:styleId="WW8Num34ztrue3000">
    <w:name w:val="WW8Num34ztrue3000"/>
    <w:rsid w:val="00AC7111"/>
  </w:style>
  <w:style w:type="character" w:customStyle="1" w:styleId="WW8Num34ztrue4000">
    <w:name w:val="WW8Num34ztrue4000"/>
    <w:rsid w:val="00AC7111"/>
  </w:style>
  <w:style w:type="character" w:customStyle="1" w:styleId="WW8Num34ztrue5000">
    <w:name w:val="WW8Num34ztrue5000"/>
    <w:rsid w:val="00AC7111"/>
  </w:style>
  <w:style w:type="character" w:customStyle="1" w:styleId="WW8Num34ztrue6000">
    <w:name w:val="WW8Num34ztrue6000"/>
    <w:rsid w:val="00AC7111"/>
  </w:style>
  <w:style w:type="character" w:customStyle="1" w:styleId="WW8Num35ztrue0000">
    <w:name w:val="WW8Num35ztrue0000"/>
    <w:rsid w:val="00AC7111"/>
  </w:style>
  <w:style w:type="character" w:customStyle="1" w:styleId="WW8Num35ztrue1000">
    <w:name w:val="WW8Num35ztrue1000"/>
    <w:rsid w:val="00AC7111"/>
  </w:style>
  <w:style w:type="character" w:customStyle="1" w:styleId="WW8Num35ztrue2000">
    <w:name w:val="WW8Num35ztrue2000"/>
    <w:rsid w:val="00AC7111"/>
  </w:style>
  <w:style w:type="character" w:customStyle="1" w:styleId="WW8Num35ztrue3000">
    <w:name w:val="WW8Num35ztrue3000"/>
    <w:rsid w:val="00AC7111"/>
  </w:style>
  <w:style w:type="character" w:customStyle="1" w:styleId="WW8Num35ztrue4000">
    <w:name w:val="WW8Num35ztrue4000"/>
    <w:rsid w:val="00AC7111"/>
  </w:style>
  <w:style w:type="character" w:customStyle="1" w:styleId="WW8Num35ztrue5000">
    <w:name w:val="WW8Num35ztrue5000"/>
    <w:rsid w:val="00AC7111"/>
  </w:style>
  <w:style w:type="character" w:customStyle="1" w:styleId="WW8Num35ztrue6000">
    <w:name w:val="WW8Num35ztrue6000"/>
    <w:rsid w:val="00AC7111"/>
  </w:style>
  <w:style w:type="character" w:customStyle="1" w:styleId="WW8Num36ztrue0000">
    <w:name w:val="WW8Num36ztrue0000"/>
    <w:rsid w:val="00AC7111"/>
  </w:style>
  <w:style w:type="character" w:customStyle="1" w:styleId="WW8Num36ztrue1000">
    <w:name w:val="WW8Num36ztrue1000"/>
    <w:rsid w:val="00AC7111"/>
  </w:style>
  <w:style w:type="character" w:customStyle="1" w:styleId="WW8Num36ztrue2000">
    <w:name w:val="WW8Num36ztrue2000"/>
    <w:rsid w:val="00AC7111"/>
  </w:style>
  <w:style w:type="character" w:customStyle="1" w:styleId="WW8Num36ztrue3000">
    <w:name w:val="WW8Num36ztrue3000"/>
    <w:rsid w:val="00AC7111"/>
  </w:style>
  <w:style w:type="character" w:customStyle="1" w:styleId="WW8Num36ztrue4000">
    <w:name w:val="WW8Num36ztrue4000"/>
    <w:rsid w:val="00AC7111"/>
  </w:style>
  <w:style w:type="character" w:customStyle="1" w:styleId="WW8Num36ztrue5000">
    <w:name w:val="WW8Num36ztrue5000"/>
    <w:rsid w:val="00AC7111"/>
  </w:style>
  <w:style w:type="character" w:customStyle="1" w:styleId="WW8Num36ztrue6000">
    <w:name w:val="WW8Num36ztrue6000"/>
    <w:rsid w:val="00AC7111"/>
  </w:style>
  <w:style w:type="character" w:customStyle="1" w:styleId="WW8Num39ztrue0000">
    <w:name w:val="WW8Num39ztrue0000"/>
    <w:rsid w:val="00AC7111"/>
  </w:style>
  <w:style w:type="character" w:customStyle="1" w:styleId="WW8Num39ztrue1000">
    <w:name w:val="WW8Num39ztrue1000"/>
    <w:rsid w:val="00AC7111"/>
  </w:style>
  <w:style w:type="character" w:customStyle="1" w:styleId="WW8Num39ztrue2000">
    <w:name w:val="WW8Num39ztrue2000"/>
    <w:rsid w:val="00AC7111"/>
  </w:style>
  <w:style w:type="character" w:customStyle="1" w:styleId="WW8Num39ztrue3000">
    <w:name w:val="WW8Num39ztrue3000"/>
    <w:rsid w:val="00AC7111"/>
  </w:style>
  <w:style w:type="character" w:customStyle="1" w:styleId="WW8Num39ztrue4000">
    <w:name w:val="WW8Num39ztrue4000"/>
    <w:rsid w:val="00AC7111"/>
  </w:style>
  <w:style w:type="character" w:customStyle="1" w:styleId="WW8Num39ztrue5000">
    <w:name w:val="WW8Num39ztrue5000"/>
    <w:rsid w:val="00AC7111"/>
  </w:style>
  <w:style w:type="character" w:customStyle="1" w:styleId="WW8Num39ztrue6000">
    <w:name w:val="WW8Num39ztrue6000"/>
    <w:rsid w:val="00AC7111"/>
  </w:style>
  <w:style w:type="character" w:customStyle="1" w:styleId="WW8Num40ztrue0000">
    <w:name w:val="WW8Num40ztrue0000"/>
    <w:rsid w:val="00AC7111"/>
  </w:style>
  <w:style w:type="character" w:customStyle="1" w:styleId="WW8Num40ztrue1000">
    <w:name w:val="WW8Num40ztrue1000"/>
    <w:rsid w:val="00AC7111"/>
  </w:style>
  <w:style w:type="character" w:customStyle="1" w:styleId="WW8Num40ztrue2000">
    <w:name w:val="WW8Num40ztrue2000"/>
    <w:rsid w:val="00AC7111"/>
  </w:style>
  <w:style w:type="character" w:customStyle="1" w:styleId="WW8Num40ztrue3000">
    <w:name w:val="WW8Num40ztrue3000"/>
    <w:rsid w:val="00AC7111"/>
  </w:style>
  <w:style w:type="character" w:customStyle="1" w:styleId="WW8Num40ztrue4000">
    <w:name w:val="WW8Num40ztrue4000"/>
    <w:rsid w:val="00AC7111"/>
  </w:style>
  <w:style w:type="character" w:customStyle="1" w:styleId="WW8Num40ztrue5000">
    <w:name w:val="WW8Num40ztrue5000"/>
    <w:rsid w:val="00AC7111"/>
  </w:style>
  <w:style w:type="character" w:customStyle="1" w:styleId="WW8Num40ztrue6000">
    <w:name w:val="WW8Num40ztrue6000"/>
    <w:rsid w:val="00AC7111"/>
  </w:style>
  <w:style w:type="character" w:customStyle="1" w:styleId="WW8Num41ztrue0000">
    <w:name w:val="WW8Num41ztrue0000"/>
    <w:rsid w:val="00AC7111"/>
  </w:style>
  <w:style w:type="character" w:customStyle="1" w:styleId="WW8Num41ztrue1000">
    <w:name w:val="WW8Num41ztrue1000"/>
    <w:rsid w:val="00AC7111"/>
  </w:style>
  <w:style w:type="character" w:customStyle="1" w:styleId="WW8Num41ztrue2000">
    <w:name w:val="WW8Num41ztrue2000"/>
    <w:rsid w:val="00AC7111"/>
  </w:style>
  <w:style w:type="character" w:customStyle="1" w:styleId="WW8Num41ztrue3000">
    <w:name w:val="WW8Num41ztrue3000"/>
    <w:rsid w:val="00AC7111"/>
  </w:style>
  <w:style w:type="character" w:customStyle="1" w:styleId="WW8Num41ztrue4000">
    <w:name w:val="WW8Num41ztrue4000"/>
    <w:rsid w:val="00AC7111"/>
  </w:style>
  <w:style w:type="character" w:customStyle="1" w:styleId="WW8Num42ztrue0000">
    <w:name w:val="WW8Num42ztrue0000"/>
    <w:rsid w:val="00AC7111"/>
  </w:style>
  <w:style w:type="character" w:customStyle="1" w:styleId="WW8Num42ztrue1000">
    <w:name w:val="WW8Num42ztrue1000"/>
    <w:rsid w:val="00AC7111"/>
  </w:style>
  <w:style w:type="character" w:customStyle="1" w:styleId="WW8Num42ztrue2000">
    <w:name w:val="WW8Num42ztrue2000"/>
    <w:rsid w:val="00AC7111"/>
  </w:style>
  <w:style w:type="character" w:customStyle="1" w:styleId="WW8Num42ztrue3000">
    <w:name w:val="WW8Num42ztrue3000"/>
    <w:rsid w:val="00AC7111"/>
  </w:style>
  <w:style w:type="character" w:customStyle="1" w:styleId="WW8Num42ztrue4000">
    <w:name w:val="WW8Num42ztrue4000"/>
    <w:rsid w:val="00AC7111"/>
  </w:style>
  <w:style w:type="character" w:customStyle="1" w:styleId="WW8Num42ztrue5000">
    <w:name w:val="WW8Num42ztrue5000"/>
    <w:rsid w:val="00AC7111"/>
  </w:style>
  <w:style w:type="character" w:customStyle="1" w:styleId="WW8Num42ztrue6000">
    <w:name w:val="WW8Num42ztrue6000"/>
    <w:rsid w:val="00AC7111"/>
  </w:style>
  <w:style w:type="character" w:customStyle="1" w:styleId="WW8Num43ztrue0000">
    <w:name w:val="WW8Num43ztrue0000"/>
    <w:rsid w:val="00AC7111"/>
  </w:style>
  <w:style w:type="character" w:customStyle="1" w:styleId="WW8Num43ztrue1000">
    <w:name w:val="WW8Num43ztrue1000"/>
    <w:rsid w:val="00AC7111"/>
  </w:style>
  <w:style w:type="character" w:customStyle="1" w:styleId="WW8Num43ztrue2000">
    <w:name w:val="WW8Num43ztrue2000"/>
    <w:rsid w:val="00AC7111"/>
  </w:style>
  <w:style w:type="character" w:customStyle="1" w:styleId="WW8Num43ztrue3000">
    <w:name w:val="WW8Num43ztrue3000"/>
    <w:rsid w:val="00AC7111"/>
  </w:style>
  <w:style w:type="character" w:customStyle="1" w:styleId="WW8Num43ztrue4000">
    <w:name w:val="WW8Num43ztrue4000"/>
    <w:rsid w:val="00AC7111"/>
  </w:style>
  <w:style w:type="character" w:customStyle="1" w:styleId="WW8Num43ztrue5000">
    <w:name w:val="WW8Num43ztrue5000"/>
    <w:rsid w:val="00AC7111"/>
  </w:style>
  <w:style w:type="character" w:customStyle="1" w:styleId="WW8Num2ztrue0100">
    <w:name w:val="WW8Num2ztrue0100"/>
    <w:rsid w:val="00A5083E"/>
  </w:style>
  <w:style w:type="character" w:customStyle="1" w:styleId="WW8Num2ztrue1100">
    <w:name w:val="WW8Num2ztrue1100"/>
    <w:rsid w:val="00A5083E"/>
  </w:style>
  <w:style w:type="character" w:customStyle="1" w:styleId="WW8Num2ztrue20000">
    <w:name w:val="WW8Num2ztrue20000"/>
    <w:rsid w:val="00A5083E"/>
  </w:style>
  <w:style w:type="character" w:customStyle="1" w:styleId="WW8Num2ztrue30000">
    <w:name w:val="WW8Num2ztrue30000"/>
    <w:rsid w:val="00A5083E"/>
  </w:style>
  <w:style w:type="character" w:customStyle="1" w:styleId="WW8Num2ztrue40000">
    <w:name w:val="WW8Num2ztrue40000"/>
    <w:rsid w:val="00A5083E"/>
  </w:style>
  <w:style w:type="character" w:customStyle="1" w:styleId="WW8Num2ztrue50000">
    <w:name w:val="WW8Num2ztrue50000"/>
    <w:rsid w:val="00A5083E"/>
  </w:style>
  <w:style w:type="character" w:customStyle="1" w:styleId="WW8Num3ztrue00000">
    <w:name w:val="WW8Num3ztrue00000"/>
    <w:rsid w:val="00A5083E"/>
  </w:style>
  <w:style w:type="character" w:customStyle="1" w:styleId="WW8Num3ztrue10000">
    <w:name w:val="WW8Num3ztrue10000"/>
    <w:rsid w:val="00A5083E"/>
  </w:style>
  <w:style w:type="character" w:customStyle="1" w:styleId="WW8Num3ztrue20000">
    <w:name w:val="WW8Num3ztrue20000"/>
    <w:rsid w:val="00A5083E"/>
  </w:style>
  <w:style w:type="character" w:customStyle="1" w:styleId="WW8Num3ztrue30000">
    <w:name w:val="WW8Num3ztrue30000"/>
    <w:rsid w:val="00A5083E"/>
  </w:style>
  <w:style w:type="character" w:customStyle="1" w:styleId="WW8Num3ztrue40000">
    <w:name w:val="WW8Num3ztrue40000"/>
    <w:rsid w:val="00A5083E"/>
  </w:style>
  <w:style w:type="character" w:customStyle="1" w:styleId="WW8Num3ztrue50000">
    <w:name w:val="WW8Num3ztrue50000"/>
    <w:rsid w:val="00A5083E"/>
  </w:style>
  <w:style w:type="character" w:customStyle="1" w:styleId="WW8Num3ztrue60000">
    <w:name w:val="WW8Num3ztrue60000"/>
    <w:rsid w:val="00A5083E"/>
  </w:style>
  <w:style w:type="character" w:customStyle="1" w:styleId="WW8Num5ztrue00000">
    <w:name w:val="WW8Num5ztrue00000"/>
    <w:rsid w:val="00A5083E"/>
  </w:style>
  <w:style w:type="character" w:customStyle="1" w:styleId="WW8Num5ztrue10000">
    <w:name w:val="WW8Num5ztrue10000"/>
    <w:rsid w:val="00A5083E"/>
  </w:style>
  <w:style w:type="character" w:customStyle="1" w:styleId="WW8Num5ztrue20000">
    <w:name w:val="WW8Num5ztrue20000"/>
    <w:rsid w:val="00A5083E"/>
  </w:style>
  <w:style w:type="character" w:customStyle="1" w:styleId="WW8Num5ztrue30000">
    <w:name w:val="WW8Num5ztrue30000"/>
    <w:rsid w:val="00A5083E"/>
  </w:style>
  <w:style w:type="character" w:customStyle="1" w:styleId="WW8Num5ztrue40000">
    <w:name w:val="WW8Num5ztrue40000"/>
    <w:rsid w:val="00A5083E"/>
  </w:style>
  <w:style w:type="character" w:customStyle="1" w:styleId="WW8Num5ztrue50000">
    <w:name w:val="WW8Num5ztrue50000"/>
    <w:rsid w:val="00A5083E"/>
  </w:style>
  <w:style w:type="character" w:customStyle="1" w:styleId="WW8Num5ztrue60000">
    <w:name w:val="WW8Num5ztrue60000"/>
    <w:rsid w:val="00A5083E"/>
  </w:style>
  <w:style w:type="character" w:customStyle="1" w:styleId="WW8Num7ztrue00000">
    <w:name w:val="WW8Num7ztrue00000"/>
    <w:rsid w:val="00A5083E"/>
  </w:style>
  <w:style w:type="character" w:customStyle="1" w:styleId="WW8Num7ztrue10000">
    <w:name w:val="WW8Num7ztrue10000"/>
    <w:rsid w:val="00A5083E"/>
  </w:style>
  <w:style w:type="character" w:customStyle="1" w:styleId="WW8Num7ztrue20000">
    <w:name w:val="WW8Num7ztrue20000"/>
    <w:rsid w:val="00A5083E"/>
  </w:style>
  <w:style w:type="character" w:customStyle="1" w:styleId="WW8Num7ztrue30000">
    <w:name w:val="WW8Num7ztrue30000"/>
    <w:rsid w:val="00A5083E"/>
  </w:style>
  <w:style w:type="character" w:customStyle="1" w:styleId="WW8Num7ztrue40000">
    <w:name w:val="WW8Num7ztrue40000"/>
    <w:rsid w:val="00A5083E"/>
  </w:style>
  <w:style w:type="character" w:customStyle="1" w:styleId="WW8Num7ztrue50000">
    <w:name w:val="WW8Num7ztrue50000"/>
    <w:rsid w:val="00A5083E"/>
  </w:style>
  <w:style w:type="character" w:customStyle="1" w:styleId="WW8Num7ztrue60000">
    <w:name w:val="WW8Num7ztrue60000"/>
    <w:rsid w:val="00A5083E"/>
  </w:style>
  <w:style w:type="character" w:customStyle="1" w:styleId="WW8Num10ztrue00000">
    <w:name w:val="WW8Num10ztrue00000"/>
    <w:rsid w:val="00A5083E"/>
  </w:style>
  <w:style w:type="character" w:customStyle="1" w:styleId="WW8Num10ztrue10000">
    <w:name w:val="WW8Num10ztrue10000"/>
    <w:rsid w:val="00A5083E"/>
  </w:style>
  <w:style w:type="character" w:customStyle="1" w:styleId="WW8Num10ztrue20000">
    <w:name w:val="WW8Num10ztrue20000"/>
    <w:rsid w:val="00A5083E"/>
  </w:style>
  <w:style w:type="character" w:customStyle="1" w:styleId="WW8Num10ztrue30000">
    <w:name w:val="WW8Num10ztrue30000"/>
    <w:rsid w:val="00A5083E"/>
  </w:style>
  <w:style w:type="character" w:customStyle="1" w:styleId="WW8Num10ztrue40000">
    <w:name w:val="WW8Num10ztrue40000"/>
    <w:rsid w:val="00A5083E"/>
  </w:style>
  <w:style w:type="character" w:customStyle="1" w:styleId="WW8Num10ztrue50000">
    <w:name w:val="WW8Num10ztrue50000"/>
    <w:rsid w:val="00A5083E"/>
  </w:style>
  <w:style w:type="character" w:customStyle="1" w:styleId="WW8Num10ztrue60000">
    <w:name w:val="WW8Num10ztrue60000"/>
    <w:rsid w:val="00A5083E"/>
  </w:style>
  <w:style w:type="character" w:customStyle="1" w:styleId="WW8Num12ztrue00000">
    <w:name w:val="WW8Num12ztrue00000"/>
    <w:rsid w:val="00A5083E"/>
  </w:style>
  <w:style w:type="character" w:customStyle="1" w:styleId="WW8Num12ztrue10000">
    <w:name w:val="WW8Num12ztrue10000"/>
    <w:rsid w:val="00A5083E"/>
  </w:style>
  <w:style w:type="character" w:customStyle="1" w:styleId="WW8Num12ztrue20000">
    <w:name w:val="WW8Num12ztrue20000"/>
    <w:rsid w:val="00A5083E"/>
  </w:style>
  <w:style w:type="character" w:customStyle="1" w:styleId="WW8Num12ztrue30000">
    <w:name w:val="WW8Num12ztrue30000"/>
    <w:rsid w:val="00A5083E"/>
  </w:style>
  <w:style w:type="character" w:customStyle="1" w:styleId="WW8Num12ztrue40000">
    <w:name w:val="WW8Num12ztrue40000"/>
    <w:rsid w:val="00A5083E"/>
  </w:style>
  <w:style w:type="character" w:customStyle="1" w:styleId="WW8Num12ztrue50000">
    <w:name w:val="WW8Num12ztrue50000"/>
    <w:rsid w:val="00A5083E"/>
  </w:style>
  <w:style w:type="character" w:customStyle="1" w:styleId="WW8Num12ztrue60000">
    <w:name w:val="WW8Num12ztrue60000"/>
    <w:rsid w:val="00A5083E"/>
  </w:style>
  <w:style w:type="character" w:customStyle="1" w:styleId="WW8Num13ztrue00000">
    <w:name w:val="WW8Num13ztrue00000"/>
    <w:rsid w:val="00A5083E"/>
  </w:style>
  <w:style w:type="character" w:customStyle="1" w:styleId="WW8Num13ztrue10000">
    <w:name w:val="WW8Num13ztrue10000"/>
    <w:rsid w:val="00A5083E"/>
  </w:style>
  <w:style w:type="character" w:customStyle="1" w:styleId="WW8Num13ztrue20000">
    <w:name w:val="WW8Num13ztrue20000"/>
    <w:rsid w:val="00A5083E"/>
  </w:style>
  <w:style w:type="character" w:customStyle="1" w:styleId="WW8Num13ztrue30000">
    <w:name w:val="WW8Num13ztrue30000"/>
    <w:rsid w:val="00A5083E"/>
  </w:style>
  <w:style w:type="character" w:customStyle="1" w:styleId="WW8Num13ztrue40000">
    <w:name w:val="WW8Num13ztrue40000"/>
    <w:rsid w:val="00A5083E"/>
  </w:style>
  <w:style w:type="character" w:customStyle="1" w:styleId="WW8Num13ztrue50000">
    <w:name w:val="WW8Num13ztrue50000"/>
    <w:rsid w:val="00A5083E"/>
  </w:style>
  <w:style w:type="character" w:customStyle="1" w:styleId="WW8Num13ztrue60000">
    <w:name w:val="WW8Num13ztrue60000"/>
    <w:rsid w:val="00A5083E"/>
  </w:style>
  <w:style w:type="character" w:customStyle="1" w:styleId="WW8Num15ztrue00000">
    <w:name w:val="WW8Num15ztrue00000"/>
    <w:rsid w:val="00A5083E"/>
  </w:style>
  <w:style w:type="character" w:customStyle="1" w:styleId="WW8Num15ztrue10000">
    <w:name w:val="WW8Num15ztrue10000"/>
    <w:rsid w:val="00A5083E"/>
  </w:style>
  <w:style w:type="character" w:customStyle="1" w:styleId="WW8Num15ztrue20000">
    <w:name w:val="WW8Num15ztrue20000"/>
    <w:rsid w:val="00A5083E"/>
  </w:style>
  <w:style w:type="character" w:customStyle="1" w:styleId="WW8Num15ztrue30000">
    <w:name w:val="WW8Num15ztrue30000"/>
    <w:rsid w:val="00A5083E"/>
  </w:style>
  <w:style w:type="character" w:customStyle="1" w:styleId="WW8Num15ztrue40000">
    <w:name w:val="WW8Num15ztrue40000"/>
    <w:rsid w:val="00A5083E"/>
  </w:style>
  <w:style w:type="character" w:customStyle="1" w:styleId="WW8Num15ztrue50000">
    <w:name w:val="WW8Num15ztrue50000"/>
    <w:rsid w:val="00A5083E"/>
  </w:style>
  <w:style w:type="character" w:customStyle="1" w:styleId="WW8Num15ztrue60000">
    <w:name w:val="WW8Num15ztrue60000"/>
    <w:rsid w:val="00A5083E"/>
  </w:style>
  <w:style w:type="character" w:customStyle="1" w:styleId="WW8Num16ztrue00000">
    <w:name w:val="WW8Num16ztrue00000"/>
    <w:rsid w:val="00A5083E"/>
  </w:style>
  <w:style w:type="character" w:customStyle="1" w:styleId="WW8Num16ztrue10000">
    <w:name w:val="WW8Num16ztrue10000"/>
    <w:rsid w:val="00A5083E"/>
  </w:style>
  <w:style w:type="character" w:customStyle="1" w:styleId="WW8Num16ztrue20000">
    <w:name w:val="WW8Num16ztrue20000"/>
    <w:rsid w:val="00A5083E"/>
  </w:style>
  <w:style w:type="character" w:customStyle="1" w:styleId="WW8Num16ztrue30000">
    <w:name w:val="WW8Num16ztrue30000"/>
    <w:rsid w:val="00A5083E"/>
  </w:style>
  <w:style w:type="character" w:customStyle="1" w:styleId="WW8Num16ztrue40000">
    <w:name w:val="WW8Num16ztrue40000"/>
    <w:rsid w:val="00A5083E"/>
  </w:style>
  <w:style w:type="character" w:customStyle="1" w:styleId="WW8Num16ztrue50000">
    <w:name w:val="WW8Num16ztrue50000"/>
    <w:rsid w:val="00A5083E"/>
  </w:style>
  <w:style w:type="character" w:customStyle="1" w:styleId="WW8Num17ztrue00000">
    <w:name w:val="WW8Num17ztrue00000"/>
    <w:rsid w:val="00A5083E"/>
  </w:style>
  <w:style w:type="character" w:customStyle="1" w:styleId="WW8Num17ztrue10000">
    <w:name w:val="WW8Num17ztrue10000"/>
    <w:rsid w:val="00A5083E"/>
  </w:style>
  <w:style w:type="character" w:customStyle="1" w:styleId="WW8Num17ztrue20000">
    <w:name w:val="WW8Num17ztrue20000"/>
    <w:rsid w:val="00A5083E"/>
  </w:style>
  <w:style w:type="character" w:customStyle="1" w:styleId="WW8Num17ztrue30000">
    <w:name w:val="WW8Num17ztrue30000"/>
    <w:rsid w:val="00A5083E"/>
  </w:style>
  <w:style w:type="character" w:customStyle="1" w:styleId="WW8Num17ztrue40000">
    <w:name w:val="WW8Num17ztrue40000"/>
    <w:rsid w:val="00A5083E"/>
  </w:style>
  <w:style w:type="character" w:customStyle="1" w:styleId="WW8Num17ztrue50000">
    <w:name w:val="WW8Num17ztrue50000"/>
    <w:rsid w:val="00A5083E"/>
  </w:style>
  <w:style w:type="character" w:customStyle="1" w:styleId="WW8Num17ztrue60000">
    <w:name w:val="WW8Num17ztrue60000"/>
    <w:rsid w:val="00A5083E"/>
  </w:style>
  <w:style w:type="character" w:customStyle="1" w:styleId="WW8Num19ztrue00000">
    <w:name w:val="WW8Num19ztrue00000"/>
    <w:rsid w:val="00A5083E"/>
  </w:style>
  <w:style w:type="character" w:customStyle="1" w:styleId="WW8Num19ztrue10000">
    <w:name w:val="WW8Num19ztrue10000"/>
    <w:rsid w:val="00A5083E"/>
  </w:style>
  <w:style w:type="character" w:customStyle="1" w:styleId="WW8Num19ztrue20000">
    <w:name w:val="WW8Num19ztrue20000"/>
    <w:rsid w:val="00A5083E"/>
  </w:style>
  <w:style w:type="character" w:customStyle="1" w:styleId="WW8Num19ztrue30000">
    <w:name w:val="WW8Num19ztrue30000"/>
    <w:rsid w:val="00A5083E"/>
  </w:style>
  <w:style w:type="character" w:customStyle="1" w:styleId="WW8Num19ztrue40000">
    <w:name w:val="WW8Num19ztrue40000"/>
    <w:rsid w:val="00A5083E"/>
  </w:style>
  <w:style w:type="character" w:customStyle="1" w:styleId="WW8Num20ztrue00000">
    <w:name w:val="WW8Num20ztrue00000"/>
    <w:rsid w:val="00A5083E"/>
  </w:style>
  <w:style w:type="character" w:customStyle="1" w:styleId="WW8Num20ztrue10000">
    <w:name w:val="WW8Num20ztrue10000"/>
    <w:rsid w:val="00A5083E"/>
  </w:style>
  <w:style w:type="character" w:customStyle="1" w:styleId="WW8Num20ztrue20000">
    <w:name w:val="WW8Num20ztrue20000"/>
    <w:rsid w:val="00A5083E"/>
  </w:style>
  <w:style w:type="character" w:customStyle="1" w:styleId="WW8Num20ztrue30000">
    <w:name w:val="WW8Num20ztrue30000"/>
    <w:rsid w:val="00A5083E"/>
  </w:style>
  <w:style w:type="character" w:customStyle="1" w:styleId="WW8Num20ztrue40000">
    <w:name w:val="WW8Num20ztrue40000"/>
    <w:rsid w:val="00A5083E"/>
  </w:style>
  <w:style w:type="character" w:customStyle="1" w:styleId="WW8Num20ztrue50000">
    <w:name w:val="WW8Num20ztrue50000"/>
    <w:rsid w:val="00A5083E"/>
  </w:style>
  <w:style w:type="character" w:customStyle="1" w:styleId="WW8Num20ztrue60000">
    <w:name w:val="WW8Num20ztrue60000"/>
    <w:rsid w:val="00A5083E"/>
  </w:style>
  <w:style w:type="character" w:customStyle="1" w:styleId="WW8Num21ztrue00000">
    <w:name w:val="WW8Num21ztrue00000"/>
    <w:rsid w:val="00A5083E"/>
  </w:style>
  <w:style w:type="character" w:customStyle="1" w:styleId="WW8Num21ztrue10000">
    <w:name w:val="WW8Num21ztrue10000"/>
    <w:rsid w:val="00A5083E"/>
  </w:style>
  <w:style w:type="character" w:customStyle="1" w:styleId="WW8Num21ztrue20000">
    <w:name w:val="WW8Num21ztrue20000"/>
    <w:rsid w:val="00A5083E"/>
  </w:style>
  <w:style w:type="character" w:customStyle="1" w:styleId="WW8Num21ztrue30000">
    <w:name w:val="WW8Num21ztrue30000"/>
    <w:rsid w:val="00A5083E"/>
  </w:style>
  <w:style w:type="character" w:customStyle="1" w:styleId="WW8Num21ztrue40000">
    <w:name w:val="WW8Num21ztrue40000"/>
    <w:rsid w:val="00A5083E"/>
  </w:style>
  <w:style w:type="character" w:customStyle="1" w:styleId="WW8Num21ztrue50000">
    <w:name w:val="WW8Num21ztrue50000"/>
    <w:rsid w:val="00A5083E"/>
  </w:style>
  <w:style w:type="character" w:customStyle="1" w:styleId="WW8Num21ztrue60000">
    <w:name w:val="WW8Num21ztrue60000"/>
    <w:rsid w:val="00A5083E"/>
  </w:style>
  <w:style w:type="character" w:customStyle="1" w:styleId="WW8Num22ztrue00000">
    <w:name w:val="WW8Num22ztrue00000"/>
    <w:rsid w:val="00A5083E"/>
  </w:style>
  <w:style w:type="character" w:customStyle="1" w:styleId="WW8Num22ztrue10000">
    <w:name w:val="WW8Num22ztrue10000"/>
    <w:rsid w:val="00A5083E"/>
  </w:style>
  <w:style w:type="character" w:customStyle="1" w:styleId="WW8Num22ztrue20000">
    <w:name w:val="WW8Num22ztrue20000"/>
    <w:rsid w:val="00A5083E"/>
  </w:style>
  <w:style w:type="character" w:customStyle="1" w:styleId="WW8Num22ztrue30000">
    <w:name w:val="WW8Num22ztrue30000"/>
    <w:rsid w:val="00A5083E"/>
  </w:style>
  <w:style w:type="character" w:customStyle="1" w:styleId="WW8Num22ztrue40000">
    <w:name w:val="WW8Num22ztrue40000"/>
    <w:rsid w:val="00A5083E"/>
  </w:style>
  <w:style w:type="character" w:customStyle="1" w:styleId="WW8Num22ztrue50000">
    <w:name w:val="WW8Num22ztrue50000"/>
    <w:rsid w:val="00A5083E"/>
  </w:style>
  <w:style w:type="character" w:customStyle="1" w:styleId="WW8Num22ztrue60000">
    <w:name w:val="WW8Num22ztrue60000"/>
    <w:rsid w:val="00A5083E"/>
  </w:style>
  <w:style w:type="character" w:customStyle="1" w:styleId="WW8Num23ztrue00000">
    <w:name w:val="WW8Num23ztrue00000"/>
    <w:rsid w:val="00A5083E"/>
  </w:style>
  <w:style w:type="character" w:customStyle="1" w:styleId="WW8Num23ztrue10000">
    <w:name w:val="WW8Num23ztrue10000"/>
    <w:rsid w:val="00A5083E"/>
  </w:style>
  <w:style w:type="character" w:customStyle="1" w:styleId="WW8Num23ztrue20000">
    <w:name w:val="WW8Num23ztrue20000"/>
    <w:rsid w:val="00A5083E"/>
  </w:style>
  <w:style w:type="character" w:customStyle="1" w:styleId="WW8Num23ztrue30000">
    <w:name w:val="WW8Num23ztrue30000"/>
    <w:rsid w:val="00A5083E"/>
  </w:style>
  <w:style w:type="character" w:customStyle="1" w:styleId="WW8Num23ztrue40000">
    <w:name w:val="WW8Num23ztrue40000"/>
    <w:rsid w:val="00A5083E"/>
  </w:style>
  <w:style w:type="character" w:customStyle="1" w:styleId="WW8Num24ztrue00000">
    <w:name w:val="WW8Num24ztrue00000"/>
    <w:rsid w:val="00A5083E"/>
  </w:style>
  <w:style w:type="character" w:customStyle="1" w:styleId="WW8Num24ztrue10000">
    <w:name w:val="WW8Num24ztrue10000"/>
    <w:rsid w:val="00A5083E"/>
  </w:style>
  <w:style w:type="character" w:customStyle="1" w:styleId="WW8Num24ztrue20000">
    <w:name w:val="WW8Num24ztrue20000"/>
    <w:rsid w:val="00A5083E"/>
  </w:style>
  <w:style w:type="character" w:customStyle="1" w:styleId="WW8Num24ztrue30000">
    <w:name w:val="WW8Num24ztrue30000"/>
    <w:rsid w:val="00A5083E"/>
  </w:style>
  <w:style w:type="character" w:customStyle="1" w:styleId="WW8Num24ztrue40000">
    <w:name w:val="WW8Num24ztrue40000"/>
    <w:rsid w:val="00A5083E"/>
  </w:style>
  <w:style w:type="character" w:customStyle="1" w:styleId="WW8Num24ztrue50000">
    <w:name w:val="WW8Num24ztrue50000"/>
    <w:rsid w:val="00A5083E"/>
  </w:style>
  <w:style w:type="character" w:customStyle="1" w:styleId="WW8Num25ztrue00000">
    <w:name w:val="WW8Num25ztrue00000"/>
    <w:rsid w:val="00A5083E"/>
  </w:style>
  <w:style w:type="character" w:customStyle="1" w:styleId="WW8Num25ztrue10000">
    <w:name w:val="WW8Num25ztrue10000"/>
    <w:rsid w:val="00A5083E"/>
  </w:style>
  <w:style w:type="character" w:customStyle="1" w:styleId="WW8Num25ztrue20000">
    <w:name w:val="WW8Num25ztrue20000"/>
    <w:rsid w:val="00A5083E"/>
  </w:style>
  <w:style w:type="character" w:customStyle="1" w:styleId="WW8Num25ztrue30000">
    <w:name w:val="WW8Num25ztrue30000"/>
    <w:rsid w:val="00A5083E"/>
  </w:style>
  <w:style w:type="character" w:customStyle="1" w:styleId="WW8Num25ztrue40000">
    <w:name w:val="WW8Num25ztrue40000"/>
    <w:rsid w:val="00A5083E"/>
  </w:style>
  <w:style w:type="character" w:customStyle="1" w:styleId="WW8Num25ztrue50000">
    <w:name w:val="WW8Num25ztrue50000"/>
    <w:rsid w:val="00A5083E"/>
  </w:style>
  <w:style w:type="character" w:customStyle="1" w:styleId="WW8Num26ztrue00000">
    <w:name w:val="WW8Num26ztrue00000"/>
    <w:rsid w:val="00A5083E"/>
  </w:style>
  <w:style w:type="character" w:customStyle="1" w:styleId="WW8Num26ztrue10000">
    <w:name w:val="WW8Num26ztrue10000"/>
    <w:rsid w:val="00A5083E"/>
  </w:style>
  <w:style w:type="character" w:customStyle="1" w:styleId="WW8Num26ztrue20000">
    <w:name w:val="WW8Num26ztrue20000"/>
    <w:rsid w:val="00A5083E"/>
  </w:style>
  <w:style w:type="character" w:customStyle="1" w:styleId="WW8Num26ztrue30000">
    <w:name w:val="WW8Num26ztrue30000"/>
    <w:rsid w:val="00A5083E"/>
  </w:style>
  <w:style w:type="character" w:customStyle="1" w:styleId="WW8Num26ztrue40000">
    <w:name w:val="WW8Num26ztrue40000"/>
    <w:rsid w:val="00A5083E"/>
  </w:style>
  <w:style w:type="character" w:customStyle="1" w:styleId="WW8Num26ztrue50000">
    <w:name w:val="WW8Num26ztrue50000"/>
    <w:rsid w:val="00A5083E"/>
  </w:style>
  <w:style w:type="character" w:customStyle="1" w:styleId="WW8Num26ztrue60000">
    <w:name w:val="WW8Num26ztrue60000"/>
    <w:rsid w:val="00A5083E"/>
  </w:style>
  <w:style w:type="character" w:customStyle="1" w:styleId="WW8Num28ztrue00000">
    <w:name w:val="WW8Num28ztrue00000"/>
    <w:rsid w:val="00A5083E"/>
  </w:style>
  <w:style w:type="character" w:customStyle="1" w:styleId="WW8Num28ztrue10000">
    <w:name w:val="WW8Num28ztrue10000"/>
    <w:rsid w:val="00A5083E"/>
  </w:style>
  <w:style w:type="character" w:customStyle="1" w:styleId="WW8Num28ztrue20000">
    <w:name w:val="WW8Num28ztrue20000"/>
    <w:rsid w:val="00A5083E"/>
  </w:style>
  <w:style w:type="character" w:customStyle="1" w:styleId="WW8Num28ztrue30000">
    <w:name w:val="WW8Num28ztrue30000"/>
    <w:rsid w:val="00A5083E"/>
  </w:style>
  <w:style w:type="character" w:customStyle="1" w:styleId="WW8Num28ztrue40000">
    <w:name w:val="WW8Num28ztrue40000"/>
    <w:rsid w:val="00A5083E"/>
  </w:style>
  <w:style w:type="character" w:customStyle="1" w:styleId="WW8Num28ztrue50000">
    <w:name w:val="WW8Num28ztrue50000"/>
    <w:rsid w:val="00A5083E"/>
  </w:style>
  <w:style w:type="character" w:customStyle="1" w:styleId="WW8Num28ztrue60000">
    <w:name w:val="WW8Num28ztrue60000"/>
    <w:rsid w:val="00A5083E"/>
  </w:style>
  <w:style w:type="character" w:customStyle="1" w:styleId="WW8Num29ztrue00000">
    <w:name w:val="WW8Num29ztrue00000"/>
    <w:rsid w:val="00A5083E"/>
  </w:style>
  <w:style w:type="character" w:customStyle="1" w:styleId="WW8Num29ztrue10000">
    <w:name w:val="WW8Num29ztrue10000"/>
    <w:rsid w:val="00A5083E"/>
  </w:style>
  <w:style w:type="character" w:customStyle="1" w:styleId="WW8Num29ztrue20000">
    <w:name w:val="WW8Num29ztrue20000"/>
    <w:rsid w:val="00A5083E"/>
  </w:style>
  <w:style w:type="character" w:customStyle="1" w:styleId="WW8Num29ztrue30000">
    <w:name w:val="WW8Num29ztrue30000"/>
    <w:rsid w:val="00A5083E"/>
  </w:style>
  <w:style w:type="character" w:customStyle="1" w:styleId="WW8Num29ztrue40000">
    <w:name w:val="WW8Num29ztrue40000"/>
    <w:rsid w:val="00A5083E"/>
  </w:style>
  <w:style w:type="character" w:customStyle="1" w:styleId="WW8Num29ztrue50000">
    <w:name w:val="WW8Num29ztrue50000"/>
    <w:rsid w:val="00A5083E"/>
  </w:style>
  <w:style w:type="character" w:customStyle="1" w:styleId="WW8Num29ztrue60000">
    <w:name w:val="WW8Num29ztrue60000"/>
    <w:rsid w:val="00A5083E"/>
  </w:style>
  <w:style w:type="character" w:customStyle="1" w:styleId="WW8Num30ztrue00000">
    <w:name w:val="WW8Num30ztrue00000"/>
    <w:rsid w:val="00A5083E"/>
  </w:style>
  <w:style w:type="character" w:customStyle="1" w:styleId="WW8Num30ztrue10000">
    <w:name w:val="WW8Num30ztrue10000"/>
    <w:rsid w:val="00A5083E"/>
  </w:style>
  <w:style w:type="character" w:customStyle="1" w:styleId="WW8Num30ztrue20000">
    <w:name w:val="WW8Num30ztrue20000"/>
    <w:rsid w:val="00A5083E"/>
  </w:style>
  <w:style w:type="character" w:customStyle="1" w:styleId="WW8Num30ztrue30000">
    <w:name w:val="WW8Num30ztrue30000"/>
    <w:rsid w:val="00A5083E"/>
  </w:style>
  <w:style w:type="character" w:customStyle="1" w:styleId="WW8Num30ztrue40000">
    <w:name w:val="WW8Num30ztrue40000"/>
    <w:rsid w:val="00A5083E"/>
  </w:style>
  <w:style w:type="character" w:customStyle="1" w:styleId="WW8Num30ztrue50000">
    <w:name w:val="WW8Num30ztrue50000"/>
    <w:rsid w:val="00A5083E"/>
  </w:style>
  <w:style w:type="character" w:customStyle="1" w:styleId="WW8Num30ztrue60000">
    <w:name w:val="WW8Num30ztrue60000"/>
    <w:rsid w:val="00A5083E"/>
  </w:style>
  <w:style w:type="character" w:customStyle="1" w:styleId="WW8Num31ztrue00000">
    <w:name w:val="WW8Num31ztrue00000"/>
    <w:rsid w:val="00A5083E"/>
  </w:style>
  <w:style w:type="character" w:customStyle="1" w:styleId="WW8Num31ztrue10000">
    <w:name w:val="WW8Num31ztrue10000"/>
    <w:rsid w:val="00A5083E"/>
  </w:style>
  <w:style w:type="character" w:customStyle="1" w:styleId="WW8Num31ztrue20000">
    <w:name w:val="WW8Num31ztrue20000"/>
    <w:rsid w:val="00A5083E"/>
  </w:style>
  <w:style w:type="character" w:customStyle="1" w:styleId="WW8Num31ztrue30000">
    <w:name w:val="WW8Num31ztrue30000"/>
    <w:rsid w:val="00A5083E"/>
  </w:style>
  <w:style w:type="character" w:customStyle="1" w:styleId="WW8Num31ztrue40000">
    <w:name w:val="WW8Num31ztrue40000"/>
    <w:rsid w:val="00A5083E"/>
  </w:style>
  <w:style w:type="character" w:customStyle="1" w:styleId="WW8Num31ztrue50000">
    <w:name w:val="WW8Num31ztrue50000"/>
    <w:rsid w:val="00A5083E"/>
  </w:style>
  <w:style w:type="character" w:customStyle="1" w:styleId="WW8Num31ztrue60000">
    <w:name w:val="WW8Num31ztrue60000"/>
    <w:rsid w:val="00A5083E"/>
  </w:style>
  <w:style w:type="character" w:customStyle="1" w:styleId="WW8Num32ztrue00000">
    <w:name w:val="WW8Num32ztrue00000"/>
    <w:rsid w:val="00A5083E"/>
  </w:style>
  <w:style w:type="character" w:customStyle="1" w:styleId="WW8Num32ztrue10000">
    <w:name w:val="WW8Num32ztrue10000"/>
    <w:rsid w:val="00A5083E"/>
  </w:style>
  <w:style w:type="character" w:customStyle="1" w:styleId="WW8Num32ztrue20000">
    <w:name w:val="WW8Num32ztrue20000"/>
    <w:rsid w:val="00A5083E"/>
  </w:style>
  <w:style w:type="character" w:customStyle="1" w:styleId="WW8Num32ztrue30000">
    <w:name w:val="WW8Num32ztrue30000"/>
    <w:rsid w:val="00A5083E"/>
  </w:style>
  <w:style w:type="character" w:customStyle="1" w:styleId="WW8Num32ztrue40000">
    <w:name w:val="WW8Num32ztrue40000"/>
    <w:rsid w:val="00A5083E"/>
  </w:style>
  <w:style w:type="character" w:customStyle="1" w:styleId="WW8Num32ztrue50000">
    <w:name w:val="WW8Num32ztrue50000"/>
    <w:rsid w:val="00A5083E"/>
  </w:style>
  <w:style w:type="character" w:customStyle="1" w:styleId="WW8Num34ztrue00000">
    <w:name w:val="WW8Num34ztrue00000"/>
    <w:rsid w:val="00A5083E"/>
  </w:style>
  <w:style w:type="character" w:customStyle="1" w:styleId="WW8Num34ztrue10000">
    <w:name w:val="WW8Num34ztrue10000"/>
    <w:rsid w:val="00A5083E"/>
  </w:style>
  <w:style w:type="character" w:customStyle="1" w:styleId="WW8Num34ztrue20000">
    <w:name w:val="WW8Num34ztrue20000"/>
    <w:rsid w:val="00A5083E"/>
  </w:style>
  <w:style w:type="character" w:customStyle="1" w:styleId="WW8Num34ztrue30000">
    <w:name w:val="WW8Num34ztrue30000"/>
    <w:rsid w:val="00A5083E"/>
  </w:style>
  <w:style w:type="character" w:customStyle="1" w:styleId="WW8Num34ztrue40000">
    <w:name w:val="WW8Num34ztrue40000"/>
    <w:rsid w:val="00A5083E"/>
  </w:style>
  <w:style w:type="character" w:customStyle="1" w:styleId="WW8Num34ztrue50000">
    <w:name w:val="WW8Num34ztrue50000"/>
    <w:rsid w:val="00A5083E"/>
  </w:style>
  <w:style w:type="character" w:customStyle="1" w:styleId="WW8Num34ztrue60000">
    <w:name w:val="WW8Num34ztrue60000"/>
    <w:rsid w:val="00A5083E"/>
  </w:style>
  <w:style w:type="character" w:customStyle="1" w:styleId="WW8Num35ztrue00000">
    <w:name w:val="WW8Num35ztrue00000"/>
    <w:rsid w:val="00A5083E"/>
  </w:style>
  <w:style w:type="character" w:customStyle="1" w:styleId="WW8Num35ztrue10000">
    <w:name w:val="WW8Num35ztrue10000"/>
    <w:rsid w:val="00A5083E"/>
  </w:style>
  <w:style w:type="character" w:customStyle="1" w:styleId="WW8Num35ztrue20000">
    <w:name w:val="WW8Num35ztrue20000"/>
    <w:rsid w:val="00A5083E"/>
  </w:style>
  <w:style w:type="character" w:customStyle="1" w:styleId="WW8Num35ztrue30000">
    <w:name w:val="WW8Num35ztrue30000"/>
    <w:rsid w:val="00A5083E"/>
  </w:style>
  <w:style w:type="character" w:customStyle="1" w:styleId="WW8Num35ztrue40000">
    <w:name w:val="WW8Num35ztrue40000"/>
    <w:rsid w:val="00A5083E"/>
  </w:style>
  <w:style w:type="character" w:customStyle="1" w:styleId="WW8Num35ztrue50000">
    <w:name w:val="WW8Num35ztrue50000"/>
    <w:rsid w:val="00A5083E"/>
  </w:style>
  <w:style w:type="character" w:customStyle="1" w:styleId="WW8Num35ztrue60000">
    <w:name w:val="WW8Num35ztrue60000"/>
    <w:rsid w:val="00A5083E"/>
  </w:style>
  <w:style w:type="character" w:customStyle="1" w:styleId="WW8Num36ztrue00000">
    <w:name w:val="WW8Num36ztrue00000"/>
    <w:rsid w:val="00A5083E"/>
  </w:style>
  <w:style w:type="character" w:customStyle="1" w:styleId="WW8Num36ztrue10000">
    <w:name w:val="WW8Num36ztrue10000"/>
    <w:rsid w:val="00A5083E"/>
  </w:style>
  <w:style w:type="character" w:customStyle="1" w:styleId="WW8Num36ztrue20000">
    <w:name w:val="WW8Num36ztrue20000"/>
    <w:rsid w:val="00A5083E"/>
  </w:style>
  <w:style w:type="character" w:customStyle="1" w:styleId="WW8Num36ztrue30000">
    <w:name w:val="WW8Num36ztrue30000"/>
    <w:rsid w:val="00A5083E"/>
  </w:style>
  <w:style w:type="character" w:customStyle="1" w:styleId="WW8Num36ztrue40000">
    <w:name w:val="WW8Num36ztrue40000"/>
    <w:rsid w:val="00A5083E"/>
  </w:style>
  <w:style w:type="character" w:customStyle="1" w:styleId="WW8Num36ztrue50000">
    <w:name w:val="WW8Num36ztrue50000"/>
    <w:rsid w:val="00A5083E"/>
  </w:style>
  <w:style w:type="character" w:customStyle="1" w:styleId="WW8Num36ztrue60000">
    <w:name w:val="WW8Num36ztrue60000"/>
    <w:rsid w:val="00A5083E"/>
  </w:style>
  <w:style w:type="character" w:customStyle="1" w:styleId="WW8Num39ztrue00000">
    <w:name w:val="WW8Num39ztrue00000"/>
    <w:rsid w:val="00A5083E"/>
  </w:style>
  <w:style w:type="character" w:customStyle="1" w:styleId="WW8Num39ztrue10000">
    <w:name w:val="WW8Num39ztrue10000"/>
    <w:rsid w:val="00A5083E"/>
  </w:style>
  <w:style w:type="character" w:customStyle="1" w:styleId="WW8Num39ztrue20000">
    <w:name w:val="WW8Num39ztrue20000"/>
    <w:rsid w:val="00A5083E"/>
  </w:style>
  <w:style w:type="character" w:customStyle="1" w:styleId="WW8Num39ztrue30000">
    <w:name w:val="WW8Num39ztrue30000"/>
    <w:rsid w:val="00A5083E"/>
  </w:style>
  <w:style w:type="character" w:customStyle="1" w:styleId="WW8Num39ztrue40000">
    <w:name w:val="WW8Num39ztrue40000"/>
    <w:rsid w:val="00A5083E"/>
  </w:style>
  <w:style w:type="character" w:customStyle="1" w:styleId="WW8Num39ztrue50000">
    <w:name w:val="WW8Num39ztrue50000"/>
    <w:rsid w:val="00A5083E"/>
  </w:style>
  <w:style w:type="character" w:customStyle="1" w:styleId="WW8Num39ztrue60000">
    <w:name w:val="WW8Num39ztrue60000"/>
    <w:rsid w:val="00A5083E"/>
  </w:style>
  <w:style w:type="character" w:customStyle="1" w:styleId="WW8Num40ztrue00000">
    <w:name w:val="WW8Num40ztrue00000"/>
    <w:rsid w:val="00A5083E"/>
  </w:style>
  <w:style w:type="character" w:customStyle="1" w:styleId="WW8Num40ztrue10000">
    <w:name w:val="WW8Num40ztrue10000"/>
    <w:rsid w:val="00A5083E"/>
  </w:style>
  <w:style w:type="character" w:customStyle="1" w:styleId="WW8Num40ztrue20000">
    <w:name w:val="WW8Num40ztrue20000"/>
    <w:rsid w:val="00A5083E"/>
  </w:style>
  <w:style w:type="character" w:customStyle="1" w:styleId="WW8Num40ztrue30000">
    <w:name w:val="WW8Num40ztrue30000"/>
    <w:rsid w:val="00A5083E"/>
  </w:style>
  <w:style w:type="character" w:customStyle="1" w:styleId="WW8Num40ztrue40000">
    <w:name w:val="WW8Num40ztrue40000"/>
    <w:rsid w:val="00A5083E"/>
  </w:style>
  <w:style w:type="character" w:customStyle="1" w:styleId="WW8Num40ztrue50000">
    <w:name w:val="WW8Num40ztrue50000"/>
    <w:rsid w:val="00A5083E"/>
  </w:style>
  <w:style w:type="character" w:customStyle="1" w:styleId="WW8Num40ztrue60000">
    <w:name w:val="WW8Num40ztrue60000"/>
    <w:rsid w:val="00A5083E"/>
  </w:style>
  <w:style w:type="character" w:customStyle="1" w:styleId="WW8Num41ztrue00000">
    <w:name w:val="WW8Num41ztrue00000"/>
    <w:rsid w:val="00A5083E"/>
  </w:style>
  <w:style w:type="character" w:customStyle="1" w:styleId="WW8Num41ztrue10000">
    <w:name w:val="WW8Num41ztrue10000"/>
    <w:rsid w:val="00A5083E"/>
  </w:style>
  <w:style w:type="character" w:customStyle="1" w:styleId="WW8Num41ztrue20000">
    <w:name w:val="WW8Num41ztrue20000"/>
    <w:rsid w:val="00A5083E"/>
  </w:style>
  <w:style w:type="character" w:customStyle="1" w:styleId="WW8Num41ztrue30000">
    <w:name w:val="WW8Num41ztrue30000"/>
    <w:rsid w:val="00A5083E"/>
  </w:style>
  <w:style w:type="character" w:customStyle="1" w:styleId="WW8Num41ztrue40000">
    <w:name w:val="WW8Num41ztrue40000"/>
    <w:rsid w:val="00A5083E"/>
  </w:style>
  <w:style w:type="character" w:customStyle="1" w:styleId="WW8Num42ztrue00000">
    <w:name w:val="WW8Num42ztrue00000"/>
    <w:rsid w:val="00A5083E"/>
  </w:style>
  <w:style w:type="character" w:customStyle="1" w:styleId="WW8Num42ztrue10000">
    <w:name w:val="WW8Num42ztrue10000"/>
    <w:rsid w:val="00A5083E"/>
  </w:style>
  <w:style w:type="character" w:customStyle="1" w:styleId="WW8Num42ztrue20000">
    <w:name w:val="WW8Num42ztrue20000"/>
    <w:rsid w:val="00A5083E"/>
  </w:style>
  <w:style w:type="character" w:customStyle="1" w:styleId="WW8Num42ztrue30000">
    <w:name w:val="WW8Num42ztrue30000"/>
    <w:rsid w:val="00A5083E"/>
  </w:style>
  <w:style w:type="character" w:customStyle="1" w:styleId="WW8Num42ztrue40000">
    <w:name w:val="WW8Num42ztrue40000"/>
    <w:rsid w:val="00A5083E"/>
  </w:style>
  <w:style w:type="character" w:customStyle="1" w:styleId="WW8Num42ztrue50000">
    <w:name w:val="WW8Num42ztrue50000"/>
    <w:rsid w:val="00A5083E"/>
  </w:style>
  <w:style w:type="character" w:customStyle="1" w:styleId="WW8Num42ztrue60000">
    <w:name w:val="WW8Num42ztrue60000"/>
    <w:rsid w:val="00A5083E"/>
  </w:style>
  <w:style w:type="character" w:customStyle="1" w:styleId="WW8Num43ztrue00000">
    <w:name w:val="WW8Num43ztrue00000"/>
    <w:rsid w:val="00A5083E"/>
  </w:style>
  <w:style w:type="character" w:customStyle="1" w:styleId="WW8Num43ztrue10000">
    <w:name w:val="WW8Num43ztrue10000"/>
    <w:rsid w:val="00A5083E"/>
  </w:style>
  <w:style w:type="character" w:customStyle="1" w:styleId="WW8Num43ztrue20000">
    <w:name w:val="WW8Num43ztrue20000"/>
    <w:rsid w:val="00A5083E"/>
  </w:style>
  <w:style w:type="character" w:customStyle="1" w:styleId="WW8Num43ztrue30000">
    <w:name w:val="WW8Num43ztrue30000"/>
    <w:rsid w:val="00A5083E"/>
  </w:style>
  <w:style w:type="character" w:customStyle="1" w:styleId="WW8Num43ztrue40000">
    <w:name w:val="WW8Num43ztrue40000"/>
    <w:rsid w:val="00A5083E"/>
  </w:style>
  <w:style w:type="character" w:customStyle="1" w:styleId="WW8Num43ztrue50000">
    <w:name w:val="WW8Num43ztrue50000"/>
    <w:rsid w:val="00A5083E"/>
  </w:style>
  <w:style w:type="character" w:customStyle="1" w:styleId="WW8Num2ztrue01000">
    <w:name w:val="WW8Num2ztrue01000"/>
    <w:rsid w:val="00FA63E6"/>
  </w:style>
  <w:style w:type="character" w:customStyle="1" w:styleId="WW8Num2ztrue11000">
    <w:name w:val="WW8Num2ztrue11000"/>
    <w:rsid w:val="00FA63E6"/>
  </w:style>
  <w:style w:type="character" w:customStyle="1" w:styleId="WW8Num2ztrue200000">
    <w:name w:val="WW8Num2ztrue200000"/>
    <w:rsid w:val="00FA63E6"/>
  </w:style>
  <w:style w:type="character" w:customStyle="1" w:styleId="WW8Num2ztrue300000">
    <w:name w:val="WW8Num2ztrue300000"/>
    <w:rsid w:val="00FA63E6"/>
  </w:style>
  <w:style w:type="character" w:customStyle="1" w:styleId="WW8Num2ztrue400000">
    <w:name w:val="WW8Num2ztrue400000"/>
    <w:rsid w:val="00FA63E6"/>
  </w:style>
  <w:style w:type="character" w:customStyle="1" w:styleId="WW8Num2ztrue500000">
    <w:name w:val="WW8Num2ztrue500000"/>
    <w:rsid w:val="00FA63E6"/>
  </w:style>
  <w:style w:type="character" w:customStyle="1" w:styleId="WW8Num3ztrue000000">
    <w:name w:val="WW8Num3ztrue000000"/>
    <w:rsid w:val="00FA63E6"/>
  </w:style>
  <w:style w:type="character" w:customStyle="1" w:styleId="WW8Num3ztrue100000">
    <w:name w:val="WW8Num3ztrue100000"/>
    <w:rsid w:val="00FA63E6"/>
  </w:style>
  <w:style w:type="character" w:customStyle="1" w:styleId="WW8Num3ztrue200000">
    <w:name w:val="WW8Num3ztrue200000"/>
    <w:rsid w:val="00FA63E6"/>
  </w:style>
  <w:style w:type="character" w:customStyle="1" w:styleId="WW8Num3ztrue300000">
    <w:name w:val="WW8Num3ztrue300000"/>
    <w:rsid w:val="00FA63E6"/>
  </w:style>
  <w:style w:type="character" w:customStyle="1" w:styleId="WW8Num3ztrue400000">
    <w:name w:val="WW8Num3ztrue400000"/>
    <w:rsid w:val="00FA63E6"/>
  </w:style>
  <w:style w:type="character" w:customStyle="1" w:styleId="WW8Num3ztrue500000">
    <w:name w:val="WW8Num3ztrue500000"/>
    <w:rsid w:val="00FA63E6"/>
  </w:style>
  <w:style w:type="character" w:customStyle="1" w:styleId="WW8Num3ztrue600000">
    <w:name w:val="WW8Num3ztrue600000"/>
    <w:rsid w:val="00FA63E6"/>
  </w:style>
  <w:style w:type="character" w:customStyle="1" w:styleId="WW8Num5ztrue000000">
    <w:name w:val="WW8Num5ztrue000000"/>
    <w:rsid w:val="00FA63E6"/>
  </w:style>
  <w:style w:type="character" w:customStyle="1" w:styleId="WW8Num5ztrue100000">
    <w:name w:val="WW8Num5ztrue100000"/>
    <w:rsid w:val="00FA63E6"/>
  </w:style>
  <w:style w:type="character" w:customStyle="1" w:styleId="WW8Num5ztrue200000">
    <w:name w:val="WW8Num5ztrue200000"/>
    <w:rsid w:val="00FA63E6"/>
  </w:style>
  <w:style w:type="character" w:customStyle="1" w:styleId="WW8Num5ztrue300000">
    <w:name w:val="WW8Num5ztrue300000"/>
    <w:rsid w:val="00FA63E6"/>
  </w:style>
  <w:style w:type="character" w:customStyle="1" w:styleId="WW8Num5ztrue400000">
    <w:name w:val="WW8Num5ztrue400000"/>
    <w:rsid w:val="00FA63E6"/>
  </w:style>
  <w:style w:type="character" w:customStyle="1" w:styleId="WW8Num5ztrue500000">
    <w:name w:val="WW8Num5ztrue500000"/>
    <w:rsid w:val="00FA63E6"/>
  </w:style>
  <w:style w:type="character" w:customStyle="1" w:styleId="WW8Num5ztrue600000">
    <w:name w:val="WW8Num5ztrue600000"/>
    <w:rsid w:val="00FA63E6"/>
  </w:style>
  <w:style w:type="character" w:customStyle="1" w:styleId="WW8Num7ztrue000000">
    <w:name w:val="WW8Num7ztrue000000"/>
    <w:rsid w:val="00FA63E6"/>
  </w:style>
  <w:style w:type="character" w:customStyle="1" w:styleId="WW8Num7ztrue100000">
    <w:name w:val="WW8Num7ztrue100000"/>
    <w:rsid w:val="00FA63E6"/>
  </w:style>
  <w:style w:type="character" w:customStyle="1" w:styleId="WW8Num7ztrue200000">
    <w:name w:val="WW8Num7ztrue200000"/>
    <w:rsid w:val="00FA63E6"/>
  </w:style>
  <w:style w:type="character" w:customStyle="1" w:styleId="WW8Num7ztrue300000">
    <w:name w:val="WW8Num7ztrue300000"/>
    <w:rsid w:val="00FA63E6"/>
  </w:style>
  <w:style w:type="character" w:customStyle="1" w:styleId="WW8Num7ztrue400000">
    <w:name w:val="WW8Num7ztrue400000"/>
    <w:rsid w:val="00FA63E6"/>
  </w:style>
  <w:style w:type="character" w:customStyle="1" w:styleId="WW8Num7ztrue500000">
    <w:name w:val="WW8Num7ztrue500000"/>
    <w:rsid w:val="00FA63E6"/>
  </w:style>
  <w:style w:type="character" w:customStyle="1" w:styleId="WW8Num7ztrue600000">
    <w:name w:val="WW8Num7ztrue600000"/>
    <w:rsid w:val="00FA63E6"/>
  </w:style>
  <w:style w:type="character" w:customStyle="1" w:styleId="WW8Num10ztrue000000">
    <w:name w:val="WW8Num10ztrue000000"/>
    <w:rsid w:val="00FA63E6"/>
  </w:style>
  <w:style w:type="character" w:customStyle="1" w:styleId="WW8Num10ztrue100000">
    <w:name w:val="WW8Num10ztrue100000"/>
    <w:rsid w:val="00FA63E6"/>
  </w:style>
  <w:style w:type="character" w:customStyle="1" w:styleId="WW8Num10ztrue200000">
    <w:name w:val="WW8Num10ztrue200000"/>
    <w:rsid w:val="00FA63E6"/>
  </w:style>
  <w:style w:type="character" w:customStyle="1" w:styleId="WW8Num10ztrue300000">
    <w:name w:val="WW8Num10ztrue300000"/>
    <w:rsid w:val="00FA63E6"/>
  </w:style>
  <w:style w:type="character" w:customStyle="1" w:styleId="WW8Num10ztrue400000">
    <w:name w:val="WW8Num10ztrue400000"/>
    <w:rsid w:val="00FA63E6"/>
  </w:style>
  <w:style w:type="character" w:customStyle="1" w:styleId="WW8Num10ztrue500000">
    <w:name w:val="WW8Num10ztrue500000"/>
    <w:rsid w:val="00FA63E6"/>
  </w:style>
  <w:style w:type="character" w:customStyle="1" w:styleId="WW8Num10ztrue600000">
    <w:name w:val="WW8Num10ztrue600000"/>
    <w:rsid w:val="00FA63E6"/>
  </w:style>
  <w:style w:type="character" w:customStyle="1" w:styleId="WW8Num12ztrue000000">
    <w:name w:val="WW8Num12ztrue000000"/>
    <w:rsid w:val="00FA63E6"/>
  </w:style>
  <w:style w:type="character" w:customStyle="1" w:styleId="WW8Num12ztrue100000">
    <w:name w:val="WW8Num12ztrue100000"/>
    <w:rsid w:val="00FA63E6"/>
  </w:style>
  <w:style w:type="character" w:customStyle="1" w:styleId="WW8Num12ztrue200000">
    <w:name w:val="WW8Num12ztrue200000"/>
    <w:rsid w:val="00FA63E6"/>
  </w:style>
  <w:style w:type="character" w:customStyle="1" w:styleId="WW8Num12ztrue300000">
    <w:name w:val="WW8Num12ztrue300000"/>
    <w:rsid w:val="00FA63E6"/>
  </w:style>
  <w:style w:type="character" w:customStyle="1" w:styleId="WW8Num12ztrue400000">
    <w:name w:val="WW8Num12ztrue400000"/>
    <w:rsid w:val="00FA63E6"/>
  </w:style>
  <w:style w:type="character" w:customStyle="1" w:styleId="WW8Num12ztrue500000">
    <w:name w:val="WW8Num12ztrue500000"/>
    <w:rsid w:val="00FA63E6"/>
  </w:style>
  <w:style w:type="character" w:customStyle="1" w:styleId="WW8Num12ztrue600000">
    <w:name w:val="WW8Num12ztrue600000"/>
    <w:rsid w:val="00FA63E6"/>
  </w:style>
  <w:style w:type="character" w:customStyle="1" w:styleId="WW8Num13ztrue000000">
    <w:name w:val="WW8Num13ztrue000000"/>
    <w:rsid w:val="00FA63E6"/>
  </w:style>
  <w:style w:type="character" w:customStyle="1" w:styleId="WW8Num13ztrue100000">
    <w:name w:val="WW8Num13ztrue100000"/>
    <w:rsid w:val="00FA63E6"/>
  </w:style>
  <w:style w:type="character" w:customStyle="1" w:styleId="WW8Num13ztrue200000">
    <w:name w:val="WW8Num13ztrue200000"/>
    <w:rsid w:val="00FA63E6"/>
  </w:style>
  <w:style w:type="character" w:customStyle="1" w:styleId="WW8Num13ztrue300000">
    <w:name w:val="WW8Num13ztrue300000"/>
    <w:rsid w:val="00FA63E6"/>
  </w:style>
  <w:style w:type="character" w:customStyle="1" w:styleId="WW8Num13ztrue400000">
    <w:name w:val="WW8Num13ztrue400000"/>
    <w:rsid w:val="00FA63E6"/>
  </w:style>
  <w:style w:type="character" w:customStyle="1" w:styleId="WW8Num13ztrue500000">
    <w:name w:val="WW8Num13ztrue500000"/>
    <w:rsid w:val="00FA63E6"/>
  </w:style>
  <w:style w:type="character" w:customStyle="1" w:styleId="WW8Num13ztrue600000">
    <w:name w:val="WW8Num13ztrue600000"/>
    <w:rsid w:val="00FA63E6"/>
  </w:style>
  <w:style w:type="character" w:customStyle="1" w:styleId="WW8Num15ztrue000000">
    <w:name w:val="WW8Num15ztrue000000"/>
    <w:rsid w:val="00FA63E6"/>
  </w:style>
  <w:style w:type="character" w:customStyle="1" w:styleId="WW8Num15ztrue100000">
    <w:name w:val="WW8Num15ztrue100000"/>
    <w:rsid w:val="00FA63E6"/>
  </w:style>
  <w:style w:type="character" w:customStyle="1" w:styleId="WW8Num15ztrue200000">
    <w:name w:val="WW8Num15ztrue200000"/>
    <w:rsid w:val="00FA63E6"/>
  </w:style>
  <w:style w:type="character" w:customStyle="1" w:styleId="WW8Num15ztrue300000">
    <w:name w:val="WW8Num15ztrue300000"/>
    <w:rsid w:val="00FA63E6"/>
  </w:style>
  <w:style w:type="character" w:customStyle="1" w:styleId="WW8Num15ztrue400000">
    <w:name w:val="WW8Num15ztrue400000"/>
    <w:rsid w:val="00FA63E6"/>
  </w:style>
  <w:style w:type="character" w:customStyle="1" w:styleId="WW8Num15ztrue500000">
    <w:name w:val="WW8Num15ztrue500000"/>
    <w:rsid w:val="00FA63E6"/>
  </w:style>
  <w:style w:type="character" w:customStyle="1" w:styleId="WW8Num15ztrue600000">
    <w:name w:val="WW8Num15ztrue600000"/>
    <w:rsid w:val="00FA63E6"/>
  </w:style>
  <w:style w:type="character" w:customStyle="1" w:styleId="WW8Num16ztrue000000">
    <w:name w:val="WW8Num16ztrue000000"/>
    <w:rsid w:val="00FA63E6"/>
  </w:style>
  <w:style w:type="character" w:customStyle="1" w:styleId="WW8Num16ztrue100000">
    <w:name w:val="WW8Num16ztrue100000"/>
    <w:rsid w:val="00FA63E6"/>
  </w:style>
  <w:style w:type="character" w:customStyle="1" w:styleId="WW8Num16ztrue200000">
    <w:name w:val="WW8Num16ztrue200000"/>
    <w:rsid w:val="00FA63E6"/>
  </w:style>
  <w:style w:type="character" w:customStyle="1" w:styleId="WW8Num16ztrue300000">
    <w:name w:val="WW8Num16ztrue300000"/>
    <w:rsid w:val="00FA63E6"/>
  </w:style>
  <w:style w:type="character" w:customStyle="1" w:styleId="WW8Num16ztrue400000">
    <w:name w:val="WW8Num16ztrue400000"/>
    <w:rsid w:val="00FA63E6"/>
  </w:style>
  <w:style w:type="character" w:customStyle="1" w:styleId="WW8Num16ztrue500000">
    <w:name w:val="WW8Num16ztrue500000"/>
    <w:rsid w:val="00FA63E6"/>
  </w:style>
  <w:style w:type="character" w:customStyle="1" w:styleId="WW8Num17ztrue000000">
    <w:name w:val="WW8Num17ztrue000000"/>
    <w:rsid w:val="00FA63E6"/>
  </w:style>
  <w:style w:type="character" w:customStyle="1" w:styleId="WW8Num17ztrue100000">
    <w:name w:val="WW8Num17ztrue100000"/>
    <w:rsid w:val="00FA63E6"/>
  </w:style>
  <w:style w:type="character" w:customStyle="1" w:styleId="WW8Num17ztrue200000">
    <w:name w:val="WW8Num17ztrue200000"/>
    <w:rsid w:val="00FA63E6"/>
  </w:style>
  <w:style w:type="character" w:customStyle="1" w:styleId="WW8Num17ztrue300000">
    <w:name w:val="WW8Num17ztrue300000"/>
    <w:rsid w:val="00FA63E6"/>
  </w:style>
  <w:style w:type="character" w:customStyle="1" w:styleId="WW8Num17ztrue400000">
    <w:name w:val="WW8Num17ztrue400000"/>
    <w:rsid w:val="00FA63E6"/>
  </w:style>
  <w:style w:type="character" w:customStyle="1" w:styleId="WW8Num17ztrue500000">
    <w:name w:val="WW8Num17ztrue500000"/>
    <w:rsid w:val="00FA63E6"/>
  </w:style>
  <w:style w:type="character" w:customStyle="1" w:styleId="WW8Num17ztrue600000">
    <w:name w:val="WW8Num17ztrue600000"/>
    <w:rsid w:val="00FA63E6"/>
  </w:style>
  <w:style w:type="character" w:customStyle="1" w:styleId="WW8Num19ztrue000000">
    <w:name w:val="WW8Num19ztrue000000"/>
    <w:rsid w:val="00FA63E6"/>
  </w:style>
  <w:style w:type="character" w:customStyle="1" w:styleId="WW8Num19ztrue100000">
    <w:name w:val="WW8Num19ztrue100000"/>
    <w:rsid w:val="00FA63E6"/>
  </w:style>
  <w:style w:type="character" w:customStyle="1" w:styleId="WW8Num19ztrue200000">
    <w:name w:val="WW8Num19ztrue200000"/>
    <w:rsid w:val="00FA63E6"/>
  </w:style>
  <w:style w:type="character" w:customStyle="1" w:styleId="WW8Num19ztrue300000">
    <w:name w:val="WW8Num19ztrue300000"/>
    <w:rsid w:val="00FA63E6"/>
  </w:style>
  <w:style w:type="character" w:customStyle="1" w:styleId="WW8Num19ztrue400000">
    <w:name w:val="WW8Num19ztrue400000"/>
    <w:rsid w:val="00FA63E6"/>
  </w:style>
  <w:style w:type="character" w:customStyle="1" w:styleId="WW8Num20ztrue000000">
    <w:name w:val="WW8Num20ztrue000000"/>
    <w:rsid w:val="00FA63E6"/>
  </w:style>
  <w:style w:type="character" w:customStyle="1" w:styleId="WW8Num20ztrue100000">
    <w:name w:val="WW8Num20ztrue100000"/>
    <w:rsid w:val="00FA63E6"/>
  </w:style>
  <w:style w:type="character" w:customStyle="1" w:styleId="WW8Num20ztrue200000">
    <w:name w:val="WW8Num20ztrue200000"/>
    <w:rsid w:val="00FA63E6"/>
  </w:style>
  <w:style w:type="character" w:customStyle="1" w:styleId="WW8Num20ztrue300000">
    <w:name w:val="WW8Num20ztrue300000"/>
    <w:rsid w:val="00FA63E6"/>
  </w:style>
  <w:style w:type="character" w:customStyle="1" w:styleId="WW8Num20ztrue400000">
    <w:name w:val="WW8Num20ztrue400000"/>
    <w:rsid w:val="00FA63E6"/>
  </w:style>
  <w:style w:type="character" w:customStyle="1" w:styleId="WW8Num20ztrue500000">
    <w:name w:val="WW8Num20ztrue500000"/>
    <w:rsid w:val="00FA63E6"/>
  </w:style>
  <w:style w:type="character" w:customStyle="1" w:styleId="WW8Num20ztrue600000">
    <w:name w:val="WW8Num20ztrue600000"/>
    <w:rsid w:val="00FA63E6"/>
  </w:style>
  <w:style w:type="character" w:customStyle="1" w:styleId="WW8Num21ztrue000000">
    <w:name w:val="WW8Num21ztrue000000"/>
    <w:rsid w:val="00FA63E6"/>
  </w:style>
  <w:style w:type="character" w:customStyle="1" w:styleId="WW8Num21ztrue100000">
    <w:name w:val="WW8Num21ztrue100000"/>
    <w:rsid w:val="00FA63E6"/>
  </w:style>
  <w:style w:type="character" w:customStyle="1" w:styleId="WW8Num21ztrue200000">
    <w:name w:val="WW8Num21ztrue200000"/>
    <w:rsid w:val="00FA63E6"/>
  </w:style>
  <w:style w:type="character" w:customStyle="1" w:styleId="WW8Num21ztrue300000">
    <w:name w:val="WW8Num21ztrue300000"/>
    <w:rsid w:val="00FA63E6"/>
  </w:style>
  <w:style w:type="character" w:customStyle="1" w:styleId="WW8Num21ztrue400000">
    <w:name w:val="WW8Num21ztrue400000"/>
    <w:rsid w:val="00FA63E6"/>
  </w:style>
  <w:style w:type="character" w:customStyle="1" w:styleId="WW8Num21ztrue500000">
    <w:name w:val="WW8Num21ztrue500000"/>
    <w:rsid w:val="00FA63E6"/>
  </w:style>
  <w:style w:type="character" w:customStyle="1" w:styleId="WW8Num21ztrue600000">
    <w:name w:val="WW8Num21ztrue600000"/>
    <w:rsid w:val="00FA63E6"/>
  </w:style>
  <w:style w:type="character" w:customStyle="1" w:styleId="WW8Num22ztrue000000">
    <w:name w:val="WW8Num22ztrue000000"/>
    <w:rsid w:val="00FA63E6"/>
  </w:style>
  <w:style w:type="character" w:customStyle="1" w:styleId="WW8Num22ztrue100000">
    <w:name w:val="WW8Num22ztrue100000"/>
    <w:rsid w:val="00FA63E6"/>
  </w:style>
  <w:style w:type="character" w:customStyle="1" w:styleId="WW8Num22ztrue200000">
    <w:name w:val="WW8Num22ztrue200000"/>
    <w:rsid w:val="00FA63E6"/>
  </w:style>
  <w:style w:type="character" w:customStyle="1" w:styleId="WW8Num22ztrue300000">
    <w:name w:val="WW8Num22ztrue300000"/>
    <w:rsid w:val="00FA63E6"/>
  </w:style>
  <w:style w:type="character" w:customStyle="1" w:styleId="WW8Num22ztrue400000">
    <w:name w:val="WW8Num22ztrue400000"/>
    <w:rsid w:val="00FA63E6"/>
  </w:style>
  <w:style w:type="character" w:customStyle="1" w:styleId="WW8Num22ztrue500000">
    <w:name w:val="WW8Num22ztrue500000"/>
    <w:rsid w:val="00FA63E6"/>
  </w:style>
  <w:style w:type="character" w:customStyle="1" w:styleId="WW8Num22ztrue600000">
    <w:name w:val="WW8Num22ztrue600000"/>
    <w:rsid w:val="00FA63E6"/>
  </w:style>
  <w:style w:type="character" w:customStyle="1" w:styleId="WW8Num23ztrue000000">
    <w:name w:val="WW8Num23ztrue000000"/>
    <w:rsid w:val="00FA63E6"/>
  </w:style>
  <w:style w:type="character" w:customStyle="1" w:styleId="WW8Num23ztrue100000">
    <w:name w:val="WW8Num23ztrue100000"/>
    <w:rsid w:val="00FA63E6"/>
  </w:style>
  <w:style w:type="character" w:customStyle="1" w:styleId="WW8Num23ztrue200000">
    <w:name w:val="WW8Num23ztrue200000"/>
    <w:rsid w:val="00FA63E6"/>
  </w:style>
  <w:style w:type="character" w:customStyle="1" w:styleId="WW8Num23ztrue300000">
    <w:name w:val="WW8Num23ztrue300000"/>
    <w:rsid w:val="00FA63E6"/>
  </w:style>
  <w:style w:type="character" w:customStyle="1" w:styleId="WW8Num23ztrue400000">
    <w:name w:val="WW8Num23ztrue400000"/>
    <w:rsid w:val="00FA63E6"/>
  </w:style>
  <w:style w:type="character" w:customStyle="1" w:styleId="WW8Num24ztrue000000">
    <w:name w:val="WW8Num24ztrue000000"/>
    <w:rsid w:val="00FA63E6"/>
  </w:style>
  <w:style w:type="character" w:customStyle="1" w:styleId="WW8Num24ztrue100000">
    <w:name w:val="WW8Num24ztrue100000"/>
    <w:rsid w:val="00FA63E6"/>
  </w:style>
  <w:style w:type="character" w:customStyle="1" w:styleId="WW8Num24ztrue200000">
    <w:name w:val="WW8Num24ztrue200000"/>
    <w:rsid w:val="00FA63E6"/>
  </w:style>
  <w:style w:type="character" w:customStyle="1" w:styleId="WW8Num24ztrue300000">
    <w:name w:val="WW8Num24ztrue300000"/>
    <w:rsid w:val="00FA63E6"/>
  </w:style>
  <w:style w:type="character" w:customStyle="1" w:styleId="WW8Num24ztrue400000">
    <w:name w:val="WW8Num24ztrue400000"/>
    <w:rsid w:val="00FA63E6"/>
  </w:style>
  <w:style w:type="character" w:customStyle="1" w:styleId="WW8Num24ztrue500000">
    <w:name w:val="WW8Num24ztrue500000"/>
    <w:rsid w:val="00FA63E6"/>
  </w:style>
  <w:style w:type="character" w:customStyle="1" w:styleId="WW8Num25ztrue000000">
    <w:name w:val="WW8Num25ztrue000000"/>
    <w:rsid w:val="00FA63E6"/>
  </w:style>
  <w:style w:type="character" w:customStyle="1" w:styleId="WW8Num25ztrue100000">
    <w:name w:val="WW8Num25ztrue100000"/>
    <w:rsid w:val="00FA63E6"/>
  </w:style>
  <w:style w:type="character" w:customStyle="1" w:styleId="WW8Num25ztrue200000">
    <w:name w:val="WW8Num25ztrue200000"/>
    <w:rsid w:val="00FA63E6"/>
  </w:style>
  <w:style w:type="character" w:customStyle="1" w:styleId="WW8Num25ztrue300000">
    <w:name w:val="WW8Num25ztrue300000"/>
    <w:rsid w:val="00FA63E6"/>
  </w:style>
  <w:style w:type="character" w:customStyle="1" w:styleId="WW8Num25ztrue400000">
    <w:name w:val="WW8Num25ztrue400000"/>
    <w:rsid w:val="00FA63E6"/>
  </w:style>
  <w:style w:type="character" w:customStyle="1" w:styleId="WW8Num25ztrue500000">
    <w:name w:val="WW8Num25ztrue500000"/>
    <w:rsid w:val="00FA63E6"/>
  </w:style>
  <w:style w:type="character" w:customStyle="1" w:styleId="WW8Num26ztrue000000">
    <w:name w:val="WW8Num26ztrue000000"/>
    <w:rsid w:val="00FA63E6"/>
  </w:style>
  <w:style w:type="character" w:customStyle="1" w:styleId="WW8Num26ztrue100000">
    <w:name w:val="WW8Num26ztrue100000"/>
    <w:rsid w:val="00FA63E6"/>
  </w:style>
  <w:style w:type="character" w:customStyle="1" w:styleId="WW8Num26ztrue200000">
    <w:name w:val="WW8Num26ztrue200000"/>
    <w:rsid w:val="00FA63E6"/>
  </w:style>
  <w:style w:type="character" w:customStyle="1" w:styleId="WW8Num26ztrue300000">
    <w:name w:val="WW8Num26ztrue300000"/>
    <w:rsid w:val="00FA63E6"/>
  </w:style>
  <w:style w:type="character" w:customStyle="1" w:styleId="WW8Num26ztrue400000">
    <w:name w:val="WW8Num26ztrue400000"/>
    <w:rsid w:val="00FA63E6"/>
  </w:style>
  <w:style w:type="character" w:customStyle="1" w:styleId="WW8Num26ztrue500000">
    <w:name w:val="WW8Num26ztrue500000"/>
    <w:rsid w:val="00FA63E6"/>
  </w:style>
  <w:style w:type="character" w:customStyle="1" w:styleId="WW8Num26ztrue600000">
    <w:name w:val="WW8Num26ztrue600000"/>
    <w:rsid w:val="00FA63E6"/>
  </w:style>
  <w:style w:type="character" w:customStyle="1" w:styleId="WW8Num28ztrue000000">
    <w:name w:val="WW8Num28ztrue000000"/>
    <w:rsid w:val="00FA63E6"/>
  </w:style>
  <w:style w:type="character" w:customStyle="1" w:styleId="WW8Num28ztrue100000">
    <w:name w:val="WW8Num28ztrue100000"/>
    <w:rsid w:val="00FA63E6"/>
  </w:style>
  <w:style w:type="character" w:customStyle="1" w:styleId="WW8Num28ztrue200000">
    <w:name w:val="WW8Num28ztrue200000"/>
    <w:rsid w:val="00FA63E6"/>
  </w:style>
  <w:style w:type="character" w:customStyle="1" w:styleId="WW8Num28ztrue300000">
    <w:name w:val="WW8Num28ztrue300000"/>
    <w:rsid w:val="00FA63E6"/>
  </w:style>
  <w:style w:type="character" w:customStyle="1" w:styleId="WW8Num28ztrue400000">
    <w:name w:val="WW8Num28ztrue400000"/>
    <w:rsid w:val="00FA63E6"/>
  </w:style>
  <w:style w:type="character" w:customStyle="1" w:styleId="WW8Num28ztrue500000">
    <w:name w:val="WW8Num28ztrue500000"/>
    <w:rsid w:val="00FA63E6"/>
  </w:style>
  <w:style w:type="character" w:customStyle="1" w:styleId="WW8Num28ztrue600000">
    <w:name w:val="WW8Num28ztrue600000"/>
    <w:rsid w:val="00FA63E6"/>
  </w:style>
  <w:style w:type="character" w:customStyle="1" w:styleId="WW8Num29ztrue000000">
    <w:name w:val="WW8Num29ztrue000000"/>
    <w:rsid w:val="00FA63E6"/>
  </w:style>
  <w:style w:type="character" w:customStyle="1" w:styleId="WW8Num29ztrue100000">
    <w:name w:val="WW8Num29ztrue100000"/>
    <w:rsid w:val="00FA63E6"/>
  </w:style>
  <w:style w:type="character" w:customStyle="1" w:styleId="WW8Num29ztrue200000">
    <w:name w:val="WW8Num29ztrue200000"/>
    <w:rsid w:val="00FA63E6"/>
  </w:style>
  <w:style w:type="character" w:customStyle="1" w:styleId="WW8Num29ztrue300000">
    <w:name w:val="WW8Num29ztrue300000"/>
    <w:rsid w:val="00FA63E6"/>
  </w:style>
  <w:style w:type="character" w:customStyle="1" w:styleId="WW8Num29ztrue400000">
    <w:name w:val="WW8Num29ztrue400000"/>
    <w:rsid w:val="00FA63E6"/>
  </w:style>
  <w:style w:type="character" w:customStyle="1" w:styleId="WW8Num29ztrue500000">
    <w:name w:val="WW8Num29ztrue500000"/>
    <w:rsid w:val="00FA63E6"/>
  </w:style>
  <w:style w:type="character" w:customStyle="1" w:styleId="WW8Num29ztrue600000">
    <w:name w:val="WW8Num29ztrue600000"/>
    <w:rsid w:val="00FA63E6"/>
  </w:style>
  <w:style w:type="character" w:customStyle="1" w:styleId="WW8Num30ztrue000000">
    <w:name w:val="WW8Num30ztrue000000"/>
    <w:rsid w:val="00FA63E6"/>
  </w:style>
  <w:style w:type="character" w:customStyle="1" w:styleId="WW8Num30ztrue100000">
    <w:name w:val="WW8Num30ztrue100000"/>
    <w:rsid w:val="00FA63E6"/>
  </w:style>
  <w:style w:type="character" w:customStyle="1" w:styleId="WW8Num30ztrue200000">
    <w:name w:val="WW8Num30ztrue200000"/>
    <w:rsid w:val="00FA63E6"/>
  </w:style>
  <w:style w:type="character" w:customStyle="1" w:styleId="WW8Num30ztrue300000">
    <w:name w:val="WW8Num30ztrue300000"/>
    <w:rsid w:val="00FA63E6"/>
  </w:style>
  <w:style w:type="character" w:customStyle="1" w:styleId="WW8Num30ztrue400000">
    <w:name w:val="WW8Num30ztrue400000"/>
    <w:rsid w:val="00FA63E6"/>
  </w:style>
  <w:style w:type="character" w:customStyle="1" w:styleId="WW8Num30ztrue500000">
    <w:name w:val="WW8Num30ztrue500000"/>
    <w:rsid w:val="00FA63E6"/>
  </w:style>
  <w:style w:type="character" w:customStyle="1" w:styleId="WW8Num30ztrue600000">
    <w:name w:val="WW8Num30ztrue600000"/>
    <w:rsid w:val="00FA63E6"/>
  </w:style>
  <w:style w:type="character" w:customStyle="1" w:styleId="WW8Num31ztrue000000">
    <w:name w:val="WW8Num31ztrue000000"/>
    <w:rsid w:val="00FA63E6"/>
  </w:style>
  <w:style w:type="character" w:customStyle="1" w:styleId="WW8Num31ztrue100000">
    <w:name w:val="WW8Num31ztrue100000"/>
    <w:rsid w:val="00FA63E6"/>
  </w:style>
  <w:style w:type="character" w:customStyle="1" w:styleId="WW8Num31ztrue200000">
    <w:name w:val="WW8Num31ztrue200000"/>
    <w:rsid w:val="00FA63E6"/>
  </w:style>
  <w:style w:type="character" w:customStyle="1" w:styleId="WW8Num31ztrue300000">
    <w:name w:val="WW8Num31ztrue300000"/>
    <w:rsid w:val="00FA63E6"/>
  </w:style>
  <w:style w:type="character" w:customStyle="1" w:styleId="WW8Num31ztrue400000">
    <w:name w:val="WW8Num31ztrue400000"/>
    <w:rsid w:val="00FA63E6"/>
  </w:style>
  <w:style w:type="character" w:customStyle="1" w:styleId="WW8Num31ztrue500000">
    <w:name w:val="WW8Num31ztrue500000"/>
    <w:rsid w:val="00FA63E6"/>
  </w:style>
  <w:style w:type="character" w:customStyle="1" w:styleId="WW8Num31ztrue600000">
    <w:name w:val="WW8Num31ztrue600000"/>
    <w:rsid w:val="00FA63E6"/>
  </w:style>
  <w:style w:type="character" w:customStyle="1" w:styleId="WW8Num32ztrue000000">
    <w:name w:val="WW8Num32ztrue000000"/>
    <w:rsid w:val="00FA63E6"/>
  </w:style>
  <w:style w:type="character" w:customStyle="1" w:styleId="WW8Num32ztrue100000">
    <w:name w:val="WW8Num32ztrue100000"/>
    <w:rsid w:val="00FA63E6"/>
  </w:style>
  <w:style w:type="character" w:customStyle="1" w:styleId="WW8Num32ztrue200000">
    <w:name w:val="WW8Num32ztrue200000"/>
    <w:rsid w:val="00FA63E6"/>
  </w:style>
  <w:style w:type="character" w:customStyle="1" w:styleId="WW8Num32ztrue300000">
    <w:name w:val="WW8Num32ztrue300000"/>
    <w:rsid w:val="00FA63E6"/>
  </w:style>
  <w:style w:type="character" w:customStyle="1" w:styleId="WW8Num32ztrue400000">
    <w:name w:val="WW8Num32ztrue400000"/>
    <w:rsid w:val="00FA63E6"/>
  </w:style>
  <w:style w:type="character" w:customStyle="1" w:styleId="WW8Num32ztrue500000">
    <w:name w:val="WW8Num32ztrue500000"/>
    <w:rsid w:val="00FA63E6"/>
  </w:style>
  <w:style w:type="character" w:customStyle="1" w:styleId="WW8Num34ztrue000000">
    <w:name w:val="WW8Num34ztrue000000"/>
    <w:rsid w:val="00FA63E6"/>
  </w:style>
  <w:style w:type="character" w:customStyle="1" w:styleId="WW8Num34ztrue100000">
    <w:name w:val="WW8Num34ztrue100000"/>
    <w:rsid w:val="00FA63E6"/>
  </w:style>
  <w:style w:type="character" w:customStyle="1" w:styleId="WW8Num34ztrue200000">
    <w:name w:val="WW8Num34ztrue200000"/>
    <w:rsid w:val="00FA63E6"/>
  </w:style>
  <w:style w:type="character" w:customStyle="1" w:styleId="WW8Num34ztrue300000">
    <w:name w:val="WW8Num34ztrue300000"/>
    <w:rsid w:val="00FA63E6"/>
  </w:style>
  <w:style w:type="character" w:customStyle="1" w:styleId="WW8Num34ztrue400000">
    <w:name w:val="WW8Num34ztrue400000"/>
    <w:rsid w:val="00FA63E6"/>
  </w:style>
  <w:style w:type="character" w:customStyle="1" w:styleId="WW8Num34ztrue500000">
    <w:name w:val="WW8Num34ztrue500000"/>
    <w:rsid w:val="00FA63E6"/>
  </w:style>
  <w:style w:type="character" w:customStyle="1" w:styleId="WW8Num34ztrue600000">
    <w:name w:val="WW8Num34ztrue600000"/>
    <w:rsid w:val="00FA63E6"/>
  </w:style>
  <w:style w:type="character" w:customStyle="1" w:styleId="WW8Num35ztrue000000">
    <w:name w:val="WW8Num35ztrue000000"/>
    <w:rsid w:val="00FA63E6"/>
  </w:style>
  <w:style w:type="character" w:customStyle="1" w:styleId="WW8Num35ztrue100000">
    <w:name w:val="WW8Num35ztrue100000"/>
    <w:rsid w:val="00FA63E6"/>
  </w:style>
  <w:style w:type="character" w:customStyle="1" w:styleId="WW8Num35ztrue200000">
    <w:name w:val="WW8Num35ztrue200000"/>
    <w:rsid w:val="00FA63E6"/>
  </w:style>
  <w:style w:type="character" w:customStyle="1" w:styleId="WW8Num35ztrue300000">
    <w:name w:val="WW8Num35ztrue300000"/>
    <w:rsid w:val="00FA63E6"/>
  </w:style>
  <w:style w:type="character" w:customStyle="1" w:styleId="WW8Num35ztrue400000">
    <w:name w:val="WW8Num35ztrue400000"/>
    <w:rsid w:val="00FA63E6"/>
  </w:style>
  <w:style w:type="character" w:customStyle="1" w:styleId="WW8Num35ztrue500000">
    <w:name w:val="WW8Num35ztrue500000"/>
    <w:rsid w:val="00FA63E6"/>
  </w:style>
  <w:style w:type="character" w:customStyle="1" w:styleId="WW8Num35ztrue600000">
    <w:name w:val="WW8Num35ztrue600000"/>
    <w:rsid w:val="00FA63E6"/>
  </w:style>
  <w:style w:type="character" w:customStyle="1" w:styleId="WW8Num36ztrue000000">
    <w:name w:val="WW8Num36ztrue000000"/>
    <w:rsid w:val="00FA63E6"/>
  </w:style>
  <w:style w:type="character" w:customStyle="1" w:styleId="WW8Num36ztrue100000">
    <w:name w:val="WW8Num36ztrue100000"/>
    <w:rsid w:val="00FA63E6"/>
  </w:style>
  <w:style w:type="character" w:customStyle="1" w:styleId="WW8Num36ztrue200000">
    <w:name w:val="WW8Num36ztrue200000"/>
    <w:rsid w:val="00FA63E6"/>
  </w:style>
  <w:style w:type="character" w:customStyle="1" w:styleId="WW8Num36ztrue300000">
    <w:name w:val="WW8Num36ztrue300000"/>
    <w:rsid w:val="00FA63E6"/>
  </w:style>
  <w:style w:type="character" w:customStyle="1" w:styleId="WW8Num36ztrue400000">
    <w:name w:val="WW8Num36ztrue400000"/>
    <w:rsid w:val="00FA63E6"/>
  </w:style>
  <w:style w:type="character" w:customStyle="1" w:styleId="WW8Num36ztrue500000">
    <w:name w:val="WW8Num36ztrue500000"/>
    <w:rsid w:val="00FA63E6"/>
  </w:style>
  <w:style w:type="character" w:customStyle="1" w:styleId="WW8Num36ztrue600000">
    <w:name w:val="WW8Num36ztrue600000"/>
    <w:rsid w:val="00FA63E6"/>
  </w:style>
  <w:style w:type="character" w:customStyle="1" w:styleId="WW8Num39ztrue000000">
    <w:name w:val="WW8Num39ztrue000000"/>
    <w:rsid w:val="00FA63E6"/>
  </w:style>
  <w:style w:type="character" w:customStyle="1" w:styleId="WW8Num39ztrue100000">
    <w:name w:val="WW8Num39ztrue100000"/>
    <w:rsid w:val="00FA63E6"/>
  </w:style>
  <w:style w:type="character" w:customStyle="1" w:styleId="WW8Num39ztrue200000">
    <w:name w:val="WW8Num39ztrue200000"/>
    <w:rsid w:val="00FA63E6"/>
  </w:style>
  <w:style w:type="character" w:customStyle="1" w:styleId="WW8Num39ztrue300000">
    <w:name w:val="WW8Num39ztrue300000"/>
    <w:rsid w:val="00FA63E6"/>
  </w:style>
  <w:style w:type="character" w:customStyle="1" w:styleId="WW8Num39ztrue400000">
    <w:name w:val="WW8Num39ztrue400000"/>
    <w:rsid w:val="00FA63E6"/>
  </w:style>
  <w:style w:type="character" w:customStyle="1" w:styleId="WW8Num39ztrue500000">
    <w:name w:val="WW8Num39ztrue500000"/>
    <w:rsid w:val="00FA63E6"/>
  </w:style>
  <w:style w:type="character" w:customStyle="1" w:styleId="WW8Num39ztrue600000">
    <w:name w:val="WW8Num39ztrue600000"/>
    <w:rsid w:val="00FA63E6"/>
  </w:style>
  <w:style w:type="character" w:customStyle="1" w:styleId="WW8Num40ztrue000000">
    <w:name w:val="WW8Num40ztrue000000"/>
    <w:rsid w:val="00FA63E6"/>
  </w:style>
  <w:style w:type="character" w:customStyle="1" w:styleId="WW8Num40ztrue100000">
    <w:name w:val="WW8Num40ztrue100000"/>
    <w:rsid w:val="00FA63E6"/>
  </w:style>
  <w:style w:type="character" w:customStyle="1" w:styleId="WW8Num40ztrue200000">
    <w:name w:val="WW8Num40ztrue200000"/>
    <w:rsid w:val="00FA63E6"/>
  </w:style>
  <w:style w:type="character" w:customStyle="1" w:styleId="WW8Num40ztrue300000">
    <w:name w:val="WW8Num40ztrue300000"/>
    <w:rsid w:val="00FA63E6"/>
  </w:style>
  <w:style w:type="character" w:customStyle="1" w:styleId="WW8Num40ztrue400000">
    <w:name w:val="WW8Num40ztrue400000"/>
    <w:rsid w:val="00FA63E6"/>
  </w:style>
  <w:style w:type="character" w:customStyle="1" w:styleId="WW8Num40ztrue500000">
    <w:name w:val="WW8Num40ztrue500000"/>
    <w:rsid w:val="00FA63E6"/>
  </w:style>
  <w:style w:type="character" w:customStyle="1" w:styleId="WW8Num40ztrue600000">
    <w:name w:val="WW8Num40ztrue600000"/>
    <w:rsid w:val="00FA63E6"/>
  </w:style>
  <w:style w:type="character" w:customStyle="1" w:styleId="WW8Num41ztrue000000">
    <w:name w:val="WW8Num41ztrue000000"/>
    <w:rsid w:val="00FA63E6"/>
  </w:style>
  <w:style w:type="character" w:customStyle="1" w:styleId="WW8Num41ztrue100000">
    <w:name w:val="WW8Num41ztrue100000"/>
    <w:rsid w:val="00FA63E6"/>
  </w:style>
  <w:style w:type="character" w:customStyle="1" w:styleId="WW8Num41ztrue200000">
    <w:name w:val="WW8Num41ztrue200000"/>
    <w:rsid w:val="00FA63E6"/>
  </w:style>
  <w:style w:type="character" w:customStyle="1" w:styleId="WW8Num41ztrue300000">
    <w:name w:val="WW8Num41ztrue300000"/>
    <w:rsid w:val="00FA63E6"/>
  </w:style>
  <w:style w:type="character" w:customStyle="1" w:styleId="WW8Num41ztrue400000">
    <w:name w:val="WW8Num41ztrue400000"/>
    <w:rsid w:val="00FA63E6"/>
  </w:style>
  <w:style w:type="character" w:customStyle="1" w:styleId="WW8Num42ztrue000000">
    <w:name w:val="WW8Num42ztrue000000"/>
    <w:rsid w:val="00FA63E6"/>
  </w:style>
  <w:style w:type="character" w:customStyle="1" w:styleId="WW8Num42ztrue100000">
    <w:name w:val="WW8Num42ztrue100000"/>
    <w:rsid w:val="00FA63E6"/>
  </w:style>
  <w:style w:type="character" w:customStyle="1" w:styleId="WW8Num42ztrue200000">
    <w:name w:val="WW8Num42ztrue200000"/>
    <w:rsid w:val="00FA63E6"/>
  </w:style>
  <w:style w:type="character" w:customStyle="1" w:styleId="WW8Num42ztrue300000">
    <w:name w:val="WW8Num42ztrue300000"/>
    <w:rsid w:val="00FA63E6"/>
  </w:style>
  <w:style w:type="character" w:customStyle="1" w:styleId="WW8Num42ztrue400000">
    <w:name w:val="WW8Num42ztrue400000"/>
    <w:rsid w:val="00FA63E6"/>
  </w:style>
  <w:style w:type="character" w:customStyle="1" w:styleId="WW8Num42ztrue500000">
    <w:name w:val="WW8Num42ztrue500000"/>
    <w:rsid w:val="00FA63E6"/>
  </w:style>
  <w:style w:type="character" w:customStyle="1" w:styleId="WW8Num42ztrue600000">
    <w:name w:val="WW8Num42ztrue600000"/>
    <w:rsid w:val="00FA63E6"/>
  </w:style>
  <w:style w:type="character" w:customStyle="1" w:styleId="WW8Num43ztrue000000">
    <w:name w:val="WW8Num43ztrue000000"/>
    <w:rsid w:val="00FA63E6"/>
  </w:style>
  <w:style w:type="character" w:customStyle="1" w:styleId="WW8Num43ztrue100000">
    <w:name w:val="WW8Num43ztrue100000"/>
    <w:rsid w:val="00FA63E6"/>
  </w:style>
  <w:style w:type="character" w:customStyle="1" w:styleId="WW8Num43ztrue200000">
    <w:name w:val="WW8Num43ztrue200000"/>
    <w:rsid w:val="00FA63E6"/>
  </w:style>
  <w:style w:type="character" w:customStyle="1" w:styleId="WW8Num43ztrue300000">
    <w:name w:val="WW8Num43ztrue300000"/>
    <w:rsid w:val="00FA63E6"/>
  </w:style>
  <w:style w:type="character" w:customStyle="1" w:styleId="WW8Num43ztrue400000">
    <w:name w:val="WW8Num43ztrue400000"/>
    <w:rsid w:val="00FA63E6"/>
  </w:style>
  <w:style w:type="character" w:customStyle="1" w:styleId="WW8Num43ztrue500000">
    <w:name w:val="WW8Num43ztrue500000"/>
    <w:rsid w:val="00FA63E6"/>
  </w:style>
  <w:style w:type="character" w:customStyle="1" w:styleId="WW8Num2ztrue010000">
    <w:name w:val="WW8Num2ztrue010000"/>
    <w:rsid w:val="00761A50"/>
  </w:style>
  <w:style w:type="character" w:customStyle="1" w:styleId="WW8Num2ztrue110000">
    <w:name w:val="WW8Num2ztrue110000"/>
    <w:rsid w:val="00761A50"/>
  </w:style>
  <w:style w:type="character" w:customStyle="1" w:styleId="WW8Num2ztrue2000000">
    <w:name w:val="WW8Num2ztrue2000000"/>
    <w:rsid w:val="00761A50"/>
  </w:style>
  <w:style w:type="character" w:customStyle="1" w:styleId="WW8Num2ztrue3000000">
    <w:name w:val="WW8Num2ztrue3000000"/>
    <w:rsid w:val="00761A50"/>
  </w:style>
  <w:style w:type="character" w:customStyle="1" w:styleId="WW8Num2ztrue4000000">
    <w:name w:val="WW8Num2ztrue4000000"/>
    <w:rsid w:val="00761A50"/>
  </w:style>
  <w:style w:type="character" w:customStyle="1" w:styleId="WW8Num2ztrue5000000">
    <w:name w:val="WW8Num2ztrue5000000"/>
    <w:rsid w:val="00761A50"/>
  </w:style>
  <w:style w:type="character" w:customStyle="1" w:styleId="WW8Num3ztrue0000000">
    <w:name w:val="WW8Num3ztrue0000000"/>
    <w:rsid w:val="00761A50"/>
  </w:style>
  <w:style w:type="character" w:customStyle="1" w:styleId="WW8Num3ztrue1000000">
    <w:name w:val="WW8Num3ztrue1000000"/>
    <w:rsid w:val="00761A50"/>
  </w:style>
  <w:style w:type="character" w:customStyle="1" w:styleId="WW8Num3ztrue2000000">
    <w:name w:val="WW8Num3ztrue2000000"/>
    <w:rsid w:val="00761A50"/>
  </w:style>
  <w:style w:type="character" w:customStyle="1" w:styleId="WW8Num3ztrue3000000">
    <w:name w:val="WW8Num3ztrue3000000"/>
    <w:rsid w:val="00761A50"/>
  </w:style>
  <w:style w:type="character" w:customStyle="1" w:styleId="WW8Num3ztrue4000000">
    <w:name w:val="WW8Num3ztrue4000000"/>
    <w:rsid w:val="00761A50"/>
  </w:style>
  <w:style w:type="character" w:customStyle="1" w:styleId="WW8Num3ztrue5000000">
    <w:name w:val="WW8Num3ztrue5000000"/>
    <w:rsid w:val="00761A50"/>
  </w:style>
  <w:style w:type="character" w:customStyle="1" w:styleId="WW8Num3ztrue6000000">
    <w:name w:val="WW8Num3ztrue6000000"/>
    <w:rsid w:val="00761A50"/>
  </w:style>
  <w:style w:type="character" w:customStyle="1" w:styleId="WW8Num5ztrue0000000">
    <w:name w:val="WW8Num5ztrue0000000"/>
    <w:rsid w:val="00761A50"/>
  </w:style>
  <w:style w:type="character" w:customStyle="1" w:styleId="WW8Num5ztrue1000000">
    <w:name w:val="WW8Num5ztrue1000000"/>
    <w:rsid w:val="00761A50"/>
  </w:style>
  <w:style w:type="character" w:customStyle="1" w:styleId="WW8Num5ztrue2000000">
    <w:name w:val="WW8Num5ztrue2000000"/>
    <w:rsid w:val="00761A50"/>
  </w:style>
  <w:style w:type="character" w:customStyle="1" w:styleId="WW8Num5ztrue3000000">
    <w:name w:val="WW8Num5ztrue3000000"/>
    <w:rsid w:val="00761A50"/>
  </w:style>
  <w:style w:type="character" w:customStyle="1" w:styleId="WW8Num5ztrue4000000">
    <w:name w:val="WW8Num5ztrue4000000"/>
    <w:rsid w:val="00761A50"/>
  </w:style>
  <w:style w:type="character" w:customStyle="1" w:styleId="WW8Num5ztrue5000000">
    <w:name w:val="WW8Num5ztrue5000000"/>
    <w:rsid w:val="00761A50"/>
  </w:style>
  <w:style w:type="character" w:customStyle="1" w:styleId="WW8Num5ztrue6000000">
    <w:name w:val="WW8Num5ztrue6000000"/>
    <w:rsid w:val="00761A50"/>
  </w:style>
  <w:style w:type="character" w:customStyle="1" w:styleId="WW8Num7ztrue0000000">
    <w:name w:val="WW8Num7ztrue0000000"/>
    <w:rsid w:val="00761A50"/>
  </w:style>
  <w:style w:type="character" w:customStyle="1" w:styleId="WW8Num7ztrue1000000">
    <w:name w:val="WW8Num7ztrue1000000"/>
    <w:rsid w:val="00761A50"/>
  </w:style>
  <w:style w:type="character" w:customStyle="1" w:styleId="WW8Num7ztrue2000000">
    <w:name w:val="WW8Num7ztrue2000000"/>
    <w:rsid w:val="00761A50"/>
  </w:style>
  <w:style w:type="character" w:customStyle="1" w:styleId="WW8Num7ztrue3000000">
    <w:name w:val="WW8Num7ztrue3000000"/>
    <w:rsid w:val="00761A50"/>
  </w:style>
  <w:style w:type="character" w:customStyle="1" w:styleId="WW8Num7ztrue4000000">
    <w:name w:val="WW8Num7ztrue4000000"/>
    <w:rsid w:val="00761A50"/>
  </w:style>
  <w:style w:type="character" w:customStyle="1" w:styleId="WW8Num7ztrue5000000">
    <w:name w:val="WW8Num7ztrue5000000"/>
    <w:rsid w:val="00761A50"/>
  </w:style>
  <w:style w:type="character" w:customStyle="1" w:styleId="WW8Num7ztrue6000000">
    <w:name w:val="WW8Num7ztrue6000000"/>
    <w:rsid w:val="00761A50"/>
  </w:style>
  <w:style w:type="character" w:customStyle="1" w:styleId="WW8Num10ztrue0000000">
    <w:name w:val="WW8Num10ztrue0000000"/>
    <w:rsid w:val="00761A50"/>
  </w:style>
  <w:style w:type="character" w:customStyle="1" w:styleId="WW8Num10ztrue1000000">
    <w:name w:val="WW8Num10ztrue1000000"/>
    <w:rsid w:val="00761A50"/>
  </w:style>
  <w:style w:type="character" w:customStyle="1" w:styleId="WW8Num10ztrue2000000">
    <w:name w:val="WW8Num10ztrue2000000"/>
    <w:rsid w:val="00761A50"/>
  </w:style>
  <w:style w:type="character" w:customStyle="1" w:styleId="WW8Num10ztrue3000000">
    <w:name w:val="WW8Num10ztrue3000000"/>
    <w:rsid w:val="00761A50"/>
  </w:style>
  <w:style w:type="character" w:customStyle="1" w:styleId="WW8Num10ztrue4000000">
    <w:name w:val="WW8Num10ztrue4000000"/>
    <w:rsid w:val="00761A50"/>
  </w:style>
  <w:style w:type="character" w:customStyle="1" w:styleId="WW8Num10ztrue5000000">
    <w:name w:val="WW8Num10ztrue5000000"/>
    <w:rsid w:val="00761A50"/>
  </w:style>
  <w:style w:type="character" w:customStyle="1" w:styleId="WW8Num10ztrue6000000">
    <w:name w:val="WW8Num10ztrue6000000"/>
    <w:rsid w:val="00761A50"/>
  </w:style>
  <w:style w:type="character" w:customStyle="1" w:styleId="WW8Num12ztrue0000000">
    <w:name w:val="WW8Num12ztrue0000000"/>
    <w:rsid w:val="00761A50"/>
  </w:style>
  <w:style w:type="character" w:customStyle="1" w:styleId="WW8Num12ztrue1000000">
    <w:name w:val="WW8Num12ztrue1000000"/>
    <w:rsid w:val="00761A50"/>
  </w:style>
  <w:style w:type="character" w:customStyle="1" w:styleId="WW8Num12ztrue2000000">
    <w:name w:val="WW8Num12ztrue2000000"/>
    <w:rsid w:val="00761A50"/>
  </w:style>
  <w:style w:type="character" w:customStyle="1" w:styleId="WW8Num12ztrue3000000">
    <w:name w:val="WW8Num12ztrue3000000"/>
    <w:rsid w:val="00761A50"/>
  </w:style>
  <w:style w:type="character" w:customStyle="1" w:styleId="WW8Num12ztrue4000000">
    <w:name w:val="WW8Num12ztrue4000000"/>
    <w:rsid w:val="00761A50"/>
  </w:style>
  <w:style w:type="character" w:customStyle="1" w:styleId="WW8Num12ztrue5000000">
    <w:name w:val="WW8Num12ztrue5000000"/>
    <w:rsid w:val="00761A50"/>
  </w:style>
  <w:style w:type="character" w:customStyle="1" w:styleId="WW8Num12ztrue6000000">
    <w:name w:val="WW8Num12ztrue6000000"/>
    <w:rsid w:val="00761A50"/>
  </w:style>
  <w:style w:type="character" w:customStyle="1" w:styleId="WW8Num13ztrue0000000">
    <w:name w:val="WW8Num13ztrue0000000"/>
    <w:rsid w:val="00761A50"/>
  </w:style>
  <w:style w:type="character" w:customStyle="1" w:styleId="WW8Num13ztrue1000000">
    <w:name w:val="WW8Num13ztrue1000000"/>
    <w:rsid w:val="00761A50"/>
  </w:style>
  <w:style w:type="character" w:customStyle="1" w:styleId="WW8Num13ztrue2000000">
    <w:name w:val="WW8Num13ztrue2000000"/>
    <w:rsid w:val="00761A50"/>
  </w:style>
  <w:style w:type="character" w:customStyle="1" w:styleId="WW8Num13ztrue3000000">
    <w:name w:val="WW8Num13ztrue3000000"/>
    <w:rsid w:val="00761A50"/>
  </w:style>
  <w:style w:type="character" w:customStyle="1" w:styleId="WW8Num13ztrue4000000">
    <w:name w:val="WW8Num13ztrue4000000"/>
    <w:rsid w:val="00761A50"/>
  </w:style>
  <w:style w:type="character" w:customStyle="1" w:styleId="WW8Num13ztrue5000000">
    <w:name w:val="WW8Num13ztrue5000000"/>
    <w:rsid w:val="00761A50"/>
  </w:style>
  <w:style w:type="character" w:customStyle="1" w:styleId="WW8Num13ztrue6000000">
    <w:name w:val="WW8Num13ztrue6000000"/>
    <w:rsid w:val="00761A50"/>
  </w:style>
  <w:style w:type="character" w:customStyle="1" w:styleId="WW8Num15ztrue0000000">
    <w:name w:val="WW8Num15ztrue0000000"/>
    <w:rsid w:val="00761A50"/>
  </w:style>
  <w:style w:type="character" w:customStyle="1" w:styleId="WW8Num15ztrue1000000">
    <w:name w:val="WW8Num15ztrue1000000"/>
    <w:rsid w:val="00761A50"/>
  </w:style>
  <w:style w:type="character" w:customStyle="1" w:styleId="WW8Num15ztrue2000000">
    <w:name w:val="WW8Num15ztrue2000000"/>
    <w:rsid w:val="00761A50"/>
  </w:style>
  <w:style w:type="character" w:customStyle="1" w:styleId="WW8Num15ztrue3000000">
    <w:name w:val="WW8Num15ztrue3000000"/>
    <w:rsid w:val="00761A50"/>
  </w:style>
  <w:style w:type="character" w:customStyle="1" w:styleId="WW8Num15ztrue4000000">
    <w:name w:val="WW8Num15ztrue4000000"/>
    <w:rsid w:val="00761A50"/>
  </w:style>
  <w:style w:type="character" w:customStyle="1" w:styleId="WW8Num15ztrue5000000">
    <w:name w:val="WW8Num15ztrue5000000"/>
    <w:rsid w:val="00761A50"/>
  </w:style>
  <w:style w:type="character" w:customStyle="1" w:styleId="WW8Num15ztrue6000000">
    <w:name w:val="WW8Num15ztrue6000000"/>
    <w:rsid w:val="00761A50"/>
  </w:style>
  <w:style w:type="character" w:customStyle="1" w:styleId="WW8Num16ztrue0000000">
    <w:name w:val="WW8Num16ztrue0000000"/>
    <w:rsid w:val="00761A50"/>
  </w:style>
  <w:style w:type="character" w:customStyle="1" w:styleId="WW8Num16ztrue1000000">
    <w:name w:val="WW8Num16ztrue1000000"/>
    <w:rsid w:val="00761A50"/>
  </w:style>
  <w:style w:type="character" w:customStyle="1" w:styleId="WW8Num16ztrue2000000">
    <w:name w:val="WW8Num16ztrue2000000"/>
    <w:rsid w:val="00761A50"/>
  </w:style>
  <w:style w:type="character" w:customStyle="1" w:styleId="WW8Num16ztrue3000000">
    <w:name w:val="WW8Num16ztrue3000000"/>
    <w:rsid w:val="00761A50"/>
  </w:style>
  <w:style w:type="character" w:customStyle="1" w:styleId="WW8Num16ztrue4000000">
    <w:name w:val="WW8Num16ztrue4000000"/>
    <w:rsid w:val="00761A50"/>
  </w:style>
  <w:style w:type="character" w:customStyle="1" w:styleId="WW8Num16ztrue5000000">
    <w:name w:val="WW8Num16ztrue5000000"/>
    <w:rsid w:val="00761A50"/>
  </w:style>
  <w:style w:type="character" w:customStyle="1" w:styleId="WW8Num17ztrue0000000">
    <w:name w:val="WW8Num17ztrue0000000"/>
    <w:rsid w:val="00761A50"/>
  </w:style>
  <w:style w:type="character" w:customStyle="1" w:styleId="WW8Num17ztrue1000000">
    <w:name w:val="WW8Num17ztrue1000000"/>
    <w:rsid w:val="00761A50"/>
  </w:style>
  <w:style w:type="character" w:customStyle="1" w:styleId="WW8Num17ztrue2000000">
    <w:name w:val="WW8Num17ztrue2000000"/>
    <w:rsid w:val="00761A50"/>
  </w:style>
  <w:style w:type="character" w:customStyle="1" w:styleId="WW8Num17ztrue3000000">
    <w:name w:val="WW8Num17ztrue3000000"/>
    <w:rsid w:val="00761A50"/>
  </w:style>
  <w:style w:type="character" w:customStyle="1" w:styleId="WW8Num17ztrue4000000">
    <w:name w:val="WW8Num17ztrue4000000"/>
    <w:rsid w:val="00761A50"/>
  </w:style>
  <w:style w:type="character" w:customStyle="1" w:styleId="WW8Num17ztrue5000000">
    <w:name w:val="WW8Num17ztrue5000000"/>
    <w:rsid w:val="00761A50"/>
  </w:style>
  <w:style w:type="character" w:customStyle="1" w:styleId="WW8Num17ztrue6000000">
    <w:name w:val="WW8Num17ztrue6000000"/>
    <w:rsid w:val="00761A50"/>
  </w:style>
  <w:style w:type="character" w:customStyle="1" w:styleId="WW8Num19ztrue0000000">
    <w:name w:val="WW8Num19ztrue0000000"/>
    <w:rsid w:val="00761A50"/>
  </w:style>
  <w:style w:type="character" w:customStyle="1" w:styleId="WW8Num19ztrue1000000">
    <w:name w:val="WW8Num19ztrue1000000"/>
    <w:rsid w:val="00761A50"/>
  </w:style>
  <w:style w:type="character" w:customStyle="1" w:styleId="WW8Num19ztrue2000000">
    <w:name w:val="WW8Num19ztrue2000000"/>
    <w:rsid w:val="00761A50"/>
  </w:style>
  <w:style w:type="character" w:customStyle="1" w:styleId="WW8Num19ztrue3000000">
    <w:name w:val="WW8Num19ztrue3000000"/>
    <w:rsid w:val="00761A50"/>
  </w:style>
  <w:style w:type="character" w:customStyle="1" w:styleId="WW8Num19ztrue4000000">
    <w:name w:val="WW8Num19ztrue4000000"/>
    <w:rsid w:val="00761A50"/>
  </w:style>
  <w:style w:type="character" w:customStyle="1" w:styleId="WW8Num20ztrue0000000">
    <w:name w:val="WW8Num20ztrue0000000"/>
    <w:rsid w:val="00761A50"/>
  </w:style>
  <w:style w:type="character" w:customStyle="1" w:styleId="WW8Num20ztrue1000000">
    <w:name w:val="WW8Num20ztrue1000000"/>
    <w:rsid w:val="00761A50"/>
  </w:style>
  <w:style w:type="character" w:customStyle="1" w:styleId="WW8Num20ztrue2000000">
    <w:name w:val="WW8Num20ztrue2000000"/>
    <w:rsid w:val="00761A50"/>
  </w:style>
  <w:style w:type="character" w:customStyle="1" w:styleId="WW8Num20ztrue3000000">
    <w:name w:val="WW8Num20ztrue3000000"/>
    <w:rsid w:val="00761A50"/>
  </w:style>
  <w:style w:type="character" w:customStyle="1" w:styleId="WW8Num20ztrue4000000">
    <w:name w:val="WW8Num20ztrue4000000"/>
    <w:rsid w:val="00761A50"/>
  </w:style>
  <w:style w:type="character" w:customStyle="1" w:styleId="WW8Num20ztrue5000000">
    <w:name w:val="WW8Num20ztrue5000000"/>
    <w:rsid w:val="00761A50"/>
  </w:style>
  <w:style w:type="character" w:customStyle="1" w:styleId="WW8Num20ztrue6000000">
    <w:name w:val="WW8Num20ztrue6000000"/>
    <w:rsid w:val="00761A50"/>
  </w:style>
  <w:style w:type="character" w:customStyle="1" w:styleId="WW8Num21ztrue0000000">
    <w:name w:val="WW8Num21ztrue0000000"/>
    <w:rsid w:val="00761A50"/>
  </w:style>
  <w:style w:type="character" w:customStyle="1" w:styleId="WW8Num21ztrue1000000">
    <w:name w:val="WW8Num21ztrue1000000"/>
    <w:rsid w:val="00761A50"/>
  </w:style>
  <w:style w:type="character" w:customStyle="1" w:styleId="WW8Num21ztrue2000000">
    <w:name w:val="WW8Num21ztrue2000000"/>
    <w:rsid w:val="00761A50"/>
  </w:style>
  <w:style w:type="character" w:customStyle="1" w:styleId="WW8Num21ztrue3000000">
    <w:name w:val="WW8Num21ztrue3000000"/>
    <w:rsid w:val="00761A50"/>
  </w:style>
  <w:style w:type="character" w:customStyle="1" w:styleId="WW8Num21ztrue4000000">
    <w:name w:val="WW8Num21ztrue4000000"/>
    <w:rsid w:val="00761A50"/>
  </w:style>
  <w:style w:type="character" w:customStyle="1" w:styleId="WW8Num21ztrue5000000">
    <w:name w:val="WW8Num21ztrue5000000"/>
    <w:rsid w:val="00761A50"/>
  </w:style>
  <w:style w:type="character" w:customStyle="1" w:styleId="WW8Num21ztrue6000000">
    <w:name w:val="WW8Num21ztrue6000000"/>
    <w:rsid w:val="00761A50"/>
  </w:style>
  <w:style w:type="character" w:customStyle="1" w:styleId="WW8Num22ztrue0000000">
    <w:name w:val="WW8Num22ztrue0000000"/>
    <w:rsid w:val="00761A50"/>
  </w:style>
  <w:style w:type="character" w:customStyle="1" w:styleId="WW8Num22ztrue1000000">
    <w:name w:val="WW8Num22ztrue1000000"/>
    <w:rsid w:val="00761A50"/>
  </w:style>
  <w:style w:type="character" w:customStyle="1" w:styleId="WW8Num22ztrue2000000">
    <w:name w:val="WW8Num22ztrue2000000"/>
    <w:rsid w:val="00761A50"/>
  </w:style>
  <w:style w:type="character" w:customStyle="1" w:styleId="WW8Num22ztrue3000000">
    <w:name w:val="WW8Num22ztrue3000000"/>
    <w:rsid w:val="00761A50"/>
  </w:style>
  <w:style w:type="character" w:customStyle="1" w:styleId="WW8Num22ztrue4000000">
    <w:name w:val="WW8Num22ztrue4000000"/>
    <w:rsid w:val="00761A50"/>
  </w:style>
  <w:style w:type="character" w:customStyle="1" w:styleId="WW8Num22ztrue5000000">
    <w:name w:val="WW8Num22ztrue5000000"/>
    <w:rsid w:val="00761A50"/>
  </w:style>
  <w:style w:type="character" w:customStyle="1" w:styleId="WW8Num22ztrue6000000">
    <w:name w:val="WW8Num22ztrue6000000"/>
    <w:rsid w:val="00761A50"/>
  </w:style>
  <w:style w:type="character" w:customStyle="1" w:styleId="WW8Num23ztrue0000000">
    <w:name w:val="WW8Num23ztrue0000000"/>
    <w:rsid w:val="00761A50"/>
  </w:style>
  <w:style w:type="character" w:customStyle="1" w:styleId="WW8Num23ztrue1000000">
    <w:name w:val="WW8Num23ztrue1000000"/>
    <w:rsid w:val="00761A50"/>
  </w:style>
  <w:style w:type="character" w:customStyle="1" w:styleId="WW8Num23ztrue2000000">
    <w:name w:val="WW8Num23ztrue2000000"/>
    <w:rsid w:val="00761A50"/>
  </w:style>
  <w:style w:type="character" w:customStyle="1" w:styleId="WW8Num23ztrue3000000">
    <w:name w:val="WW8Num23ztrue3000000"/>
    <w:rsid w:val="00761A50"/>
  </w:style>
  <w:style w:type="character" w:customStyle="1" w:styleId="WW8Num23ztrue4000000">
    <w:name w:val="WW8Num23ztrue4000000"/>
    <w:rsid w:val="00761A50"/>
  </w:style>
  <w:style w:type="character" w:customStyle="1" w:styleId="WW8Num24ztrue0000000">
    <w:name w:val="WW8Num24ztrue0000000"/>
    <w:rsid w:val="00761A50"/>
  </w:style>
  <w:style w:type="character" w:customStyle="1" w:styleId="WW8Num24ztrue1000000">
    <w:name w:val="WW8Num24ztrue1000000"/>
    <w:rsid w:val="00761A50"/>
  </w:style>
  <w:style w:type="character" w:customStyle="1" w:styleId="WW8Num24ztrue2000000">
    <w:name w:val="WW8Num24ztrue2000000"/>
    <w:rsid w:val="00761A50"/>
  </w:style>
  <w:style w:type="character" w:customStyle="1" w:styleId="WW8Num24ztrue3000000">
    <w:name w:val="WW8Num24ztrue3000000"/>
    <w:rsid w:val="00761A50"/>
  </w:style>
  <w:style w:type="character" w:customStyle="1" w:styleId="WW8Num24ztrue4000000">
    <w:name w:val="WW8Num24ztrue4000000"/>
    <w:rsid w:val="00761A50"/>
  </w:style>
  <w:style w:type="character" w:customStyle="1" w:styleId="WW8Num24ztrue5000000">
    <w:name w:val="WW8Num24ztrue5000000"/>
    <w:rsid w:val="00761A50"/>
  </w:style>
  <w:style w:type="character" w:customStyle="1" w:styleId="WW8Num25ztrue0000000">
    <w:name w:val="WW8Num25ztrue0000000"/>
    <w:rsid w:val="00761A50"/>
  </w:style>
  <w:style w:type="character" w:customStyle="1" w:styleId="WW8Num25ztrue1000000">
    <w:name w:val="WW8Num25ztrue1000000"/>
    <w:rsid w:val="00761A50"/>
  </w:style>
  <w:style w:type="character" w:customStyle="1" w:styleId="WW8Num25ztrue2000000">
    <w:name w:val="WW8Num25ztrue2000000"/>
    <w:rsid w:val="00761A50"/>
  </w:style>
  <w:style w:type="character" w:customStyle="1" w:styleId="WW8Num25ztrue3000000">
    <w:name w:val="WW8Num25ztrue3000000"/>
    <w:rsid w:val="00761A50"/>
  </w:style>
  <w:style w:type="character" w:customStyle="1" w:styleId="WW8Num25ztrue4000000">
    <w:name w:val="WW8Num25ztrue4000000"/>
    <w:rsid w:val="00761A50"/>
  </w:style>
  <w:style w:type="character" w:customStyle="1" w:styleId="WW8Num25ztrue5000000">
    <w:name w:val="WW8Num25ztrue5000000"/>
    <w:rsid w:val="00761A50"/>
  </w:style>
  <w:style w:type="character" w:customStyle="1" w:styleId="WW8Num26ztrue0000000">
    <w:name w:val="WW8Num26ztrue0000000"/>
    <w:rsid w:val="00761A50"/>
  </w:style>
  <w:style w:type="character" w:customStyle="1" w:styleId="WW8Num26ztrue1000000">
    <w:name w:val="WW8Num26ztrue1000000"/>
    <w:rsid w:val="00761A50"/>
  </w:style>
  <w:style w:type="character" w:customStyle="1" w:styleId="WW8Num26ztrue2000000">
    <w:name w:val="WW8Num26ztrue2000000"/>
    <w:rsid w:val="00761A50"/>
  </w:style>
  <w:style w:type="character" w:customStyle="1" w:styleId="WW8Num26ztrue3000000">
    <w:name w:val="WW8Num26ztrue3000000"/>
    <w:rsid w:val="00761A50"/>
  </w:style>
  <w:style w:type="character" w:customStyle="1" w:styleId="WW8Num26ztrue4000000">
    <w:name w:val="WW8Num26ztrue4000000"/>
    <w:rsid w:val="00761A50"/>
  </w:style>
  <w:style w:type="character" w:customStyle="1" w:styleId="WW8Num26ztrue5000000">
    <w:name w:val="WW8Num26ztrue5000000"/>
    <w:rsid w:val="00761A50"/>
  </w:style>
  <w:style w:type="character" w:customStyle="1" w:styleId="WW8Num26ztrue6000000">
    <w:name w:val="WW8Num26ztrue6000000"/>
    <w:rsid w:val="00761A50"/>
  </w:style>
  <w:style w:type="character" w:customStyle="1" w:styleId="WW8Num28ztrue0000000">
    <w:name w:val="WW8Num28ztrue0000000"/>
    <w:rsid w:val="00761A50"/>
  </w:style>
  <w:style w:type="character" w:customStyle="1" w:styleId="WW8Num28ztrue1000000">
    <w:name w:val="WW8Num28ztrue1000000"/>
    <w:rsid w:val="00761A50"/>
  </w:style>
  <w:style w:type="character" w:customStyle="1" w:styleId="WW8Num28ztrue2000000">
    <w:name w:val="WW8Num28ztrue2000000"/>
    <w:rsid w:val="00761A50"/>
  </w:style>
  <w:style w:type="character" w:customStyle="1" w:styleId="WW8Num28ztrue3000000">
    <w:name w:val="WW8Num28ztrue3000000"/>
    <w:rsid w:val="00761A50"/>
  </w:style>
  <w:style w:type="character" w:customStyle="1" w:styleId="WW8Num28ztrue4000000">
    <w:name w:val="WW8Num28ztrue4000000"/>
    <w:rsid w:val="00761A50"/>
  </w:style>
  <w:style w:type="character" w:customStyle="1" w:styleId="WW8Num28ztrue5000000">
    <w:name w:val="WW8Num28ztrue5000000"/>
    <w:rsid w:val="00761A50"/>
  </w:style>
  <w:style w:type="character" w:customStyle="1" w:styleId="WW8Num28ztrue6000000">
    <w:name w:val="WW8Num28ztrue6000000"/>
    <w:rsid w:val="00761A50"/>
  </w:style>
  <w:style w:type="character" w:customStyle="1" w:styleId="WW8Num29ztrue0000000">
    <w:name w:val="WW8Num29ztrue0000000"/>
    <w:rsid w:val="00761A50"/>
  </w:style>
  <w:style w:type="character" w:customStyle="1" w:styleId="WW8Num29ztrue1000000">
    <w:name w:val="WW8Num29ztrue1000000"/>
    <w:rsid w:val="00761A50"/>
  </w:style>
  <w:style w:type="character" w:customStyle="1" w:styleId="WW8Num29ztrue2000000">
    <w:name w:val="WW8Num29ztrue2000000"/>
    <w:rsid w:val="00761A50"/>
  </w:style>
  <w:style w:type="character" w:customStyle="1" w:styleId="WW8Num29ztrue3000000">
    <w:name w:val="WW8Num29ztrue3000000"/>
    <w:rsid w:val="00761A50"/>
  </w:style>
  <w:style w:type="character" w:customStyle="1" w:styleId="WW8Num29ztrue4000000">
    <w:name w:val="WW8Num29ztrue4000000"/>
    <w:rsid w:val="00761A50"/>
  </w:style>
  <w:style w:type="character" w:customStyle="1" w:styleId="WW8Num29ztrue5000000">
    <w:name w:val="WW8Num29ztrue5000000"/>
    <w:rsid w:val="00761A50"/>
  </w:style>
  <w:style w:type="character" w:customStyle="1" w:styleId="WW8Num29ztrue6000000">
    <w:name w:val="WW8Num29ztrue6000000"/>
    <w:rsid w:val="00761A50"/>
  </w:style>
  <w:style w:type="character" w:customStyle="1" w:styleId="WW8Num30ztrue0000000">
    <w:name w:val="WW8Num30ztrue0000000"/>
    <w:rsid w:val="00761A50"/>
  </w:style>
  <w:style w:type="character" w:customStyle="1" w:styleId="WW8Num30ztrue1000000">
    <w:name w:val="WW8Num30ztrue1000000"/>
    <w:rsid w:val="00761A50"/>
  </w:style>
  <w:style w:type="character" w:customStyle="1" w:styleId="WW8Num30ztrue2000000">
    <w:name w:val="WW8Num30ztrue2000000"/>
    <w:rsid w:val="00761A50"/>
  </w:style>
  <w:style w:type="character" w:customStyle="1" w:styleId="WW8Num30ztrue3000000">
    <w:name w:val="WW8Num30ztrue3000000"/>
    <w:rsid w:val="00761A50"/>
  </w:style>
  <w:style w:type="character" w:customStyle="1" w:styleId="WW8Num30ztrue4000000">
    <w:name w:val="WW8Num30ztrue4000000"/>
    <w:rsid w:val="00761A50"/>
  </w:style>
  <w:style w:type="character" w:customStyle="1" w:styleId="WW8Num30ztrue5000000">
    <w:name w:val="WW8Num30ztrue5000000"/>
    <w:rsid w:val="00761A50"/>
  </w:style>
  <w:style w:type="character" w:customStyle="1" w:styleId="WW8Num30ztrue6000000">
    <w:name w:val="WW8Num30ztrue6000000"/>
    <w:rsid w:val="00761A50"/>
  </w:style>
  <w:style w:type="character" w:customStyle="1" w:styleId="WW8Num31ztrue0000000">
    <w:name w:val="WW8Num31ztrue0000000"/>
    <w:rsid w:val="00761A50"/>
  </w:style>
  <w:style w:type="character" w:customStyle="1" w:styleId="WW8Num31ztrue1000000">
    <w:name w:val="WW8Num31ztrue1000000"/>
    <w:rsid w:val="00761A50"/>
  </w:style>
  <w:style w:type="character" w:customStyle="1" w:styleId="WW8Num31ztrue2000000">
    <w:name w:val="WW8Num31ztrue2000000"/>
    <w:rsid w:val="00761A50"/>
  </w:style>
  <w:style w:type="character" w:customStyle="1" w:styleId="WW8Num31ztrue3000000">
    <w:name w:val="WW8Num31ztrue3000000"/>
    <w:rsid w:val="00761A50"/>
  </w:style>
  <w:style w:type="character" w:customStyle="1" w:styleId="WW8Num31ztrue4000000">
    <w:name w:val="WW8Num31ztrue4000000"/>
    <w:rsid w:val="00761A50"/>
  </w:style>
  <w:style w:type="character" w:customStyle="1" w:styleId="WW8Num31ztrue5000000">
    <w:name w:val="WW8Num31ztrue5000000"/>
    <w:rsid w:val="00761A50"/>
  </w:style>
  <w:style w:type="character" w:customStyle="1" w:styleId="WW8Num31ztrue6000000">
    <w:name w:val="WW8Num31ztrue6000000"/>
    <w:rsid w:val="00761A50"/>
  </w:style>
  <w:style w:type="character" w:customStyle="1" w:styleId="WW8Num32ztrue0000000">
    <w:name w:val="WW8Num32ztrue0000000"/>
    <w:rsid w:val="00761A50"/>
  </w:style>
  <w:style w:type="character" w:customStyle="1" w:styleId="WW8Num32ztrue1000000">
    <w:name w:val="WW8Num32ztrue1000000"/>
    <w:rsid w:val="00761A50"/>
  </w:style>
  <w:style w:type="character" w:customStyle="1" w:styleId="WW8Num32ztrue2000000">
    <w:name w:val="WW8Num32ztrue2000000"/>
    <w:rsid w:val="00761A50"/>
  </w:style>
  <w:style w:type="character" w:customStyle="1" w:styleId="WW8Num32ztrue3000000">
    <w:name w:val="WW8Num32ztrue3000000"/>
    <w:rsid w:val="00761A50"/>
  </w:style>
  <w:style w:type="character" w:customStyle="1" w:styleId="WW8Num32ztrue4000000">
    <w:name w:val="WW8Num32ztrue4000000"/>
    <w:rsid w:val="00761A50"/>
  </w:style>
  <w:style w:type="character" w:customStyle="1" w:styleId="WW8Num32ztrue5000000">
    <w:name w:val="WW8Num32ztrue5000000"/>
    <w:rsid w:val="00761A50"/>
  </w:style>
  <w:style w:type="character" w:customStyle="1" w:styleId="WW8Num34ztrue0000000">
    <w:name w:val="WW8Num34ztrue0000000"/>
    <w:rsid w:val="00761A50"/>
  </w:style>
  <w:style w:type="character" w:customStyle="1" w:styleId="WW8Num34ztrue1000000">
    <w:name w:val="WW8Num34ztrue1000000"/>
    <w:rsid w:val="00761A50"/>
  </w:style>
  <w:style w:type="character" w:customStyle="1" w:styleId="WW8Num34ztrue2000000">
    <w:name w:val="WW8Num34ztrue2000000"/>
    <w:rsid w:val="00761A50"/>
  </w:style>
  <w:style w:type="character" w:customStyle="1" w:styleId="WW8Num34ztrue3000000">
    <w:name w:val="WW8Num34ztrue3000000"/>
    <w:rsid w:val="00761A50"/>
  </w:style>
  <w:style w:type="character" w:customStyle="1" w:styleId="WW8Num34ztrue4000000">
    <w:name w:val="WW8Num34ztrue4000000"/>
    <w:rsid w:val="00761A50"/>
  </w:style>
  <w:style w:type="character" w:customStyle="1" w:styleId="WW8Num34ztrue5000000">
    <w:name w:val="WW8Num34ztrue5000000"/>
    <w:rsid w:val="00761A50"/>
  </w:style>
  <w:style w:type="character" w:customStyle="1" w:styleId="WW8Num34ztrue6000000">
    <w:name w:val="WW8Num34ztrue6000000"/>
    <w:rsid w:val="00761A50"/>
  </w:style>
  <w:style w:type="character" w:customStyle="1" w:styleId="WW8Num35ztrue0000000">
    <w:name w:val="WW8Num35ztrue0000000"/>
    <w:rsid w:val="00761A50"/>
  </w:style>
  <w:style w:type="character" w:customStyle="1" w:styleId="WW8Num35ztrue1000000">
    <w:name w:val="WW8Num35ztrue1000000"/>
    <w:rsid w:val="00761A50"/>
  </w:style>
  <w:style w:type="character" w:customStyle="1" w:styleId="WW8Num35ztrue2000000">
    <w:name w:val="WW8Num35ztrue2000000"/>
    <w:rsid w:val="00761A50"/>
  </w:style>
  <w:style w:type="character" w:customStyle="1" w:styleId="WW8Num35ztrue3000000">
    <w:name w:val="WW8Num35ztrue3000000"/>
    <w:rsid w:val="00761A50"/>
  </w:style>
  <w:style w:type="character" w:customStyle="1" w:styleId="WW8Num35ztrue4000000">
    <w:name w:val="WW8Num35ztrue4000000"/>
    <w:rsid w:val="00761A50"/>
  </w:style>
  <w:style w:type="character" w:customStyle="1" w:styleId="WW8Num35ztrue5000000">
    <w:name w:val="WW8Num35ztrue5000000"/>
    <w:rsid w:val="00761A50"/>
  </w:style>
  <w:style w:type="character" w:customStyle="1" w:styleId="WW8Num35ztrue6000000">
    <w:name w:val="WW8Num35ztrue6000000"/>
    <w:rsid w:val="00761A50"/>
  </w:style>
  <w:style w:type="character" w:customStyle="1" w:styleId="WW8Num36ztrue0000000">
    <w:name w:val="WW8Num36ztrue0000000"/>
    <w:rsid w:val="00761A50"/>
  </w:style>
  <w:style w:type="character" w:customStyle="1" w:styleId="WW8Num36ztrue1000000">
    <w:name w:val="WW8Num36ztrue1000000"/>
    <w:rsid w:val="00761A50"/>
  </w:style>
  <w:style w:type="character" w:customStyle="1" w:styleId="WW8Num36ztrue2000000">
    <w:name w:val="WW8Num36ztrue2000000"/>
    <w:rsid w:val="00761A50"/>
  </w:style>
  <w:style w:type="character" w:customStyle="1" w:styleId="WW8Num36ztrue3000000">
    <w:name w:val="WW8Num36ztrue3000000"/>
    <w:rsid w:val="00761A50"/>
  </w:style>
  <w:style w:type="character" w:customStyle="1" w:styleId="WW8Num36ztrue4000000">
    <w:name w:val="WW8Num36ztrue4000000"/>
    <w:rsid w:val="00761A50"/>
  </w:style>
  <w:style w:type="character" w:customStyle="1" w:styleId="WW8Num36ztrue5000000">
    <w:name w:val="WW8Num36ztrue5000000"/>
    <w:rsid w:val="00761A50"/>
  </w:style>
  <w:style w:type="character" w:customStyle="1" w:styleId="WW8Num36ztrue6000000">
    <w:name w:val="WW8Num36ztrue6000000"/>
    <w:rsid w:val="00761A50"/>
  </w:style>
  <w:style w:type="character" w:customStyle="1" w:styleId="WW8Num39ztrue0000000">
    <w:name w:val="WW8Num39ztrue0000000"/>
    <w:rsid w:val="00761A50"/>
  </w:style>
  <w:style w:type="character" w:customStyle="1" w:styleId="WW8Num39ztrue1000000">
    <w:name w:val="WW8Num39ztrue1000000"/>
    <w:rsid w:val="00761A50"/>
  </w:style>
  <w:style w:type="character" w:customStyle="1" w:styleId="WW8Num39ztrue2000000">
    <w:name w:val="WW8Num39ztrue2000000"/>
    <w:rsid w:val="00761A50"/>
  </w:style>
  <w:style w:type="character" w:customStyle="1" w:styleId="WW8Num39ztrue3000000">
    <w:name w:val="WW8Num39ztrue3000000"/>
    <w:rsid w:val="00761A50"/>
  </w:style>
  <w:style w:type="character" w:customStyle="1" w:styleId="WW8Num39ztrue4000000">
    <w:name w:val="WW8Num39ztrue4000000"/>
    <w:rsid w:val="00761A50"/>
  </w:style>
  <w:style w:type="character" w:customStyle="1" w:styleId="WW8Num39ztrue5000000">
    <w:name w:val="WW8Num39ztrue5000000"/>
    <w:rsid w:val="00761A50"/>
  </w:style>
  <w:style w:type="character" w:customStyle="1" w:styleId="WW8Num39ztrue6000000">
    <w:name w:val="WW8Num39ztrue6000000"/>
    <w:rsid w:val="00761A50"/>
  </w:style>
  <w:style w:type="character" w:customStyle="1" w:styleId="WW8Num40ztrue0000000">
    <w:name w:val="WW8Num40ztrue0000000"/>
    <w:rsid w:val="00761A50"/>
  </w:style>
  <w:style w:type="character" w:customStyle="1" w:styleId="WW8Num40ztrue1000000">
    <w:name w:val="WW8Num40ztrue1000000"/>
    <w:rsid w:val="00761A50"/>
  </w:style>
  <w:style w:type="character" w:customStyle="1" w:styleId="WW8Num40ztrue2000000">
    <w:name w:val="WW8Num40ztrue2000000"/>
    <w:rsid w:val="00761A50"/>
  </w:style>
  <w:style w:type="character" w:customStyle="1" w:styleId="WW8Num40ztrue3000000">
    <w:name w:val="WW8Num40ztrue3000000"/>
    <w:rsid w:val="00761A50"/>
  </w:style>
  <w:style w:type="character" w:customStyle="1" w:styleId="WW8Num40ztrue4000000">
    <w:name w:val="WW8Num40ztrue4000000"/>
    <w:rsid w:val="00761A50"/>
  </w:style>
  <w:style w:type="character" w:customStyle="1" w:styleId="WW8Num40ztrue5000000">
    <w:name w:val="WW8Num40ztrue5000000"/>
    <w:rsid w:val="00761A50"/>
  </w:style>
  <w:style w:type="character" w:customStyle="1" w:styleId="WW8Num40ztrue6000000">
    <w:name w:val="WW8Num40ztrue6000000"/>
    <w:rsid w:val="00761A50"/>
  </w:style>
  <w:style w:type="character" w:customStyle="1" w:styleId="WW8Num41ztrue0000000">
    <w:name w:val="WW8Num41ztrue0000000"/>
    <w:rsid w:val="00761A50"/>
  </w:style>
  <w:style w:type="character" w:customStyle="1" w:styleId="WW8Num41ztrue1000000">
    <w:name w:val="WW8Num41ztrue1000000"/>
    <w:rsid w:val="00761A50"/>
  </w:style>
  <w:style w:type="character" w:customStyle="1" w:styleId="WW8Num41ztrue2000000">
    <w:name w:val="WW8Num41ztrue2000000"/>
    <w:rsid w:val="00761A50"/>
  </w:style>
  <w:style w:type="character" w:customStyle="1" w:styleId="WW8Num41ztrue3000000">
    <w:name w:val="WW8Num41ztrue3000000"/>
    <w:rsid w:val="00761A50"/>
  </w:style>
  <w:style w:type="character" w:customStyle="1" w:styleId="WW8Num41ztrue4000000">
    <w:name w:val="WW8Num41ztrue4000000"/>
    <w:rsid w:val="00761A50"/>
  </w:style>
  <w:style w:type="character" w:customStyle="1" w:styleId="WW8Num42ztrue0000000">
    <w:name w:val="WW8Num42ztrue0000000"/>
    <w:rsid w:val="00761A50"/>
  </w:style>
  <w:style w:type="character" w:customStyle="1" w:styleId="WW8Num42ztrue1000000">
    <w:name w:val="WW8Num42ztrue1000000"/>
    <w:rsid w:val="00761A50"/>
  </w:style>
  <w:style w:type="character" w:customStyle="1" w:styleId="WW8Num42ztrue2000000">
    <w:name w:val="WW8Num42ztrue2000000"/>
    <w:rsid w:val="00761A50"/>
  </w:style>
  <w:style w:type="character" w:customStyle="1" w:styleId="WW8Num42ztrue3000000">
    <w:name w:val="WW8Num42ztrue3000000"/>
    <w:rsid w:val="00761A50"/>
  </w:style>
  <w:style w:type="character" w:customStyle="1" w:styleId="WW8Num42ztrue4000000">
    <w:name w:val="WW8Num42ztrue4000000"/>
    <w:rsid w:val="00761A50"/>
  </w:style>
  <w:style w:type="character" w:customStyle="1" w:styleId="WW8Num42ztrue5000000">
    <w:name w:val="WW8Num42ztrue5000000"/>
    <w:rsid w:val="00761A50"/>
  </w:style>
  <w:style w:type="character" w:customStyle="1" w:styleId="WW8Num42ztrue6000000">
    <w:name w:val="WW8Num42ztrue6000000"/>
    <w:rsid w:val="00761A50"/>
  </w:style>
  <w:style w:type="character" w:customStyle="1" w:styleId="WW8Num43ztrue0000000">
    <w:name w:val="WW8Num43ztrue0000000"/>
    <w:rsid w:val="00761A50"/>
  </w:style>
  <w:style w:type="character" w:customStyle="1" w:styleId="WW8Num43ztrue1000000">
    <w:name w:val="WW8Num43ztrue1000000"/>
    <w:rsid w:val="00761A50"/>
  </w:style>
  <w:style w:type="character" w:customStyle="1" w:styleId="WW8Num43ztrue2000000">
    <w:name w:val="WW8Num43ztrue2000000"/>
    <w:rsid w:val="00761A50"/>
  </w:style>
  <w:style w:type="character" w:customStyle="1" w:styleId="WW8Num43ztrue3000000">
    <w:name w:val="WW8Num43ztrue3000000"/>
    <w:rsid w:val="00761A50"/>
  </w:style>
  <w:style w:type="character" w:customStyle="1" w:styleId="WW8Num43ztrue4000000">
    <w:name w:val="WW8Num43ztrue4000000"/>
    <w:rsid w:val="00761A50"/>
  </w:style>
  <w:style w:type="character" w:customStyle="1" w:styleId="WW8Num43ztrue5000000">
    <w:name w:val="WW8Num43ztrue5000000"/>
    <w:rsid w:val="00761A50"/>
  </w:style>
  <w:style w:type="character" w:styleId="BesuchterLink">
    <w:name w:val="FollowedHyperlink"/>
    <w:basedOn w:val="Absatz-Standardschriftart"/>
    <w:uiPriority w:val="99"/>
    <w:semiHidden/>
    <w:unhideWhenUsed/>
    <w:rsid w:val="009F7114"/>
    <w:rPr>
      <w:color w:val="954F72" w:themeColor="followedHyperlink"/>
      <w:u w:val="single"/>
    </w:rPr>
  </w:style>
  <w:style w:type="character" w:styleId="Kommentarzeichen">
    <w:name w:val="annotation reference"/>
    <w:basedOn w:val="Absatz-Standardschriftart"/>
    <w:uiPriority w:val="99"/>
    <w:semiHidden/>
    <w:unhideWhenUsed/>
    <w:rsid w:val="00CA1E69"/>
    <w:rPr>
      <w:sz w:val="16"/>
      <w:szCs w:val="16"/>
    </w:rPr>
  </w:style>
  <w:style w:type="paragraph" w:styleId="Kommentartext">
    <w:name w:val="annotation text"/>
    <w:basedOn w:val="Standard"/>
    <w:link w:val="KommentartextZchn"/>
    <w:uiPriority w:val="99"/>
    <w:unhideWhenUsed/>
    <w:rsid w:val="00CA1E69"/>
    <w:rPr>
      <w:sz w:val="20"/>
      <w:szCs w:val="20"/>
    </w:rPr>
  </w:style>
  <w:style w:type="character" w:customStyle="1" w:styleId="KommentartextZchn">
    <w:name w:val="Kommentartext Zchn"/>
    <w:basedOn w:val="Absatz-Standardschriftart"/>
    <w:link w:val="Kommentartext"/>
    <w:uiPriority w:val="99"/>
    <w:rsid w:val="00CA1E69"/>
    <w:rPr>
      <w:sz w:val="20"/>
      <w:szCs w:val="20"/>
    </w:rPr>
  </w:style>
  <w:style w:type="paragraph" w:styleId="Kommentarthema">
    <w:name w:val="annotation subject"/>
    <w:basedOn w:val="Kommentartext"/>
    <w:next w:val="Kommentartext"/>
    <w:link w:val="KommentarthemaZchn"/>
    <w:uiPriority w:val="99"/>
    <w:semiHidden/>
    <w:unhideWhenUsed/>
    <w:rsid w:val="00CA1E69"/>
    <w:rPr>
      <w:b/>
      <w:bCs/>
    </w:rPr>
  </w:style>
  <w:style w:type="character" w:customStyle="1" w:styleId="KommentarthemaZchn">
    <w:name w:val="Kommentarthema Zchn"/>
    <w:basedOn w:val="KommentartextZchn"/>
    <w:link w:val="Kommentarthema"/>
    <w:uiPriority w:val="99"/>
    <w:semiHidden/>
    <w:rsid w:val="00CA1E69"/>
    <w:rPr>
      <w:b/>
      <w:bCs/>
      <w:sz w:val="20"/>
      <w:szCs w:val="20"/>
    </w:rPr>
  </w:style>
  <w:style w:type="paragraph" w:styleId="Literaturverzeichnis">
    <w:name w:val="Bibliography"/>
    <w:basedOn w:val="Standard"/>
    <w:next w:val="Standard"/>
    <w:uiPriority w:val="37"/>
    <w:unhideWhenUsed/>
    <w:rsid w:val="000D4300"/>
    <w:pPr>
      <w:tabs>
        <w:tab w:val="left" w:pos="384"/>
      </w:tabs>
      <w:ind w:left="384" w:hanging="384"/>
    </w:pPr>
  </w:style>
  <w:style w:type="paragraph" w:customStyle="1" w:styleId="paragraph">
    <w:name w:val="paragraph"/>
    <w:basedOn w:val="Standard"/>
    <w:rsid w:val="00157318"/>
    <w:pPr>
      <w:spacing w:before="100" w:beforeAutospacing="1" w:after="100" w:afterAutospacing="1"/>
      <w:jc w:val="left"/>
    </w:pPr>
    <w:rPr>
      <w:sz w:val="24"/>
      <w:szCs w:val="24"/>
      <w:lang w:val="en-US" w:eastAsia="en-US"/>
    </w:rPr>
  </w:style>
  <w:style w:type="character" w:customStyle="1" w:styleId="normaltextrun">
    <w:name w:val="normaltextrun"/>
    <w:basedOn w:val="Absatz-Standardschriftart"/>
    <w:rsid w:val="00157318"/>
  </w:style>
  <w:style w:type="character" w:customStyle="1" w:styleId="eop">
    <w:name w:val="eop"/>
    <w:basedOn w:val="Absatz-Standardschriftart"/>
    <w:rsid w:val="00157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1581311">
      <w:bodyDiv w:val="1"/>
      <w:marLeft w:val="0"/>
      <w:marRight w:val="0"/>
      <w:marTop w:val="0"/>
      <w:marBottom w:val="0"/>
      <w:divBdr>
        <w:top w:val="none" w:sz="0" w:space="0" w:color="auto"/>
        <w:left w:val="none" w:sz="0" w:space="0" w:color="auto"/>
        <w:bottom w:val="none" w:sz="0" w:space="0" w:color="auto"/>
        <w:right w:val="none" w:sz="0" w:space="0" w:color="auto"/>
      </w:divBdr>
      <w:divsChild>
        <w:div w:id="219875742">
          <w:marLeft w:val="0"/>
          <w:marRight w:val="0"/>
          <w:marTop w:val="0"/>
          <w:marBottom w:val="0"/>
          <w:divBdr>
            <w:top w:val="none" w:sz="0" w:space="0" w:color="auto"/>
            <w:left w:val="none" w:sz="0" w:space="0" w:color="auto"/>
            <w:bottom w:val="none" w:sz="0" w:space="0" w:color="auto"/>
            <w:right w:val="none" w:sz="0" w:space="0" w:color="auto"/>
          </w:divBdr>
          <w:divsChild>
            <w:div w:id="16584452">
              <w:marLeft w:val="0"/>
              <w:marRight w:val="0"/>
              <w:marTop w:val="0"/>
              <w:marBottom w:val="0"/>
              <w:divBdr>
                <w:top w:val="none" w:sz="0" w:space="0" w:color="auto"/>
                <w:left w:val="none" w:sz="0" w:space="0" w:color="auto"/>
                <w:bottom w:val="none" w:sz="0" w:space="0" w:color="auto"/>
                <w:right w:val="none" w:sz="0" w:space="0" w:color="auto"/>
              </w:divBdr>
            </w:div>
          </w:divsChild>
        </w:div>
        <w:div w:id="346178797">
          <w:marLeft w:val="0"/>
          <w:marRight w:val="0"/>
          <w:marTop w:val="0"/>
          <w:marBottom w:val="0"/>
          <w:divBdr>
            <w:top w:val="none" w:sz="0" w:space="0" w:color="auto"/>
            <w:left w:val="none" w:sz="0" w:space="0" w:color="auto"/>
            <w:bottom w:val="none" w:sz="0" w:space="0" w:color="auto"/>
            <w:right w:val="none" w:sz="0" w:space="0" w:color="auto"/>
          </w:divBdr>
          <w:divsChild>
            <w:div w:id="1903713283">
              <w:marLeft w:val="0"/>
              <w:marRight w:val="0"/>
              <w:marTop w:val="0"/>
              <w:marBottom w:val="0"/>
              <w:divBdr>
                <w:top w:val="none" w:sz="0" w:space="0" w:color="auto"/>
                <w:left w:val="none" w:sz="0" w:space="0" w:color="auto"/>
                <w:bottom w:val="none" w:sz="0" w:space="0" w:color="auto"/>
                <w:right w:val="none" w:sz="0" w:space="0" w:color="auto"/>
              </w:divBdr>
            </w:div>
          </w:divsChild>
        </w:div>
        <w:div w:id="362021829">
          <w:marLeft w:val="0"/>
          <w:marRight w:val="0"/>
          <w:marTop w:val="0"/>
          <w:marBottom w:val="0"/>
          <w:divBdr>
            <w:top w:val="none" w:sz="0" w:space="0" w:color="auto"/>
            <w:left w:val="none" w:sz="0" w:space="0" w:color="auto"/>
            <w:bottom w:val="none" w:sz="0" w:space="0" w:color="auto"/>
            <w:right w:val="none" w:sz="0" w:space="0" w:color="auto"/>
          </w:divBdr>
          <w:divsChild>
            <w:div w:id="978847074">
              <w:marLeft w:val="0"/>
              <w:marRight w:val="0"/>
              <w:marTop w:val="0"/>
              <w:marBottom w:val="0"/>
              <w:divBdr>
                <w:top w:val="none" w:sz="0" w:space="0" w:color="auto"/>
                <w:left w:val="none" w:sz="0" w:space="0" w:color="auto"/>
                <w:bottom w:val="none" w:sz="0" w:space="0" w:color="auto"/>
                <w:right w:val="none" w:sz="0" w:space="0" w:color="auto"/>
              </w:divBdr>
            </w:div>
          </w:divsChild>
        </w:div>
        <w:div w:id="702512273">
          <w:marLeft w:val="0"/>
          <w:marRight w:val="0"/>
          <w:marTop w:val="0"/>
          <w:marBottom w:val="0"/>
          <w:divBdr>
            <w:top w:val="none" w:sz="0" w:space="0" w:color="auto"/>
            <w:left w:val="none" w:sz="0" w:space="0" w:color="auto"/>
            <w:bottom w:val="none" w:sz="0" w:space="0" w:color="auto"/>
            <w:right w:val="none" w:sz="0" w:space="0" w:color="auto"/>
          </w:divBdr>
          <w:divsChild>
            <w:div w:id="606742862">
              <w:marLeft w:val="0"/>
              <w:marRight w:val="0"/>
              <w:marTop w:val="0"/>
              <w:marBottom w:val="0"/>
              <w:divBdr>
                <w:top w:val="none" w:sz="0" w:space="0" w:color="auto"/>
                <w:left w:val="none" w:sz="0" w:space="0" w:color="auto"/>
                <w:bottom w:val="none" w:sz="0" w:space="0" w:color="auto"/>
                <w:right w:val="none" w:sz="0" w:space="0" w:color="auto"/>
              </w:divBdr>
            </w:div>
          </w:divsChild>
        </w:div>
        <w:div w:id="1268584463">
          <w:marLeft w:val="0"/>
          <w:marRight w:val="0"/>
          <w:marTop w:val="0"/>
          <w:marBottom w:val="0"/>
          <w:divBdr>
            <w:top w:val="none" w:sz="0" w:space="0" w:color="auto"/>
            <w:left w:val="none" w:sz="0" w:space="0" w:color="auto"/>
            <w:bottom w:val="none" w:sz="0" w:space="0" w:color="auto"/>
            <w:right w:val="none" w:sz="0" w:space="0" w:color="auto"/>
          </w:divBdr>
          <w:divsChild>
            <w:div w:id="20012230">
              <w:marLeft w:val="0"/>
              <w:marRight w:val="0"/>
              <w:marTop w:val="0"/>
              <w:marBottom w:val="0"/>
              <w:divBdr>
                <w:top w:val="none" w:sz="0" w:space="0" w:color="auto"/>
                <w:left w:val="none" w:sz="0" w:space="0" w:color="auto"/>
                <w:bottom w:val="none" w:sz="0" w:space="0" w:color="auto"/>
                <w:right w:val="none" w:sz="0" w:space="0" w:color="auto"/>
              </w:divBdr>
            </w:div>
          </w:divsChild>
        </w:div>
        <w:div w:id="1355500269">
          <w:marLeft w:val="0"/>
          <w:marRight w:val="0"/>
          <w:marTop w:val="0"/>
          <w:marBottom w:val="0"/>
          <w:divBdr>
            <w:top w:val="none" w:sz="0" w:space="0" w:color="auto"/>
            <w:left w:val="none" w:sz="0" w:space="0" w:color="auto"/>
            <w:bottom w:val="none" w:sz="0" w:space="0" w:color="auto"/>
            <w:right w:val="none" w:sz="0" w:space="0" w:color="auto"/>
          </w:divBdr>
          <w:divsChild>
            <w:div w:id="1727532121">
              <w:marLeft w:val="0"/>
              <w:marRight w:val="0"/>
              <w:marTop w:val="0"/>
              <w:marBottom w:val="0"/>
              <w:divBdr>
                <w:top w:val="none" w:sz="0" w:space="0" w:color="auto"/>
                <w:left w:val="none" w:sz="0" w:space="0" w:color="auto"/>
                <w:bottom w:val="none" w:sz="0" w:space="0" w:color="auto"/>
                <w:right w:val="none" w:sz="0" w:space="0" w:color="auto"/>
              </w:divBdr>
            </w:div>
          </w:divsChild>
        </w:div>
        <w:div w:id="1544712068">
          <w:marLeft w:val="0"/>
          <w:marRight w:val="0"/>
          <w:marTop w:val="0"/>
          <w:marBottom w:val="0"/>
          <w:divBdr>
            <w:top w:val="none" w:sz="0" w:space="0" w:color="auto"/>
            <w:left w:val="none" w:sz="0" w:space="0" w:color="auto"/>
            <w:bottom w:val="none" w:sz="0" w:space="0" w:color="auto"/>
            <w:right w:val="none" w:sz="0" w:space="0" w:color="auto"/>
          </w:divBdr>
          <w:divsChild>
            <w:div w:id="1311665535">
              <w:marLeft w:val="0"/>
              <w:marRight w:val="0"/>
              <w:marTop w:val="0"/>
              <w:marBottom w:val="0"/>
              <w:divBdr>
                <w:top w:val="none" w:sz="0" w:space="0" w:color="auto"/>
                <w:left w:val="none" w:sz="0" w:space="0" w:color="auto"/>
                <w:bottom w:val="none" w:sz="0" w:space="0" w:color="auto"/>
                <w:right w:val="none" w:sz="0" w:space="0" w:color="auto"/>
              </w:divBdr>
            </w:div>
          </w:divsChild>
        </w:div>
        <w:div w:id="1588416810">
          <w:marLeft w:val="0"/>
          <w:marRight w:val="0"/>
          <w:marTop w:val="0"/>
          <w:marBottom w:val="0"/>
          <w:divBdr>
            <w:top w:val="none" w:sz="0" w:space="0" w:color="auto"/>
            <w:left w:val="none" w:sz="0" w:space="0" w:color="auto"/>
            <w:bottom w:val="none" w:sz="0" w:space="0" w:color="auto"/>
            <w:right w:val="none" w:sz="0" w:space="0" w:color="auto"/>
          </w:divBdr>
          <w:divsChild>
            <w:div w:id="320815998">
              <w:marLeft w:val="0"/>
              <w:marRight w:val="0"/>
              <w:marTop w:val="0"/>
              <w:marBottom w:val="0"/>
              <w:divBdr>
                <w:top w:val="none" w:sz="0" w:space="0" w:color="auto"/>
                <w:left w:val="none" w:sz="0" w:space="0" w:color="auto"/>
                <w:bottom w:val="none" w:sz="0" w:space="0" w:color="auto"/>
                <w:right w:val="none" w:sz="0" w:space="0" w:color="auto"/>
              </w:divBdr>
            </w:div>
          </w:divsChild>
        </w:div>
        <w:div w:id="1621718052">
          <w:marLeft w:val="0"/>
          <w:marRight w:val="0"/>
          <w:marTop w:val="0"/>
          <w:marBottom w:val="0"/>
          <w:divBdr>
            <w:top w:val="none" w:sz="0" w:space="0" w:color="auto"/>
            <w:left w:val="none" w:sz="0" w:space="0" w:color="auto"/>
            <w:bottom w:val="none" w:sz="0" w:space="0" w:color="auto"/>
            <w:right w:val="none" w:sz="0" w:space="0" w:color="auto"/>
          </w:divBdr>
          <w:divsChild>
            <w:div w:id="1618246180">
              <w:marLeft w:val="0"/>
              <w:marRight w:val="0"/>
              <w:marTop w:val="0"/>
              <w:marBottom w:val="0"/>
              <w:divBdr>
                <w:top w:val="none" w:sz="0" w:space="0" w:color="auto"/>
                <w:left w:val="none" w:sz="0" w:space="0" w:color="auto"/>
                <w:bottom w:val="none" w:sz="0" w:space="0" w:color="auto"/>
                <w:right w:val="none" w:sz="0" w:space="0" w:color="auto"/>
              </w:divBdr>
            </w:div>
          </w:divsChild>
        </w:div>
        <w:div w:id="1812482397">
          <w:marLeft w:val="0"/>
          <w:marRight w:val="0"/>
          <w:marTop w:val="0"/>
          <w:marBottom w:val="0"/>
          <w:divBdr>
            <w:top w:val="none" w:sz="0" w:space="0" w:color="auto"/>
            <w:left w:val="none" w:sz="0" w:space="0" w:color="auto"/>
            <w:bottom w:val="none" w:sz="0" w:space="0" w:color="auto"/>
            <w:right w:val="none" w:sz="0" w:space="0" w:color="auto"/>
          </w:divBdr>
          <w:divsChild>
            <w:div w:id="1946618169">
              <w:marLeft w:val="0"/>
              <w:marRight w:val="0"/>
              <w:marTop w:val="0"/>
              <w:marBottom w:val="0"/>
              <w:divBdr>
                <w:top w:val="none" w:sz="0" w:space="0" w:color="auto"/>
                <w:left w:val="none" w:sz="0" w:space="0" w:color="auto"/>
                <w:bottom w:val="none" w:sz="0" w:space="0" w:color="auto"/>
                <w:right w:val="none" w:sz="0" w:space="0" w:color="auto"/>
              </w:divBdr>
            </w:div>
          </w:divsChild>
        </w:div>
        <w:div w:id="1816294068">
          <w:marLeft w:val="0"/>
          <w:marRight w:val="0"/>
          <w:marTop w:val="0"/>
          <w:marBottom w:val="0"/>
          <w:divBdr>
            <w:top w:val="none" w:sz="0" w:space="0" w:color="auto"/>
            <w:left w:val="none" w:sz="0" w:space="0" w:color="auto"/>
            <w:bottom w:val="none" w:sz="0" w:space="0" w:color="auto"/>
            <w:right w:val="none" w:sz="0" w:space="0" w:color="auto"/>
          </w:divBdr>
          <w:divsChild>
            <w:div w:id="1694456738">
              <w:marLeft w:val="0"/>
              <w:marRight w:val="0"/>
              <w:marTop w:val="0"/>
              <w:marBottom w:val="0"/>
              <w:divBdr>
                <w:top w:val="none" w:sz="0" w:space="0" w:color="auto"/>
                <w:left w:val="none" w:sz="0" w:space="0" w:color="auto"/>
                <w:bottom w:val="none" w:sz="0" w:space="0" w:color="auto"/>
                <w:right w:val="none" w:sz="0" w:space="0" w:color="auto"/>
              </w:divBdr>
            </w:div>
          </w:divsChild>
        </w:div>
        <w:div w:id="1904100162">
          <w:marLeft w:val="0"/>
          <w:marRight w:val="0"/>
          <w:marTop w:val="0"/>
          <w:marBottom w:val="0"/>
          <w:divBdr>
            <w:top w:val="none" w:sz="0" w:space="0" w:color="auto"/>
            <w:left w:val="none" w:sz="0" w:space="0" w:color="auto"/>
            <w:bottom w:val="none" w:sz="0" w:space="0" w:color="auto"/>
            <w:right w:val="none" w:sz="0" w:space="0" w:color="auto"/>
          </w:divBdr>
          <w:divsChild>
            <w:div w:id="1585643720">
              <w:marLeft w:val="0"/>
              <w:marRight w:val="0"/>
              <w:marTop w:val="0"/>
              <w:marBottom w:val="0"/>
              <w:divBdr>
                <w:top w:val="none" w:sz="0" w:space="0" w:color="auto"/>
                <w:left w:val="none" w:sz="0" w:space="0" w:color="auto"/>
                <w:bottom w:val="none" w:sz="0" w:space="0" w:color="auto"/>
                <w:right w:val="none" w:sz="0" w:space="0" w:color="auto"/>
              </w:divBdr>
            </w:div>
          </w:divsChild>
        </w:div>
        <w:div w:id="2006471545">
          <w:marLeft w:val="0"/>
          <w:marRight w:val="0"/>
          <w:marTop w:val="0"/>
          <w:marBottom w:val="0"/>
          <w:divBdr>
            <w:top w:val="none" w:sz="0" w:space="0" w:color="auto"/>
            <w:left w:val="none" w:sz="0" w:space="0" w:color="auto"/>
            <w:bottom w:val="none" w:sz="0" w:space="0" w:color="auto"/>
            <w:right w:val="none" w:sz="0" w:space="0" w:color="auto"/>
          </w:divBdr>
          <w:divsChild>
            <w:div w:id="2320431">
              <w:marLeft w:val="0"/>
              <w:marRight w:val="0"/>
              <w:marTop w:val="0"/>
              <w:marBottom w:val="0"/>
              <w:divBdr>
                <w:top w:val="none" w:sz="0" w:space="0" w:color="auto"/>
                <w:left w:val="none" w:sz="0" w:space="0" w:color="auto"/>
                <w:bottom w:val="none" w:sz="0" w:space="0" w:color="auto"/>
                <w:right w:val="none" w:sz="0" w:space="0" w:color="auto"/>
              </w:divBdr>
            </w:div>
          </w:divsChild>
        </w:div>
        <w:div w:id="2137019009">
          <w:marLeft w:val="0"/>
          <w:marRight w:val="0"/>
          <w:marTop w:val="0"/>
          <w:marBottom w:val="0"/>
          <w:divBdr>
            <w:top w:val="none" w:sz="0" w:space="0" w:color="auto"/>
            <w:left w:val="none" w:sz="0" w:space="0" w:color="auto"/>
            <w:bottom w:val="none" w:sz="0" w:space="0" w:color="auto"/>
            <w:right w:val="none" w:sz="0" w:space="0" w:color="auto"/>
          </w:divBdr>
          <w:divsChild>
            <w:div w:id="106602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329496">
      <w:bodyDiv w:val="1"/>
      <w:marLeft w:val="0"/>
      <w:marRight w:val="0"/>
      <w:marTop w:val="0"/>
      <w:marBottom w:val="0"/>
      <w:divBdr>
        <w:top w:val="none" w:sz="0" w:space="0" w:color="auto"/>
        <w:left w:val="none" w:sz="0" w:space="0" w:color="auto"/>
        <w:bottom w:val="none" w:sz="0" w:space="0" w:color="auto"/>
        <w:right w:val="none" w:sz="0" w:space="0" w:color="auto"/>
      </w:divBdr>
      <w:divsChild>
        <w:div w:id="16856562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settings xmlns:w="http://schemas.openxmlformats.org/wordprocessingml/2006/main">
  <w:SpecialFormsHighlight w:val="c9c8ff"/>
</w:setting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2.xml><?xml version="1.0" encoding="utf-8"?>
<ds:datastoreItem xmlns:ds="http://schemas.openxmlformats.org/officeDocument/2006/customXml" ds:itemID="{1830CE17-C5B0-4C94-BF5C-290F09DDC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879</Words>
  <Characters>11841</Characters>
  <Application>Microsoft Office Word</Application>
  <DocSecurity>0</DocSecurity>
  <Lines>98</Lines>
  <Paragraphs>27</Paragraphs>
  <ScaleCrop>false</ScaleCrop>
  <Company>CENIT AG</Company>
  <LinksUpToDate>false</LinksUpToDate>
  <CharactersWithSpaces>13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ür Lastenheft</dc:title>
  <dc:subject>Softwaretechnikpraktikum SS06</dc:subject>
  <dc:creator>Matthias Tichy</dc:creator>
  <cp:keywords/>
  <dc:description>auf Basis des Pflichtenheftes von SWE</dc:description>
  <cp:lastModifiedBy>Benjamin .</cp:lastModifiedBy>
  <cp:revision>28</cp:revision>
  <cp:lastPrinted>2022-05-06T09:36:00Z</cp:lastPrinted>
  <dcterms:created xsi:type="dcterms:W3CDTF">2022-05-05T17:52:00Z</dcterms:created>
  <dcterms:modified xsi:type="dcterms:W3CDTF">2022-05-06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urnalAbbreviations" value="true"/&gt;&lt;/prefs&gt;&lt;/data&gt;</vt:lpwstr>
  </property>
  <property fmtid="{D5CDD505-2E9C-101B-9397-08002B2CF9AE}" pid="3" name="ZOTERO_PREF_1">
    <vt:lpwstr>&lt;data data-version="3" zotero-version="5.0.96.3"&gt;&lt;session id="9PAUEsdj"/&gt;&lt;style id="http://www.zotero.org/styles/ieee" locale="en-GB" hasBibliography="1" bibliographyStyleHasBeenSet="1"/&gt;&lt;prefs&gt;&lt;pref name="fieldType" value="Field"/&gt;&lt;pref name="automaticJo</vt:lpwstr>
  </property>
</Properties>
</file>